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CEEFF" w14:textId="347DD89C" w:rsidR="00014972" w:rsidRPr="005D29C3" w:rsidRDefault="00014972" w:rsidP="00014972">
      <w:pPr>
        <w:pStyle w:val="Articletitle"/>
        <w:spacing w:before="100" w:beforeAutospacing="1" w:after="100" w:afterAutospacing="1"/>
        <w:rPr>
          <w:lang w:val="en-GB" w:eastAsia="de-DE"/>
        </w:rPr>
      </w:pPr>
      <w:bookmarkStart w:id="0" w:name="_GoBack"/>
      <w:bookmarkEnd w:id="0"/>
      <w:r w:rsidRPr="005D29C3">
        <w:rPr>
          <w:lang w:val="en-GB" w:eastAsia="de-DE"/>
        </w:rPr>
        <w:t xml:space="preserve">Agri-food 4.0: a survey </w:t>
      </w:r>
      <w:r w:rsidR="005A42EC" w:rsidRPr="005D29C3">
        <w:rPr>
          <w:lang w:val="en-GB" w:eastAsia="de-DE"/>
        </w:rPr>
        <w:t>of</w:t>
      </w:r>
      <w:r w:rsidRPr="005D29C3">
        <w:rPr>
          <w:lang w:val="en-GB" w:eastAsia="de-DE"/>
        </w:rPr>
        <w:t xml:space="preserve"> the Supply Chains </w:t>
      </w:r>
      <w:r w:rsidR="007A3320" w:rsidRPr="005D29C3">
        <w:rPr>
          <w:lang w:val="en-GB" w:eastAsia="de-DE"/>
        </w:rPr>
        <w:t xml:space="preserve">and </w:t>
      </w:r>
      <w:r w:rsidR="005A42EC" w:rsidRPr="005D29C3">
        <w:rPr>
          <w:lang w:val="en-GB" w:eastAsia="de-DE"/>
        </w:rPr>
        <w:t>T</w:t>
      </w:r>
      <w:r w:rsidR="007A3320" w:rsidRPr="005D29C3">
        <w:rPr>
          <w:lang w:val="en-GB" w:eastAsia="de-DE"/>
        </w:rPr>
        <w:t xml:space="preserve">echnologies </w:t>
      </w:r>
      <w:r w:rsidR="005A42EC" w:rsidRPr="005D29C3">
        <w:rPr>
          <w:lang w:val="en-GB" w:eastAsia="de-DE"/>
        </w:rPr>
        <w:t>for</w:t>
      </w:r>
      <w:r w:rsidRPr="005D29C3">
        <w:rPr>
          <w:lang w:val="en-GB" w:eastAsia="de-DE"/>
        </w:rPr>
        <w:t xml:space="preserve"> the Future</w:t>
      </w:r>
      <w:r w:rsidR="005A42EC" w:rsidRPr="005D29C3">
        <w:rPr>
          <w:lang w:val="en-GB" w:eastAsia="de-DE"/>
        </w:rPr>
        <w:t xml:space="preserve"> Agriculture</w:t>
      </w:r>
    </w:p>
    <w:p w14:paraId="7E4FD070" w14:textId="643A5DC9" w:rsidR="008650CF" w:rsidRPr="005D29C3" w:rsidRDefault="008650CF" w:rsidP="008650CF">
      <w:pPr>
        <w:pStyle w:val="Authornames"/>
        <w:spacing w:before="100" w:beforeAutospacing="1" w:after="100" w:afterAutospacing="1"/>
        <w:rPr>
          <w:vertAlign w:val="superscript"/>
          <w:lang w:val="en-GB"/>
        </w:rPr>
      </w:pPr>
      <w:r w:rsidRPr="005D29C3">
        <w:rPr>
          <w:lang w:val="en-GB"/>
        </w:rPr>
        <w:t>Mario Lezoche</w:t>
      </w:r>
      <w:r w:rsidRPr="005D29C3">
        <w:rPr>
          <w:vertAlign w:val="superscript"/>
          <w:lang w:val="en-GB"/>
        </w:rPr>
        <w:t>1</w:t>
      </w:r>
      <w:r w:rsidR="008351E4" w:rsidRPr="005D29C3">
        <w:rPr>
          <w:vertAlign w:val="superscript"/>
          <w:lang w:val="en-GB"/>
        </w:rPr>
        <w:t>*</w:t>
      </w:r>
      <w:r w:rsidRPr="005D29C3">
        <w:rPr>
          <w:lang w:val="en-GB"/>
        </w:rPr>
        <w:t xml:space="preserve">, </w:t>
      </w:r>
      <w:r w:rsidR="00014972" w:rsidRPr="005D29C3">
        <w:rPr>
          <w:lang w:val="en-GB"/>
        </w:rPr>
        <w:t xml:space="preserve">Jorge </w:t>
      </w:r>
      <w:r w:rsidR="001C2D68">
        <w:rPr>
          <w:lang w:val="en-GB"/>
        </w:rPr>
        <w:t xml:space="preserve">E. </w:t>
      </w:r>
      <w:r w:rsidR="001C2D68" w:rsidRPr="005D29C3">
        <w:rPr>
          <w:lang w:val="en-GB"/>
        </w:rPr>
        <w:t>Hern</w:t>
      </w:r>
      <w:r w:rsidR="001C2D68">
        <w:rPr>
          <w:lang w:val="en-GB"/>
        </w:rPr>
        <w:t>á</w:t>
      </w:r>
      <w:r w:rsidR="001C2D68" w:rsidRPr="005D29C3">
        <w:rPr>
          <w:lang w:val="en-GB"/>
        </w:rPr>
        <w:t>ndez</w:t>
      </w:r>
      <w:r w:rsidR="001C2D68" w:rsidRPr="005D29C3">
        <w:rPr>
          <w:vertAlign w:val="superscript"/>
          <w:lang w:val="en-GB"/>
        </w:rPr>
        <w:t>2</w:t>
      </w:r>
      <w:r w:rsidRPr="005D29C3">
        <w:rPr>
          <w:lang w:val="en-GB"/>
        </w:rPr>
        <w:t xml:space="preserve">, </w:t>
      </w:r>
      <w:r w:rsidR="004A3143" w:rsidRPr="005D29C3">
        <w:rPr>
          <w:lang w:val="en-GB"/>
        </w:rPr>
        <w:t>MME</w:t>
      </w:r>
      <w:r w:rsidR="00325ABF" w:rsidRPr="005D29C3">
        <w:rPr>
          <w:lang w:val="en-GB"/>
        </w:rPr>
        <w:t xml:space="preserve"> Alemany </w:t>
      </w:r>
      <w:r w:rsidR="00325ABF" w:rsidRPr="005D29C3">
        <w:rPr>
          <w:vertAlign w:val="superscript"/>
          <w:lang w:val="en-GB"/>
        </w:rPr>
        <w:t>3</w:t>
      </w:r>
      <w:r w:rsidRPr="005D29C3">
        <w:rPr>
          <w:lang w:val="en-GB"/>
        </w:rPr>
        <w:t>, Hervé Panetto</w:t>
      </w:r>
      <w:r w:rsidRPr="005D29C3">
        <w:rPr>
          <w:vertAlign w:val="superscript"/>
          <w:lang w:val="en-GB"/>
        </w:rPr>
        <w:t>1</w:t>
      </w:r>
      <w:r w:rsidRPr="005D29C3">
        <w:rPr>
          <w:lang w:val="en-GB"/>
        </w:rPr>
        <w:t xml:space="preserve">, </w:t>
      </w:r>
      <w:r w:rsidR="00325ABF" w:rsidRPr="005D29C3">
        <w:rPr>
          <w:lang w:val="en-GB"/>
        </w:rPr>
        <w:t>Janusz Kacprzyk</w:t>
      </w:r>
      <w:r w:rsidR="00325ABF" w:rsidRPr="005D29C3">
        <w:rPr>
          <w:vertAlign w:val="superscript"/>
          <w:lang w:val="en-GB"/>
        </w:rPr>
        <w:t>4</w:t>
      </w:r>
    </w:p>
    <w:p w14:paraId="2A0D7306" w14:textId="0A3B64B6" w:rsidR="008650CF" w:rsidRPr="00D81692" w:rsidRDefault="00011418" w:rsidP="008650CF">
      <w:pPr>
        <w:pStyle w:val="authorinfo"/>
        <w:spacing w:before="100" w:beforeAutospacing="1" w:after="100" w:afterAutospacing="1"/>
        <w:ind w:firstLine="0"/>
        <w:jc w:val="left"/>
        <w:rPr>
          <w:rFonts w:ascii="Times New Roman" w:hAnsi="Times New Roman"/>
          <w:i/>
          <w:sz w:val="24"/>
          <w:szCs w:val="24"/>
          <w:lang w:val="en-GB" w:eastAsia="en-GB"/>
        </w:rPr>
      </w:pPr>
      <w:r w:rsidRPr="005D29C3">
        <w:rPr>
          <w:rFonts w:ascii="Times New Roman" w:hAnsi="Times New Roman"/>
          <w:i/>
          <w:sz w:val="24"/>
          <w:szCs w:val="24"/>
          <w:vertAlign w:val="superscript"/>
          <w:lang w:val="en-GB" w:eastAsia="en-GB"/>
        </w:rPr>
        <w:t>1</w:t>
      </w:r>
      <w:r w:rsidRPr="005D29C3">
        <w:rPr>
          <w:rFonts w:ascii="Times New Roman" w:hAnsi="Times New Roman"/>
          <w:i/>
          <w:sz w:val="24"/>
          <w:szCs w:val="24"/>
          <w:lang w:val="en-GB" w:eastAsia="en-GB"/>
        </w:rPr>
        <w:t>Universit</w:t>
      </w:r>
      <w:r w:rsidR="00014972" w:rsidRPr="005D29C3">
        <w:rPr>
          <w:rFonts w:ascii="Times New Roman" w:hAnsi="Times New Roman"/>
          <w:i/>
          <w:sz w:val="24"/>
          <w:szCs w:val="24"/>
          <w:lang w:val="en-GB" w:eastAsia="en-GB"/>
        </w:rPr>
        <w:t>y</w:t>
      </w:r>
      <w:r w:rsidRPr="005D29C3">
        <w:rPr>
          <w:rFonts w:ascii="Times New Roman" w:hAnsi="Times New Roman"/>
          <w:i/>
          <w:sz w:val="24"/>
          <w:szCs w:val="24"/>
          <w:lang w:val="en-GB" w:eastAsia="en-GB"/>
        </w:rPr>
        <w:t xml:space="preserve"> </w:t>
      </w:r>
      <w:r w:rsidR="00014972" w:rsidRPr="005D29C3">
        <w:rPr>
          <w:rFonts w:ascii="Times New Roman" w:hAnsi="Times New Roman"/>
          <w:i/>
          <w:sz w:val="24"/>
          <w:szCs w:val="24"/>
          <w:lang w:val="en-GB" w:eastAsia="en-GB"/>
        </w:rPr>
        <w:t>of</w:t>
      </w:r>
      <w:r w:rsidRPr="005D29C3">
        <w:rPr>
          <w:rFonts w:ascii="Times New Roman" w:hAnsi="Times New Roman"/>
          <w:i/>
          <w:sz w:val="24"/>
          <w:szCs w:val="24"/>
          <w:lang w:val="en-GB" w:eastAsia="en-GB"/>
        </w:rPr>
        <w:t xml:space="preserve"> Lorraine,</w:t>
      </w:r>
      <w:r w:rsidR="00014972" w:rsidRPr="005D29C3">
        <w:rPr>
          <w:rFonts w:ascii="Times New Roman" w:hAnsi="Times New Roman"/>
          <w:i/>
          <w:sz w:val="24"/>
          <w:szCs w:val="24"/>
          <w:lang w:val="en-GB" w:eastAsia="en-GB"/>
        </w:rPr>
        <w:t xml:space="preserve"> CNRS,</w:t>
      </w:r>
      <w:r w:rsidRPr="005D29C3">
        <w:rPr>
          <w:rFonts w:ascii="Times New Roman" w:hAnsi="Times New Roman"/>
          <w:i/>
          <w:sz w:val="24"/>
          <w:szCs w:val="24"/>
          <w:lang w:val="en-GB" w:eastAsia="en-GB"/>
        </w:rPr>
        <w:t xml:space="preserve"> CRAN, </w:t>
      </w:r>
      <w:r w:rsidR="00014972" w:rsidRPr="005D29C3">
        <w:rPr>
          <w:rFonts w:ascii="Times New Roman" w:hAnsi="Times New Roman"/>
          <w:i/>
          <w:sz w:val="24"/>
          <w:szCs w:val="24"/>
          <w:lang w:val="en-GB" w:eastAsia="en-GB"/>
        </w:rPr>
        <w:t>France</w:t>
      </w:r>
      <w:r w:rsidR="00D81692">
        <w:rPr>
          <w:rFonts w:ascii="Times New Roman" w:hAnsi="Times New Roman"/>
          <w:i/>
          <w:sz w:val="24"/>
          <w:szCs w:val="24"/>
          <w:lang w:val="en-GB" w:eastAsia="en-GB"/>
        </w:rPr>
        <w:br/>
      </w:r>
      <w:r w:rsidR="00014972" w:rsidRPr="00D81692">
        <w:rPr>
          <w:rFonts w:ascii="Times New Roman" w:hAnsi="Times New Roman"/>
          <w:sz w:val="24"/>
          <w:szCs w:val="24"/>
          <w:lang w:eastAsia="en-GB"/>
        </w:rPr>
        <w:t>E-mail: {mario.lezoche, herve.panetto}@univ-lorraine.fr</w:t>
      </w:r>
    </w:p>
    <w:p w14:paraId="791063E4" w14:textId="02BCF120" w:rsidR="00011418" w:rsidRPr="005D29C3" w:rsidRDefault="00011418" w:rsidP="006F2DB3">
      <w:pPr>
        <w:rPr>
          <w:i/>
          <w:lang w:val="en-GB"/>
        </w:rPr>
      </w:pPr>
      <w:r w:rsidRPr="005D29C3">
        <w:rPr>
          <w:i/>
          <w:vertAlign w:val="superscript"/>
          <w:lang w:val="en-GB"/>
        </w:rPr>
        <w:t>2</w:t>
      </w:r>
      <w:r w:rsidR="00014972" w:rsidRPr="005D29C3">
        <w:rPr>
          <w:i/>
          <w:lang w:val="en-GB"/>
        </w:rPr>
        <w:t>University of Liverpool, UK</w:t>
      </w:r>
    </w:p>
    <w:p w14:paraId="5C1EBEC6" w14:textId="558F9B7F" w:rsidR="00972DA9" w:rsidRPr="002C0B20" w:rsidRDefault="008351E4" w:rsidP="006F2DB3">
      <w:pPr>
        <w:rPr>
          <w:lang w:val="it-IT"/>
        </w:rPr>
      </w:pPr>
      <w:r w:rsidRPr="002C0B20">
        <w:rPr>
          <w:lang w:val="it-IT"/>
        </w:rPr>
        <w:t xml:space="preserve">E-mail: </w:t>
      </w:r>
      <w:r w:rsidR="00014972" w:rsidRPr="002C0B20">
        <w:rPr>
          <w:lang w:val="it-IT"/>
        </w:rPr>
        <w:t>J.E.Hernandez</w:t>
      </w:r>
      <w:r w:rsidR="00325ABF" w:rsidRPr="002C0B20">
        <w:rPr>
          <w:lang w:val="it-IT"/>
        </w:rPr>
        <w:t>@Liverpool.ac.uk</w:t>
      </w:r>
    </w:p>
    <w:p w14:paraId="5415DFDA" w14:textId="77777777" w:rsidR="00972DA9" w:rsidRPr="002C0B20" w:rsidRDefault="00972DA9" w:rsidP="006F2DB3">
      <w:pPr>
        <w:rPr>
          <w:lang w:val="it-IT"/>
        </w:rPr>
      </w:pPr>
    </w:p>
    <w:p w14:paraId="482A52AF" w14:textId="356E3E0D" w:rsidR="00972DA9" w:rsidRPr="002C0B20" w:rsidRDefault="00011418" w:rsidP="006F2DB3">
      <w:pPr>
        <w:rPr>
          <w:lang w:val="it-IT"/>
        </w:rPr>
      </w:pPr>
      <w:r w:rsidRPr="002C0B20">
        <w:rPr>
          <w:i/>
          <w:vertAlign w:val="superscript"/>
          <w:lang w:val="it-IT"/>
        </w:rPr>
        <w:t>3</w:t>
      </w:r>
      <w:r w:rsidR="00325ABF" w:rsidRPr="002C0B20">
        <w:rPr>
          <w:i/>
          <w:lang w:val="it-IT"/>
        </w:rPr>
        <w:t>U</w:t>
      </w:r>
      <w:r w:rsidR="004A3143" w:rsidRPr="002C0B20">
        <w:rPr>
          <w:i/>
          <w:lang w:val="it-IT"/>
        </w:rPr>
        <w:t>niversitat Politècnica de València</w:t>
      </w:r>
      <w:r w:rsidR="00325ABF" w:rsidRPr="002C0B20">
        <w:rPr>
          <w:i/>
          <w:lang w:val="it-IT"/>
        </w:rPr>
        <w:t xml:space="preserve"> Spain</w:t>
      </w:r>
      <w:r w:rsidR="004A3143" w:rsidRPr="002C0B20">
        <w:rPr>
          <w:i/>
          <w:lang w:val="it-IT"/>
        </w:rPr>
        <w:t xml:space="preserve">, Camino de Vera, s/n, 46022, Valencia. </w:t>
      </w:r>
    </w:p>
    <w:p w14:paraId="6D730577" w14:textId="646BE0B1" w:rsidR="008650CF" w:rsidRPr="002C0B20" w:rsidRDefault="008351E4" w:rsidP="006F2DB3">
      <w:pPr>
        <w:rPr>
          <w:lang w:val="it-IT"/>
        </w:rPr>
      </w:pPr>
      <w:r w:rsidRPr="002C0B20">
        <w:rPr>
          <w:lang w:val="it-IT"/>
        </w:rPr>
        <w:t xml:space="preserve">E-mail: </w:t>
      </w:r>
      <w:r w:rsidR="00325ABF" w:rsidRPr="002C0B20">
        <w:rPr>
          <w:lang w:val="it-IT"/>
        </w:rPr>
        <w:t>mareva@cigip.upv.es</w:t>
      </w:r>
    </w:p>
    <w:p w14:paraId="1997E229" w14:textId="504CAE37" w:rsidR="00325ABF" w:rsidRPr="002C0B20" w:rsidRDefault="00325ABF" w:rsidP="006F2DB3">
      <w:pPr>
        <w:rPr>
          <w:lang w:val="it-IT"/>
        </w:rPr>
      </w:pPr>
    </w:p>
    <w:p w14:paraId="2F581097" w14:textId="38534298" w:rsidR="00325ABF" w:rsidRPr="002C0B20" w:rsidRDefault="00325ABF" w:rsidP="00325ABF">
      <w:pPr>
        <w:rPr>
          <w:lang w:val="it-IT"/>
        </w:rPr>
      </w:pPr>
      <w:r w:rsidRPr="002C0B20">
        <w:rPr>
          <w:i/>
          <w:vertAlign w:val="superscript"/>
          <w:lang w:val="it-IT"/>
        </w:rPr>
        <w:t>4</w:t>
      </w:r>
      <w:r w:rsidRPr="002C0B20">
        <w:rPr>
          <w:i/>
          <w:lang w:val="it-IT"/>
        </w:rPr>
        <w:t>Intelligent Systems Laboratory – System Research Institute, Poland</w:t>
      </w:r>
    </w:p>
    <w:p w14:paraId="5ADEB9B1" w14:textId="43F4103F" w:rsidR="00014972" w:rsidRPr="002C0B20" w:rsidRDefault="00325ABF" w:rsidP="00325ABF">
      <w:pPr>
        <w:rPr>
          <w:lang w:val="it-IT"/>
        </w:rPr>
      </w:pPr>
      <w:r w:rsidRPr="002C0B20">
        <w:rPr>
          <w:lang w:val="it-IT"/>
        </w:rPr>
        <w:t>E-mail: Janusz.Kacprzyk@ibspan.waw.pl</w:t>
      </w:r>
    </w:p>
    <w:p w14:paraId="23A08360" w14:textId="77777777" w:rsidR="00014972" w:rsidRPr="002C0B20" w:rsidRDefault="00014972" w:rsidP="00010895">
      <w:pPr>
        <w:spacing w:before="100" w:beforeAutospacing="1" w:after="100" w:afterAutospacing="1"/>
        <w:rPr>
          <w:lang w:val="it-IT"/>
        </w:rPr>
      </w:pPr>
    </w:p>
    <w:p w14:paraId="71B0C59B" w14:textId="4E1700CF" w:rsidR="001D5DD1" w:rsidRPr="005D29C3" w:rsidRDefault="001D5DD1" w:rsidP="001D5DD1">
      <w:pPr>
        <w:pStyle w:val="Abstract"/>
        <w:jc w:val="both"/>
        <w:rPr>
          <w:lang w:val="en-GB"/>
        </w:rPr>
      </w:pPr>
      <w:r w:rsidRPr="005D29C3">
        <w:rPr>
          <w:lang w:val="en-GB"/>
        </w:rPr>
        <w:t xml:space="preserve">The term “Agri-Food 4.0” </w:t>
      </w:r>
      <w:r w:rsidR="006553B2">
        <w:rPr>
          <w:lang w:val="en-GB"/>
        </w:rPr>
        <w:t>is an</w:t>
      </w:r>
      <w:r w:rsidRPr="005D29C3">
        <w:rPr>
          <w:lang w:val="en-GB"/>
        </w:rPr>
        <w:t xml:space="preserve"> analogy to the term "</w:t>
      </w:r>
      <w:r w:rsidR="00D81692">
        <w:rPr>
          <w:lang w:val="en-GB"/>
        </w:rPr>
        <w:t>I</w:t>
      </w:r>
      <w:r w:rsidRPr="005D29C3">
        <w:rPr>
          <w:lang w:val="en-GB"/>
        </w:rPr>
        <w:t>ndustry 4.0"</w:t>
      </w:r>
      <w:r w:rsidR="006553B2">
        <w:rPr>
          <w:lang w:val="en-GB"/>
        </w:rPr>
        <w:t>, coming from the concept “agriculture 4.0”</w:t>
      </w:r>
      <w:r w:rsidRPr="005D29C3">
        <w:rPr>
          <w:lang w:val="en-GB"/>
        </w:rPr>
        <w:t xml:space="preserve">. </w:t>
      </w:r>
      <w:r w:rsidR="006553B2">
        <w:rPr>
          <w:lang w:val="en-GB"/>
        </w:rPr>
        <w:t>Since the origins of the industrial revolution, where the steam engines started the concept of Industry 1.0 and later the use of electricity upgraded the concept to Industry 2.0, the use of technologies generated a milestone in the industry revolution by addressing the Industry 3.0 concept</w:t>
      </w:r>
      <w:r w:rsidRPr="005D29C3">
        <w:rPr>
          <w:lang w:val="en-GB"/>
        </w:rPr>
        <w:t xml:space="preserve">. </w:t>
      </w:r>
      <w:r w:rsidR="006553B2">
        <w:rPr>
          <w:lang w:val="en-GB"/>
        </w:rPr>
        <w:t xml:space="preserve">Hence, </w:t>
      </w:r>
      <w:r w:rsidRPr="005D29C3">
        <w:rPr>
          <w:lang w:val="en-GB"/>
        </w:rPr>
        <w:t xml:space="preserve">Industry 4.0, </w:t>
      </w:r>
      <w:r w:rsidR="006F1FC0">
        <w:rPr>
          <w:lang w:val="en-GB"/>
        </w:rPr>
        <w:t>it is</w:t>
      </w:r>
      <w:r w:rsidR="006553B2">
        <w:rPr>
          <w:lang w:val="en-GB"/>
        </w:rPr>
        <w:t xml:space="preserve"> about including and integrating </w:t>
      </w:r>
      <w:r w:rsidRPr="005D29C3">
        <w:rPr>
          <w:lang w:val="en-GB"/>
        </w:rPr>
        <w:t xml:space="preserve">the latest developments </w:t>
      </w:r>
      <w:r w:rsidR="006553B2">
        <w:rPr>
          <w:lang w:val="en-GB"/>
        </w:rPr>
        <w:t xml:space="preserve">based on </w:t>
      </w:r>
      <w:r w:rsidRPr="005D29C3">
        <w:rPr>
          <w:lang w:val="en-GB"/>
        </w:rPr>
        <w:t xml:space="preserve">digital </w:t>
      </w:r>
      <w:r w:rsidR="006553B2" w:rsidRPr="005D29C3">
        <w:rPr>
          <w:lang w:val="en-GB"/>
        </w:rPr>
        <w:t>technolog</w:t>
      </w:r>
      <w:r w:rsidR="006553B2">
        <w:rPr>
          <w:lang w:val="en-GB"/>
        </w:rPr>
        <w:t xml:space="preserve">ies as well as the interoperability process across them. This allows enterprises to </w:t>
      </w:r>
      <w:r w:rsidRPr="005D29C3">
        <w:rPr>
          <w:lang w:val="en-GB"/>
        </w:rPr>
        <w:t xml:space="preserve">transmit real-time information </w:t>
      </w:r>
      <w:r w:rsidR="006F1FC0">
        <w:rPr>
          <w:lang w:val="en-GB"/>
        </w:rPr>
        <w:t>in terms</w:t>
      </w:r>
      <w:r w:rsidRPr="005D29C3">
        <w:rPr>
          <w:lang w:val="en-GB"/>
        </w:rPr>
        <w:t xml:space="preserve"> </w:t>
      </w:r>
      <w:r w:rsidR="006F1FC0">
        <w:rPr>
          <w:lang w:val="en-GB"/>
        </w:rPr>
        <w:t>behaviour</w:t>
      </w:r>
      <w:r w:rsidR="006F1FC0" w:rsidRPr="005D29C3">
        <w:rPr>
          <w:lang w:val="en-GB"/>
        </w:rPr>
        <w:t xml:space="preserve"> </w:t>
      </w:r>
      <w:r w:rsidRPr="005D29C3">
        <w:rPr>
          <w:lang w:val="en-GB"/>
        </w:rPr>
        <w:t xml:space="preserve">and performance. </w:t>
      </w:r>
      <w:r w:rsidR="006F1FC0">
        <w:rPr>
          <w:lang w:val="en-GB"/>
        </w:rPr>
        <w:t xml:space="preserve">Therefore, the challenge is to maintain these complex networked structures efficiently linked and organised within the use of such technologies, especially to identify and satisfy supply chain stakeholders dynamic requirements. In this context, </w:t>
      </w:r>
      <w:r w:rsidR="006B58EB">
        <w:rPr>
          <w:lang w:val="en-GB"/>
        </w:rPr>
        <w:t>the a</w:t>
      </w:r>
      <w:r w:rsidR="006B58EB" w:rsidRPr="005D29C3">
        <w:rPr>
          <w:lang w:val="en-GB"/>
        </w:rPr>
        <w:t xml:space="preserve">griculture </w:t>
      </w:r>
      <w:r w:rsidR="006B58EB">
        <w:rPr>
          <w:lang w:val="en-GB"/>
        </w:rPr>
        <w:t xml:space="preserve">domain is not an exception. In fact, </w:t>
      </w:r>
      <w:r w:rsidRPr="005D29C3">
        <w:rPr>
          <w:lang w:val="en-GB"/>
        </w:rPr>
        <w:t xml:space="preserve">all agricultural machinery incorporates electronic controls and has entered </w:t>
      </w:r>
      <w:r w:rsidR="006B58EB">
        <w:rPr>
          <w:lang w:val="en-GB"/>
        </w:rPr>
        <w:t xml:space="preserve">to </w:t>
      </w:r>
      <w:r w:rsidRPr="005D29C3">
        <w:rPr>
          <w:lang w:val="en-GB"/>
        </w:rPr>
        <w:t xml:space="preserve">the digital age, </w:t>
      </w:r>
      <w:r w:rsidR="00175F9C">
        <w:rPr>
          <w:lang w:val="en-GB"/>
        </w:rPr>
        <w:t>enhancing their current</w:t>
      </w:r>
      <w:r w:rsidRPr="005D29C3">
        <w:rPr>
          <w:lang w:val="en-GB"/>
        </w:rPr>
        <w:t xml:space="preserve"> performance. In addition, electronics</w:t>
      </w:r>
      <w:r w:rsidR="00175F9C">
        <w:rPr>
          <w:lang w:val="en-GB"/>
        </w:rPr>
        <w:t>, using</w:t>
      </w:r>
      <w:r w:rsidRPr="005D29C3">
        <w:rPr>
          <w:lang w:val="en-GB"/>
        </w:rPr>
        <w:t xml:space="preserve"> sensors and drones</w:t>
      </w:r>
      <w:r w:rsidR="00175F9C">
        <w:rPr>
          <w:lang w:val="en-GB"/>
        </w:rPr>
        <w:t>, support the data collection</w:t>
      </w:r>
      <w:r w:rsidRPr="005D29C3">
        <w:rPr>
          <w:lang w:val="en-GB"/>
        </w:rPr>
        <w:t xml:space="preserve"> </w:t>
      </w:r>
      <w:r w:rsidR="00175F9C">
        <w:rPr>
          <w:lang w:val="en-GB"/>
        </w:rPr>
        <w:t>of several agriculture key aspects, such as</w:t>
      </w:r>
      <w:r w:rsidRPr="005D29C3">
        <w:rPr>
          <w:lang w:val="en-GB"/>
        </w:rPr>
        <w:t xml:space="preserve"> weather, </w:t>
      </w:r>
      <w:r w:rsidR="00175F9C">
        <w:rPr>
          <w:lang w:val="en-GB"/>
        </w:rPr>
        <w:t xml:space="preserve">geographical </w:t>
      </w:r>
      <w:r w:rsidR="00175F9C" w:rsidRPr="002C0B20">
        <w:rPr>
          <w:i/>
          <w:lang w:val="en-GB"/>
        </w:rPr>
        <w:t>spatialisation</w:t>
      </w:r>
      <w:r w:rsidRPr="005D29C3">
        <w:rPr>
          <w:lang w:val="en-GB"/>
        </w:rPr>
        <w:t xml:space="preserve">, animals </w:t>
      </w:r>
      <w:r w:rsidR="00175F9C">
        <w:rPr>
          <w:lang w:val="en-GB"/>
        </w:rPr>
        <w:t>and crops behaviours, as well as</w:t>
      </w:r>
      <w:r w:rsidRPr="005D29C3">
        <w:rPr>
          <w:lang w:val="en-GB"/>
        </w:rPr>
        <w:t xml:space="preserve"> the entire </w:t>
      </w:r>
      <w:r w:rsidR="00175F9C">
        <w:rPr>
          <w:lang w:val="en-GB"/>
        </w:rPr>
        <w:t xml:space="preserve">farm </w:t>
      </w:r>
      <w:r w:rsidRPr="005D29C3">
        <w:rPr>
          <w:lang w:val="en-GB"/>
        </w:rPr>
        <w:t xml:space="preserve">life </w:t>
      </w:r>
      <w:r w:rsidR="00175F9C">
        <w:rPr>
          <w:lang w:val="en-GB"/>
        </w:rPr>
        <w:t>cycle. However, the use of the right methods and methodologies for enhancing agriculture supply chains performance is still a challenges, thus the concept of Industry 4.0 has evolved to agriculture 4.0 in order analyse the behaviours and performance in this particular domain</w:t>
      </w:r>
      <w:r w:rsidRPr="005D29C3">
        <w:rPr>
          <w:lang w:val="en-GB"/>
        </w:rPr>
        <w:t xml:space="preserve">. </w:t>
      </w:r>
      <w:r w:rsidR="00175F9C">
        <w:rPr>
          <w:lang w:val="en-GB"/>
        </w:rPr>
        <w:t>Thus, the question mark on how agriculture 4.0 support a better supply chain decision-making process, or how can help</w:t>
      </w:r>
      <w:r w:rsidRPr="005D29C3">
        <w:rPr>
          <w:lang w:val="en-GB"/>
        </w:rPr>
        <w:t xml:space="preserve"> </w:t>
      </w:r>
      <w:r w:rsidR="00175F9C">
        <w:rPr>
          <w:lang w:val="en-GB"/>
        </w:rPr>
        <w:t xml:space="preserve">to </w:t>
      </w:r>
      <w:r w:rsidRPr="005D29C3">
        <w:rPr>
          <w:lang w:val="en-GB"/>
        </w:rPr>
        <w:t xml:space="preserve">save </w:t>
      </w:r>
      <w:r w:rsidR="00175F9C">
        <w:rPr>
          <w:lang w:val="en-GB"/>
        </w:rPr>
        <w:t xml:space="preserve">time to </w:t>
      </w:r>
      <w:r w:rsidRPr="005D29C3">
        <w:rPr>
          <w:lang w:val="en-GB"/>
        </w:rPr>
        <w:t xml:space="preserve">farmer </w:t>
      </w:r>
      <w:r w:rsidR="00175F9C">
        <w:rPr>
          <w:lang w:val="en-GB"/>
        </w:rPr>
        <w:t>to make effective decision based</w:t>
      </w:r>
      <w:r w:rsidRPr="005D29C3">
        <w:rPr>
          <w:lang w:val="en-GB"/>
        </w:rPr>
        <w:t xml:space="preserve"> on objective data</w:t>
      </w:r>
      <w:r w:rsidR="00175F9C">
        <w:rPr>
          <w:lang w:val="en-GB"/>
        </w:rPr>
        <w:t>, still remains open</w:t>
      </w:r>
      <w:r w:rsidRPr="005D29C3">
        <w:rPr>
          <w:lang w:val="en-GB"/>
        </w:rPr>
        <w:t>.</w:t>
      </w:r>
      <w:r w:rsidR="005B25AA" w:rsidRPr="005D29C3">
        <w:rPr>
          <w:lang w:val="en-GB"/>
        </w:rPr>
        <w:t xml:space="preserve"> </w:t>
      </w:r>
      <w:r w:rsidR="00175F9C">
        <w:rPr>
          <w:lang w:val="en-GB"/>
        </w:rPr>
        <w:t>Therefore, in</w:t>
      </w:r>
      <w:r w:rsidR="00175F9C" w:rsidRPr="005D29C3">
        <w:rPr>
          <w:lang w:val="en-GB"/>
        </w:rPr>
        <w:t xml:space="preserve"> </w:t>
      </w:r>
      <w:r w:rsidR="005B25AA" w:rsidRPr="005D29C3">
        <w:rPr>
          <w:lang w:val="en-GB"/>
        </w:rPr>
        <w:t>this survey</w:t>
      </w:r>
      <w:r w:rsidR="00175F9C">
        <w:rPr>
          <w:lang w:val="en-GB"/>
        </w:rPr>
        <w:t xml:space="preserve">, a review </w:t>
      </w:r>
      <w:r w:rsidR="0036761D">
        <w:rPr>
          <w:lang w:val="en-GB"/>
        </w:rPr>
        <w:t xml:space="preserve">of more than hundred papers </w:t>
      </w:r>
      <w:r w:rsidR="00175F9C">
        <w:rPr>
          <w:lang w:val="en-GB"/>
        </w:rPr>
        <w:t xml:space="preserve">on </w:t>
      </w:r>
      <w:r w:rsidR="005B25AA" w:rsidRPr="005D29C3">
        <w:rPr>
          <w:lang w:val="en-GB"/>
        </w:rPr>
        <w:t xml:space="preserve">new technologies and the new </w:t>
      </w:r>
      <w:r w:rsidR="00175F9C">
        <w:rPr>
          <w:lang w:val="en-GB"/>
        </w:rPr>
        <w:t xml:space="preserve">available </w:t>
      </w:r>
      <w:r w:rsidR="005B25AA" w:rsidRPr="005D29C3">
        <w:rPr>
          <w:lang w:val="en-GB"/>
        </w:rPr>
        <w:t xml:space="preserve">supply chains methods </w:t>
      </w:r>
      <w:r w:rsidR="006619EF">
        <w:rPr>
          <w:lang w:val="en-GB"/>
        </w:rPr>
        <w:t xml:space="preserve">are analysed and contrasted </w:t>
      </w:r>
      <w:r w:rsidR="005B25AA" w:rsidRPr="005D29C3">
        <w:rPr>
          <w:lang w:val="en-GB"/>
        </w:rPr>
        <w:t>to understand the future paths of the Agri-Food domain.</w:t>
      </w:r>
    </w:p>
    <w:p w14:paraId="0ACAB794" w14:textId="3DB3DE3E" w:rsidR="00010895" w:rsidRPr="005D29C3" w:rsidRDefault="00010895" w:rsidP="00010895">
      <w:pPr>
        <w:pStyle w:val="Keywords"/>
        <w:spacing w:before="100" w:beforeAutospacing="1" w:after="100" w:afterAutospacing="1"/>
        <w:jc w:val="both"/>
        <w:rPr>
          <w:lang w:val="en-GB"/>
        </w:rPr>
      </w:pPr>
      <w:r w:rsidRPr="005D29C3">
        <w:rPr>
          <w:lang w:val="en-GB"/>
        </w:rPr>
        <w:t xml:space="preserve">Keywords: </w:t>
      </w:r>
      <w:r w:rsidR="005B25AA" w:rsidRPr="005D29C3">
        <w:rPr>
          <w:lang w:val="en-GB"/>
        </w:rPr>
        <w:t>Agri-Food 4.0, Agriculture 4.0, Supply Chains, Internet of Things, Big Data, Blockchain, Artificial Intelligence.</w:t>
      </w:r>
    </w:p>
    <w:p w14:paraId="1DF15679" w14:textId="77777777" w:rsidR="00010895" w:rsidRPr="005D29C3" w:rsidRDefault="00010895" w:rsidP="00010895">
      <w:pPr>
        <w:spacing w:before="100" w:beforeAutospacing="1" w:after="100" w:afterAutospacing="1"/>
        <w:rPr>
          <w:lang w:val="en-GB"/>
        </w:rPr>
      </w:pPr>
    </w:p>
    <w:p w14:paraId="4E8F3227" w14:textId="77777777" w:rsidR="00010895" w:rsidRPr="005D29C3" w:rsidRDefault="00010895" w:rsidP="00010895">
      <w:pPr>
        <w:pStyle w:val="Heading1"/>
        <w:spacing w:before="100" w:beforeAutospacing="1" w:after="100" w:afterAutospacing="1" w:line="480" w:lineRule="auto"/>
        <w:rPr>
          <w:lang w:val="en-GB"/>
        </w:rPr>
      </w:pPr>
      <w:r w:rsidRPr="005D29C3">
        <w:rPr>
          <w:lang w:val="en-GB"/>
        </w:rPr>
        <w:lastRenderedPageBreak/>
        <w:t>1 - Introduction</w:t>
      </w:r>
    </w:p>
    <w:p w14:paraId="10479D0F" w14:textId="1EF85CA2" w:rsidR="00F56303" w:rsidRPr="00F56303" w:rsidRDefault="00DE4303" w:rsidP="00F56303">
      <w:pPr>
        <w:pStyle w:val="Follow-onparagraphstyle"/>
        <w:spacing w:before="100" w:beforeAutospacing="1" w:after="100" w:afterAutospacing="1"/>
        <w:jc w:val="both"/>
        <w:rPr>
          <w:lang w:val="en-GB"/>
        </w:rPr>
      </w:pPr>
      <w:r w:rsidRPr="005D29C3">
        <w:rPr>
          <w:lang w:val="en-GB"/>
        </w:rPr>
        <w:t>Small farms are the engine to support rural employment and to make a considerable contribution to territorial development. Even though they have always been considered a cornerstone of agricultural activity in the European Union (EU), this sector most often suffers from very low efficiency and effectiveness, sensitivity to weather, market disruptions and other external factors</w:t>
      </w:r>
      <w:r w:rsidR="001C2D68">
        <w:rPr>
          <w:lang w:val="en-GB"/>
        </w:rPr>
        <w:t>, such as poor agriculture supply chain stakeholders’ linkages and communication, especially at the food processing level</w:t>
      </w:r>
      <w:r w:rsidRPr="005D29C3">
        <w:rPr>
          <w:lang w:val="en-GB"/>
        </w:rPr>
        <w:t xml:space="preserve">. </w:t>
      </w:r>
      <w:r w:rsidR="001C2D68">
        <w:rPr>
          <w:lang w:val="en-GB"/>
        </w:rPr>
        <w:t>In fact, and as stablished by the FAO</w:t>
      </w:r>
      <w:r w:rsidR="00E5306E">
        <w:rPr>
          <w:rStyle w:val="FootnoteReference"/>
          <w:lang w:val="en-GB"/>
        </w:rPr>
        <w:footnoteReference w:id="1"/>
      </w:r>
      <w:r w:rsidR="001C2D68">
        <w:rPr>
          <w:lang w:val="en-GB"/>
        </w:rPr>
        <w:t xml:space="preserve">, under an approach from “field to fork” the agriculture supply chain structures can also be named Agri-Food supply chains, where main </w:t>
      </w:r>
      <w:r w:rsidR="001C2D68" w:rsidRPr="001C2D68">
        <w:rPr>
          <w:lang w:val="en-GB"/>
        </w:rPr>
        <w:t xml:space="preserve">events </w:t>
      </w:r>
      <w:r w:rsidR="001C2D68">
        <w:rPr>
          <w:lang w:val="en-GB"/>
        </w:rPr>
        <w:t xml:space="preserve">coming from </w:t>
      </w:r>
      <w:r w:rsidR="001C2D68" w:rsidRPr="001C2D68">
        <w:rPr>
          <w:lang w:val="en-GB"/>
        </w:rPr>
        <w:t>the agricultural production of food</w:t>
      </w:r>
      <w:r w:rsidR="001C2D68">
        <w:rPr>
          <w:lang w:val="en-GB"/>
        </w:rPr>
        <w:t xml:space="preserve"> to </w:t>
      </w:r>
      <w:r w:rsidR="001C2D68" w:rsidRPr="001C2D68">
        <w:rPr>
          <w:lang w:val="en-GB"/>
        </w:rPr>
        <w:t xml:space="preserve">the </w:t>
      </w:r>
      <w:r w:rsidR="001C2D68">
        <w:rPr>
          <w:lang w:val="en-GB"/>
        </w:rPr>
        <w:t>food processing events, including trading, are linked. Across this Agri-Food Supply Chain, i</w:t>
      </w:r>
      <w:r w:rsidR="001C2D68" w:rsidRPr="005D29C3">
        <w:rPr>
          <w:lang w:val="en-GB"/>
        </w:rPr>
        <w:t xml:space="preserve">n </w:t>
      </w:r>
      <w:r w:rsidRPr="005D29C3">
        <w:rPr>
          <w:lang w:val="en-GB"/>
        </w:rPr>
        <w:t xml:space="preserve">most of the cases, the transferred </w:t>
      </w:r>
      <w:r w:rsidR="001C2D68">
        <w:rPr>
          <w:lang w:val="en-GB"/>
        </w:rPr>
        <w:t xml:space="preserve">agriculture </w:t>
      </w:r>
      <w:r w:rsidR="001C2D68" w:rsidRPr="005D29C3">
        <w:rPr>
          <w:lang w:val="en-GB"/>
        </w:rPr>
        <w:t>knowledge</w:t>
      </w:r>
      <w:r w:rsidR="001C2D68">
        <w:rPr>
          <w:lang w:val="en-GB"/>
        </w:rPr>
        <w:t>,</w:t>
      </w:r>
      <w:r w:rsidR="001C2D68" w:rsidRPr="005D29C3">
        <w:rPr>
          <w:lang w:val="en-GB"/>
        </w:rPr>
        <w:t xml:space="preserve"> </w:t>
      </w:r>
      <w:r w:rsidRPr="005D29C3">
        <w:rPr>
          <w:lang w:val="en-GB"/>
        </w:rPr>
        <w:t>from generation to generation</w:t>
      </w:r>
      <w:r w:rsidR="001C2D68">
        <w:rPr>
          <w:lang w:val="en-GB"/>
        </w:rPr>
        <w:t>,</w:t>
      </w:r>
      <w:r w:rsidRPr="005D29C3">
        <w:rPr>
          <w:lang w:val="en-GB"/>
        </w:rPr>
        <w:t xml:space="preserve"> is paramount from a cultural point of view, but most of the time, it does not answer to the needs nor the requirements of the </w:t>
      </w:r>
      <w:r w:rsidR="001C2D68">
        <w:rPr>
          <w:lang w:val="en-GB"/>
        </w:rPr>
        <w:t>A</w:t>
      </w:r>
      <w:r w:rsidRPr="005D29C3">
        <w:rPr>
          <w:lang w:val="en-GB"/>
        </w:rPr>
        <w:t>gri-</w:t>
      </w:r>
      <w:r w:rsidR="001C2D68">
        <w:rPr>
          <w:lang w:val="en-GB"/>
        </w:rPr>
        <w:t>F</w:t>
      </w:r>
      <w:r w:rsidRPr="005D29C3">
        <w:rPr>
          <w:lang w:val="en-GB"/>
        </w:rPr>
        <w:t xml:space="preserve">ood </w:t>
      </w:r>
      <w:r w:rsidR="001C2D68">
        <w:rPr>
          <w:lang w:val="en-GB"/>
        </w:rPr>
        <w:t>Supply</w:t>
      </w:r>
      <w:r w:rsidR="001C2D68" w:rsidRPr="005D29C3">
        <w:rPr>
          <w:lang w:val="en-GB"/>
        </w:rPr>
        <w:t xml:space="preserve"> </w:t>
      </w:r>
      <w:r w:rsidR="001C2D68">
        <w:rPr>
          <w:lang w:val="en-GB"/>
        </w:rPr>
        <w:t>C</w:t>
      </w:r>
      <w:r w:rsidRPr="005D29C3">
        <w:rPr>
          <w:lang w:val="en-GB"/>
        </w:rPr>
        <w:t>hain</w:t>
      </w:r>
      <w:r w:rsidR="001C2D68">
        <w:rPr>
          <w:lang w:val="en-GB"/>
        </w:rPr>
        <w:t>s</w:t>
      </w:r>
      <w:r w:rsidRPr="005D29C3">
        <w:rPr>
          <w:lang w:val="en-GB"/>
        </w:rPr>
        <w:t>. Furthermore, such delineation does not exist also between farms as economic units and farm</w:t>
      </w:r>
      <w:r w:rsidR="00C05770">
        <w:rPr>
          <w:lang w:val="en-GB"/>
        </w:rPr>
        <w:t>ers are</w:t>
      </w:r>
      <w:r w:rsidRPr="005D29C3">
        <w:rPr>
          <w:lang w:val="en-GB"/>
        </w:rPr>
        <w:t xml:space="preserve"> producing food</w:t>
      </w:r>
      <w:r w:rsidR="00C05770">
        <w:rPr>
          <w:lang w:val="en-GB"/>
        </w:rPr>
        <w:t>, mostly,</w:t>
      </w:r>
      <w:r w:rsidRPr="005D29C3">
        <w:rPr>
          <w:lang w:val="en-GB"/>
        </w:rPr>
        <w:t xml:space="preserve"> for their own consumption.</w:t>
      </w:r>
      <w:r w:rsidR="00C05770" w:rsidRPr="00C05770">
        <w:rPr>
          <w:lang w:val="en-GB"/>
        </w:rPr>
        <w:t xml:space="preserve"> </w:t>
      </w:r>
      <w:r w:rsidR="00C05770">
        <w:rPr>
          <w:lang w:val="en-GB"/>
        </w:rPr>
        <w:t>However</w:t>
      </w:r>
      <w:r w:rsidR="00C05770" w:rsidRPr="005D29C3">
        <w:rPr>
          <w:lang w:val="en-GB"/>
        </w:rPr>
        <w:t xml:space="preserve">, no formal delineation </w:t>
      </w:r>
      <w:r w:rsidR="00C05770">
        <w:rPr>
          <w:lang w:val="en-GB"/>
        </w:rPr>
        <w:t>to</w:t>
      </w:r>
      <w:r w:rsidR="00C05770" w:rsidRPr="005D29C3">
        <w:rPr>
          <w:lang w:val="en-GB"/>
        </w:rPr>
        <w:t xml:space="preserve"> what </w:t>
      </w:r>
      <w:r w:rsidR="00C05770">
        <w:rPr>
          <w:lang w:val="en-GB"/>
        </w:rPr>
        <w:t xml:space="preserve">is a </w:t>
      </w:r>
      <w:r w:rsidR="00C05770" w:rsidRPr="005D29C3">
        <w:rPr>
          <w:lang w:val="en-GB"/>
        </w:rPr>
        <w:t>“small” and</w:t>
      </w:r>
      <w:r w:rsidR="00C05770">
        <w:rPr>
          <w:lang w:val="en-GB"/>
        </w:rPr>
        <w:t>/or a</w:t>
      </w:r>
      <w:r w:rsidR="00C05770" w:rsidRPr="005D29C3">
        <w:rPr>
          <w:lang w:val="en-GB"/>
        </w:rPr>
        <w:t xml:space="preserve"> “large” farm </w:t>
      </w:r>
      <w:r w:rsidR="00C05770">
        <w:rPr>
          <w:lang w:val="en-GB"/>
        </w:rPr>
        <w:t xml:space="preserve">formally </w:t>
      </w:r>
      <w:r w:rsidR="00C05770" w:rsidRPr="005D29C3">
        <w:rPr>
          <w:lang w:val="en-GB"/>
        </w:rPr>
        <w:t>exists</w:t>
      </w:r>
      <w:r w:rsidR="00C05770">
        <w:rPr>
          <w:lang w:val="en-GB"/>
        </w:rPr>
        <w:t xml:space="preserve"> that is holistically accepted, always depends on several factors, such as countries, regions, politics, strategies, market shares amongst many others</w:t>
      </w:r>
      <w:r w:rsidR="00C05770" w:rsidRPr="005D29C3">
        <w:rPr>
          <w:lang w:val="en-GB"/>
        </w:rPr>
        <w:t xml:space="preserve">. </w:t>
      </w:r>
      <w:r w:rsidR="00C05770">
        <w:rPr>
          <w:lang w:val="en-GB"/>
        </w:rPr>
        <w:t>Nonetheless</w:t>
      </w:r>
      <w:r w:rsidRPr="005D29C3">
        <w:rPr>
          <w:lang w:val="en-GB"/>
        </w:rPr>
        <w:t xml:space="preserve">, </w:t>
      </w:r>
      <w:r w:rsidR="00C05770">
        <w:rPr>
          <w:lang w:val="en-GB"/>
        </w:rPr>
        <w:t xml:space="preserve">there are </w:t>
      </w:r>
      <w:r w:rsidRPr="005D29C3">
        <w:rPr>
          <w:lang w:val="en-GB"/>
        </w:rPr>
        <w:t>two criteria to classify farm size: standard output (in economic terms) and utilised agricultural area (UAA), as alternative measure</w:t>
      </w:r>
      <w:r w:rsidRPr="005D29C3">
        <w:rPr>
          <w:vertAlign w:val="superscript"/>
          <w:lang w:val="en-GB"/>
        </w:rPr>
        <w:footnoteReference w:id="2"/>
      </w:r>
      <w:r w:rsidR="00A64332">
        <w:rPr>
          <w:lang w:val="en-GB"/>
        </w:rPr>
        <w:t>. In this same line, Eurostat</w:t>
      </w:r>
      <w:r w:rsidR="00C1480C">
        <w:rPr>
          <w:rStyle w:val="FootnoteReference"/>
          <w:lang w:val="en-GB"/>
        </w:rPr>
        <w:footnoteReference w:id="3"/>
      </w:r>
      <w:r w:rsidR="00A64332">
        <w:rPr>
          <w:lang w:val="en-GB"/>
        </w:rPr>
        <w:t xml:space="preserve"> predicts that, by 2026, an increment of 4% to 6% in agriculture cost savings, as well as an increment of 3% in market value, will be regarded to the use and development of </w:t>
      </w:r>
      <w:r w:rsidRPr="005D29C3">
        <w:rPr>
          <w:lang w:val="en-GB"/>
        </w:rPr>
        <w:t xml:space="preserve">smart agriculture. </w:t>
      </w:r>
      <w:r w:rsidR="00A64332">
        <w:rPr>
          <w:lang w:val="en-GB"/>
        </w:rPr>
        <w:t>Hence</w:t>
      </w:r>
      <w:r w:rsidRPr="005D29C3">
        <w:rPr>
          <w:lang w:val="en-GB"/>
        </w:rPr>
        <w:t xml:space="preserve">, “Agriculture 4.0” emerges </w:t>
      </w:r>
      <w:r w:rsidR="00A64332">
        <w:rPr>
          <w:lang w:val="en-GB"/>
        </w:rPr>
        <w:t>to provide</w:t>
      </w:r>
      <w:r w:rsidRPr="005D29C3">
        <w:rPr>
          <w:lang w:val="en-GB"/>
        </w:rPr>
        <w:t xml:space="preserve"> advanced technologies to the famers</w:t>
      </w:r>
      <w:r w:rsidR="00A64332">
        <w:rPr>
          <w:lang w:val="en-GB"/>
        </w:rPr>
        <w:t xml:space="preserve"> in order</w:t>
      </w:r>
      <w:r w:rsidRPr="005D29C3">
        <w:rPr>
          <w:lang w:val="en-GB"/>
        </w:rPr>
        <w:t xml:space="preserve"> to meet </w:t>
      </w:r>
      <w:r w:rsidR="00A64332">
        <w:rPr>
          <w:lang w:val="en-GB"/>
        </w:rPr>
        <w:t xml:space="preserve">agri-food production challenges, </w:t>
      </w:r>
      <w:r w:rsidR="00EC11E2">
        <w:rPr>
          <w:lang w:val="en-GB"/>
        </w:rPr>
        <w:t>hence,</w:t>
      </w:r>
      <w:r w:rsidR="00A64332">
        <w:rPr>
          <w:lang w:val="en-GB"/>
        </w:rPr>
        <w:t xml:space="preserve"> to achieve</w:t>
      </w:r>
      <w:r w:rsidRPr="005D29C3">
        <w:rPr>
          <w:lang w:val="en-GB"/>
        </w:rPr>
        <w:t xml:space="preserve"> more affordable prices for open market</w:t>
      </w:r>
      <w:r w:rsidR="00A64332">
        <w:rPr>
          <w:lang w:val="en-GB"/>
        </w:rPr>
        <w:t xml:space="preserve"> and the minimum cost for farmers</w:t>
      </w:r>
      <w:r w:rsidRPr="005D29C3">
        <w:rPr>
          <w:lang w:val="en-GB"/>
        </w:rPr>
        <w:t xml:space="preserve">. </w:t>
      </w:r>
      <w:r w:rsidR="00A64332">
        <w:rPr>
          <w:lang w:val="en-GB"/>
        </w:rPr>
        <w:t xml:space="preserve">Thus, the expectation for the further coming </w:t>
      </w:r>
      <w:r w:rsidR="00A64332">
        <w:rPr>
          <w:lang w:val="en-GB"/>
        </w:rPr>
        <w:lastRenderedPageBreak/>
        <w:t>years, is that Agri-Food</w:t>
      </w:r>
      <w:r w:rsidRPr="005D29C3">
        <w:rPr>
          <w:lang w:val="en-GB"/>
        </w:rPr>
        <w:t xml:space="preserve"> 4.0</w:t>
      </w:r>
      <w:r w:rsidR="00A64332">
        <w:rPr>
          <w:lang w:val="en-GB"/>
        </w:rPr>
        <w:t xml:space="preserve"> should help meeting sustainable </w:t>
      </w:r>
      <w:r w:rsidRPr="005D29C3">
        <w:rPr>
          <w:lang w:val="en-GB"/>
        </w:rPr>
        <w:t>challenge</w:t>
      </w:r>
      <w:r w:rsidR="00A64332">
        <w:rPr>
          <w:lang w:val="en-GB"/>
        </w:rPr>
        <w:t>s by</w:t>
      </w:r>
      <w:r w:rsidR="00A64332" w:rsidRPr="005D29C3">
        <w:rPr>
          <w:lang w:val="en-GB"/>
        </w:rPr>
        <w:t xml:space="preserve"> </w:t>
      </w:r>
      <w:r w:rsidRPr="005D29C3">
        <w:rPr>
          <w:lang w:val="en-GB"/>
        </w:rPr>
        <w:t xml:space="preserve">increasing the </w:t>
      </w:r>
      <w:r w:rsidR="00A64332">
        <w:rPr>
          <w:lang w:val="en-GB"/>
        </w:rPr>
        <w:t>agri-food supply chain stakeholders</w:t>
      </w:r>
      <w:r w:rsidRPr="005D29C3">
        <w:rPr>
          <w:lang w:val="en-GB"/>
        </w:rPr>
        <w:t xml:space="preserve"> revenues </w:t>
      </w:r>
      <w:r w:rsidR="00A64332">
        <w:rPr>
          <w:lang w:val="en-GB"/>
        </w:rPr>
        <w:t xml:space="preserve">as well as </w:t>
      </w:r>
      <w:r w:rsidRPr="005D29C3">
        <w:rPr>
          <w:lang w:val="en-GB"/>
        </w:rPr>
        <w:t>decreasing th</w:t>
      </w:r>
      <w:r w:rsidR="00A64332">
        <w:rPr>
          <w:lang w:val="en-GB"/>
        </w:rPr>
        <w:t>eir</w:t>
      </w:r>
      <w:r w:rsidRPr="005D29C3">
        <w:rPr>
          <w:lang w:val="en-GB"/>
        </w:rPr>
        <w:t xml:space="preserve"> pressure </w:t>
      </w:r>
      <w:r w:rsidR="00A64332">
        <w:rPr>
          <w:lang w:val="en-GB"/>
        </w:rPr>
        <w:t>for handling complex and external factors they can’t controls, such as weather, market behaviours and policies, but also to react on time by visualising current trends in needs</w:t>
      </w:r>
      <w:r w:rsidRPr="005D29C3">
        <w:rPr>
          <w:lang w:val="en-GB"/>
        </w:rPr>
        <w:t xml:space="preserve">. </w:t>
      </w:r>
      <w:r w:rsidR="00826813">
        <w:rPr>
          <w:lang w:val="en-GB"/>
        </w:rPr>
        <w:t>Thus,</w:t>
      </w:r>
      <w:r w:rsidR="007711C1">
        <w:rPr>
          <w:lang w:val="en-GB"/>
        </w:rPr>
        <w:t xml:space="preserve"> </w:t>
      </w:r>
      <w:r w:rsidR="00826813">
        <w:rPr>
          <w:lang w:val="en-GB"/>
        </w:rPr>
        <w:t xml:space="preserve">this </w:t>
      </w:r>
      <w:r w:rsidR="002C05B0">
        <w:rPr>
          <w:lang w:val="en-GB"/>
        </w:rPr>
        <w:t xml:space="preserve">paper, considering a review over than </w:t>
      </w:r>
      <w:r w:rsidR="00EC11E2">
        <w:rPr>
          <w:lang w:val="en-GB"/>
        </w:rPr>
        <w:t xml:space="preserve">two </w:t>
      </w:r>
      <w:r w:rsidR="002C05B0">
        <w:rPr>
          <w:lang w:val="en-GB"/>
        </w:rPr>
        <w:t xml:space="preserve">hundred papers, </w:t>
      </w:r>
      <w:r w:rsidR="00826813">
        <w:rPr>
          <w:lang w:val="en-GB"/>
        </w:rPr>
        <w:t>provides</w:t>
      </w:r>
      <w:r w:rsidR="007711C1">
        <w:rPr>
          <w:lang w:val="en-GB"/>
        </w:rPr>
        <w:t xml:space="preserve"> a contribution to knowledge by establishing the linkages between new 4.0 trends in technologies and Agri-Food Supply Chain Challenges</w:t>
      </w:r>
      <w:r w:rsidR="00826813">
        <w:rPr>
          <w:lang w:val="en-GB"/>
        </w:rPr>
        <w:t>, which opens the 4.0 research field for a multidisciplinary work</w:t>
      </w:r>
      <w:r w:rsidR="007711C1">
        <w:rPr>
          <w:lang w:val="en-GB"/>
        </w:rPr>
        <w:t>.</w:t>
      </w:r>
      <w:r w:rsidR="00EC11E2">
        <w:rPr>
          <w:lang w:val="en-GB"/>
        </w:rPr>
        <w:t xml:space="preserve"> The </w:t>
      </w:r>
      <w:r w:rsidR="00A919FD">
        <w:rPr>
          <w:lang w:val="en-GB"/>
        </w:rPr>
        <w:t xml:space="preserve">choice of the </w:t>
      </w:r>
      <w:r w:rsidR="00EC11E2" w:rsidRPr="00EC11E2">
        <w:rPr>
          <w:lang w:val="en-GB"/>
        </w:rPr>
        <w:t xml:space="preserve">literature review methodology </w:t>
      </w:r>
      <w:r w:rsidR="00A919FD">
        <w:rPr>
          <w:lang w:val="en-GB"/>
        </w:rPr>
        <w:t xml:space="preserve">focused firstly on </w:t>
      </w:r>
      <w:r w:rsidR="00EC11E2" w:rsidRPr="00EC11E2">
        <w:rPr>
          <w:lang w:val="en-GB"/>
        </w:rPr>
        <w:t>key words</w:t>
      </w:r>
      <w:r w:rsidR="00A919FD">
        <w:rPr>
          <w:lang w:val="en-GB"/>
        </w:rPr>
        <w:t xml:space="preserve"> related to the Agri-food technology</w:t>
      </w:r>
      <w:r w:rsidR="00EC11E2" w:rsidRPr="00EC11E2">
        <w:rPr>
          <w:lang w:val="en-GB"/>
        </w:rPr>
        <w:t xml:space="preserve">, </w:t>
      </w:r>
      <w:r w:rsidR="00A919FD">
        <w:rPr>
          <w:lang w:val="en-GB"/>
        </w:rPr>
        <w:t xml:space="preserve">then the second approach was to focus on selected </w:t>
      </w:r>
      <w:r w:rsidR="00EC11E2" w:rsidRPr="00EC11E2">
        <w:rPr>
          <w:lang w:val="en-GB"/>
        </w:rPr>
        <w:t>journals</w:t>
      </w:r>
      <w:r w:rsidR="00A919FD">
        <w:rPr>
          <w:lang w:val="en-GB"/>
        </w:rPr>
        <w:t xml:space="preserve"> and at the end we looked for the </w:t>
      </w:r>
      <w:r w:rsidR="00EC11E2" w:rsidRPr="00EC11E2">
        <w:rPr>
          <w:lang w:val="en-GB"/>
        </w:rPr>
        <w:t>data</w:t>
      </w:r>
      <w:r w:rsidR="007670E7">
        <w:rPr>
          <w:lang w:val="en-GB"/>
        </w:rPr>
        <w:t>-</w:t>
      </w:r>
      <w:r w:rsidR="00EC11E2" w:rsidRPr="00EC11E2">
        <w:rPr>
          <w:lang w:val="en-GB"/>
        </w:rPr>
        <w:t>based</w:t>
      </w:r>
      <w:r w:rsidR="00A919FD">
        <w:rPr>
          <w:lang w:val="en-GB"/>
        </w:rPr>
        <w:t xml:space="preserve"> repository and the linked publications.</w:t>
      </w:r>
      <w:r w:rsidR="00EC11E2" w:rsidRPr="00EC11E2">
        <w:rPr>
          <w:lang w:val="en-GB"/>
        </w:rPr>
        <w:t xml:space="preserve"> </w:t>
      </w:r>
      <w:r w:rsidR="007711C1">
        <w:rPr>
          <w:lang w:val="en-GB"/>
        </w:rPr>
        <w:t xml:space="preserve">To accomplish this, </w:t>
      </w:r>
      <w:r w:rsidR="00826813">
        <w:rPr>
          <w:lang w:val="en-GB"/>
        </w:rPr>
        <w:t xml:space="preserve">the structure in this paper is as follows: in the first place, a compressive state of the art of Agri-Food 4.0 related technologies is covered. In the second place, a review and contribution coming from digital technologies to the new supply chain methods in Agri-Food shows linkages with next trends and technologies. Next, and linked to the agri-food supply chain challenges, </w:t>
      </w:r>
      <w:r w:rsidR="00F56303">
        <w:rPr>
          <w:lang w:val="en-GB"/>
        </w:rPr>
        <w:t>the fourth section presents new trends and models in agri-food supply chains, especially in the domain of r</w:t>
      </w:r>
      <w:r w:rsidR="00F56303" w:rsidRPr="00F56303">
        <w:rPr>
          <w:lang w:val="en-GB"/>
        </w:rPr>
        <w:t>isk management</w:t>
      </w:r>
      <w:r w:rsidR="00F56303">
        <w:rPr>
          <w:lang w:val="en-GB"/>
        </w:rPr>
        <w:t>, c</w:t>
      </w:r>
      <w:r w:rsidR="00F56303" w:rsidRPr="00F56303">
        <w:rPr>
          <w:lang w:val="en-GB"/>
        </w:rPr>
        <w:t>ollaboration</w:t>
      </w:r>
      <w:r w:rsidR="00F56303">
        <w:rPr>
          <w:lang w:val="en-GB"/>
        </w:rPr>
        <w:t>, g</w:t>
      </w:r>
      <w:r w:rsidR="00F56303" w:rsidRPr="00F56303">
        <w:rPr>
          <w:lang w:val="en-GB"/>
        </w:rPr>
        <w:t>overnance</w:t>
      </w:r>
      <w:r w:rsidR="00F56303">
        <w:rPr>
          <w:lang w:val="en-GB"/>
        </w:rPr>
        <w:t>, c</w:t>
      </w:r>
      <w:r w:rsidR="00F56303" w:rsidRPr="00F56303">
        <w:rPr>
          <w:lang w:val="en-GB"/>
        </w:rPr>
        <w:t>old chain management</w:t>
      </w:r>
      <w:r w:rsidR="00F56303">
        <w:rPr>
          <w:lang w:val="en-GB"/>
        </w:rPr>
        <w:t>, g</w:t>
      </w:r>
      <w:r w:rsidR="00F56303" w:rsidRPr="00F56303">
        <w:rPr>
          <w:lang w:val="en-GB"/>
        </w:rPr>
        <w:t>lobalization</w:t>
      </w:r>
      <w:r w:rsidR="00F56303">
        <w:rPr>
          <w:lang w:val="en-GB"/>
        </w:rPr>
        <w:t>, i</w:t>
      </w:r>
      <w:r w:rsidR="00F56303" w:rsidRPr="00F56303">
        <w:rPr>
          <w:lang w:val="en-GB"/>
        </w:rPr>
        <w:t>nformation and communication technologies</w:t>
      </w:r>
      <w:r w:rsidR="00F56303">
        <w:rPr>
          <w:lang w:val="en-GB"/>
        </w:rPr>
        <w:t xml:space="preserve">, </w:t>
      </w:r>
      <w:r w:rsidR="00F56303" w:rsidRPr="00F56303">
        <w:rPr>
          <w:lang w:val="en-GB"/>
        </w:rPr>
        <w:t>Logistics</w:t>
      </w:r>
      <w:r w:rsidR="00F56303">
        <w:rPr>
          <w:lang w:val="en-GB"/>
        </w:rPr>
        <w:t>, supply chain structures and sustainable agri-food supply chains.</w:t>
      </w:r>
      <w:r w:rsidR="00E60ABA">
        <w:rPr>
          <w:lang w:val="en-GB"/>
        </w:rPr>
        <w:t xml:space="preserve"> Finally, the fifth section covers the main c</w:t>
      </w:r>
      <w:r w:rsidR="00E60ABA" w:rsidRPr="00E60ABA">
        <w:rPr>
          <w:lang w:val="en-GB"/>
        </w:rPr>
        <w:t xml:space="preserve">onclusions, </w:t>
      </w:r>
      <w:r w:rsidR="00E60ABA">
        <w:rPr>
          <w:lang w:val="en-GB"/>
        </w:rPr>
        <w:t>v</w:t>
      </w:r>
      <w:r w:rsidR="00E60ABA" w:rsidRPr="00E60ABA">
        <w:rPr>
          <w:lang w:val="en-GB"/>
        </w:rPr>
        <w:t>ision</w:t>
      </w:r>
      <w:r w:rsidR="00E60ABA">
        <w:rPr>
          <w:lang w:val="en-GB"/>
        </w:rPr>
        <w:t>s</w:t>
      </w:r>
      <w:r w:rsidR="00E60ABA" w:rsidRPr="00E60ABA">
        <w:rPr>
          <w:lang w:val="en-GB"/>
        </w:rPr>
        <w:t xml:space="preserve"> and perspectives</w:t>
      </w:r>
      <w:r w:rsidR="00E60ABA">
        <w:rPr>
          <w:lang w:val="en-GB"/>
        </w:rPr>
        <w:t xml:space="preserve"> for this novel research.</w:t>
      </w:r>
    </w:p>
    <w:p w14:paraId="2666D350" w14:textId="7B3F1ABA" w:rsidR="00010895" w:rsidRPr="005D29C3" w:rsidRDefault="00010895" w:rsidP="00010895">
      <w:pPr>
        <w:pStyle w:val="Heading1"/>
        <w:spacing w:before="100" w:beforeAutospacing="1" w:after="100" w:afterAutospacing="1"/>
        <w:ind w:left="397" w:hanging="397"/>
        <w:rPr>
          <w:lang w:val="en-GB"/>
        </w:rPr>
      </w:pPr>
      <w:r w:rsidRPr="005D29C3">
        <w:rPr>
          <w:lang w:val="en-GB"/>
        </w:rPr>
        <w:t xml:space="preserve">2 </w:t>
      </w:r>
      <w:r w:rsidR="00DE4303" w:rsidRPr="005D29C3">
        <w:rPr>
          <w:lang w:val="en-GB"/>
        </w:rPr>
        <w:t>–</w:t>
      </w:r>
      <w:r w:rsidRPr="005D29C3">
        <w:rPr>
          <w:lang w:val="en-GB"/>
        </w:rPr>
        <w:t xml:space="preserve"> </w:t>
      </w:r>
      <w:r w:rsidR="005522E3" w:rsidRPr="005D29C3">
        <w:rPr>
          <w:lang w:val="en-GB"/>
        </w:rPr>
        <w:t>Agri-food 4.0 and Technologies</w:t>
      </w:r>
      <w:r w:rsidR="00DE4303" w:rsidRPr="005D29C3">
        <w:rPr>
          <w:lang w:val="en-GB"/>
        </w:rPr>
        <w:t xml:space="preserve"> </w:t>
      </w:r>
      <w:r w:rsidR="005522E3" w:rsidRPr="005D29C3">
        <w:rPr>
          <w:lang w:val="en-GB"/>
        </w:rPr>
        <w:t xml:space="preserve">a </w:t>
      </w:r>
      <w:r w:rsidR="00DE4303" w:rsidRPr="005D29C3">
        <w:rPr>
          <w:lang w:val="en-GB"/>
        </w:rPr>
        <w:t>State of the Art</w:t>
      </w:r>
    </w:p>
    <w:p w14:paraId="51371D4E" w14:textId="08A0D269"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The agricultural sector has been active in digital innovation for decades already. Especially the advances in Precision Agriculture, remote sensing, robots, farm management information systems, and (agronomic) decision support systems have paved the way for a broad digital transformation in farming and food</w:t>
      </w:r>
      <w:r w:rsidR="00B167F5" w:rsidRPr="005D29C3">
        <w:rPr>
          <w:lang w:val="en-GB"/>
        </w:rPr>
        <w:t xml:space="preserve"> [204]</w:t>
      </w:r>
      <w:r w:rsidRPr="005D29C3">
        <w:rPr>
          <w:lang w:val="en-GB" w:eastAsia="it-IT"/>
        </w:rPr>
        <w:t xml:space="preserve">. Recent developments, such as Cloud Computing, Internet of Things, Big Data, Blockchain, Robotics and Artificial Intelligence, allow for the integration of so far isolated lines of development into smart, connected systems of systems. </w:t>
      </w:r>
      <w:r w:rsidRPr="005D29C3">
        <w:rPr>
          <w:lang w:val="en-GB" w:eastAsia="it-IT"/>
        </w:rPr>
        <w:lastRenderedPageBreak/>
        <w:t xml:space="preserve">This is expected to transform agriculture into data-driven, intelligent, agile and autonomous farm operations that can be remotely controlled and are seamlessly integrated in the food chain up to the end consumer. The 4th industrial revolution is now reaching agriculture. </w:t>
      </w:r>
    </w:p>
    <w:p w14:paraId="4A6C12E0" w14:textId="77777777"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The digital platform (DP) concept emerged as an integration of heterogeneous mainly open software solutions for ecosystem building [1]. The EU promote the creation of digital platforms for several application domains as manufacturing (i.e. FoF 11 – 2016 projects, DT-ICT-07-2018-2019, etc.), construction (BIM+ calls), etc. As a concentration of technology enablers, research on DP covers several issues such as software engineering [2] [3], process simulation and development [4] [5], features analysis [6], resource performance [7], test algorithms [8] or performance control [9].</w:t>
      </w:r>
    </w:p>
    <w:p w14:paraId="2F1CF78A" w14:textId="46E8E61E"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The </w:t>
      </w:r>
      <w:r w:rsidR="005522E3" w:rsidRPr="005D29C3">
        <w:rPr>
          <w:lang w:val="en-GB" w:eastAsia="it-IT"/>
        </w:rPr>
        <w:t xml:space="preserve">technological </w:t>
      </w:r>
      <w:r w:rsidRPr="005D29C3">
        <w:rPr>
          <w:lang w:val="en-GB" w:eastAsia="it-IT"/>
        </w:rPr>
        <w:t>platform</w:t>
      </w:r>
      <w:r w:rsidR="005522E3" w:rsidRPr="005D29C3">
        <w:rPr>
          <w:lang w:val="en-GB" w:eastAsia="it-IT"/>
        </w:rPr>
        <w:t>s</w:t>
      </w:r>
      <w:r w:rsidRPr="005D29C3">
        <w:rPr>
          <w:lang w:val="en-GB" w:eastAsia="it-IT"/>
        </w:rPr>
        <w:t xml:space="preserve"> allow access to the different stakeholders and provide deployment capabilities for IT solutions. These solutions are exposed by service providers or developed by software engineers.</w:t>
      </w:r>
    </w:p>
    <w:p w14:paraId="162A82AC" w14:textId="59F0D11C"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Agricultural Data management and exploitation is the central node between digital transformation capabilities and the agriculture concerns. The main research issues concern the consolidation of data repositories with open data [10] (weather, maps, etc.), governance data (policies, local regulation, etc.) and domain specific data from end users. Data typology is very rich (land, location, energy, climate, climate impact, etc.) and data volume is continually increasing by the integration of sensors and IoT platforms in agriculture [11, 12]. Data engineering effort covers pattern definition [13, 14], classification algorithms [15-17], correlation analysis [18-20], etc.</w:t>
      </w:r>
      <w:r w:rsidR="00792D2D" w:rsidRPr="005D29C3">
        <w:rPr>
          <w:lang w:val="en-GB" w:eastAsia="it-IT"/>
        </w:rPr>
        <w:t xml:space="preserve"> All those technologies</w:t>
      </w:r>
      <w:r w:rsidRPr="005D29C3">
        <w:rPr>
          <w:lang w:val="en-GB" w:eastAsia="it-IT"/>
        </w:rPr>
        <w:t xml:space="preserve"> provide engineering capabilities for agricultural data. </w:t>
      </w:r>
      <w:r w:rsidR="00792D2D" w:rsidRPr="005D29C3">
        <w:rPr>
          <w:lang w:val="en-GB" w:eastAsia="it-IT"/>
        </w:rPr>
        <w:t>The</w:t>
      </w:r>
      <w:r w:rsidRPr="005D29C3">
        <w:rPr>
          <w:lang w:val="en-GB" w:eastAsia="it-IT"/>
        </w:rPr>
        <w:t xml:space="preserve"> implement</w:t>
      </w:r>
      <w:r w:rsidR="00792D2D" w:rsidRPr="005D29C3">
        <w:rPr>
          <w:lang w:val="en-GB" w:eastAsia="it-IT"/>
        </w:rPr>
        <w:t>ation of</w:t>
      </w:r>
      <w:r w:rsidRPr="005D29C3">
        <w:rPr>
          <w:lang w:val="en-GB" w:eastAsia="it-IT"/>
        </w:rPr>
        <w:t xml:space="preserve"> these technics </w:t>
      </w:r>
      <w:r w:rsidR="00792D2D" w:rsidRPr="005D29C3">
        <w:rPr>
          <w:lang w:val="en-GB" w:eastAsia="it-IT"/>
        </w:rPr>
        <w:t>will</w:t>
      </w:r>
      <w:r w:rsidRPr="005D29C3">
        <w:rPr>
          <w:lang w:val="en-GB" w:eastAsia="it-IT"/>
        </w:rPr>
        <w:t xml:space="preserve"> handle farmers data, </w:t>
      </w:r>
      <w:r w:rsidR="00792D2D" w:rsidRPr="005D29C3">
        <w:rPr>
          <w:lang w:val="en-GB" w:eastAsia="it-IT"/>
        </w:rPr>
        <w:t xml:space="preserve">will </w:t>
      </w:r>
      <w:r w:rsidRPr="005D29C3">
        <w:rPr>
          <w:lang w:val="en-GB" w:eastAsia="it-IT"/>
        </w:rPr>
        <w:t xml:space="preserve">integrate new data repositories from external providers, </w:t>
      </w:r>
      <w:r w:rsidR="00792D2D" w:rsidRPr="005D29C3">
        <w:rPr>
          <w:lang w:val="en-GB" w:eastAsia="it-IT"/>
        </w:rPr>
        <w:t xml:space="preserve">will </w:t>
      </w:r>
      <w:r w:rsidRPr="005D29C3">
        <w:rPr>
          <w:lang w:val="en-GB" w:eastAsia="it-IT"/>
        </w:rPr>
        <w:t xml:space="preserve">transform data to knowledge and feed decision support systems. </w:t>
      </w:r>
      <w:r w:rsidR="00792D2D" w:rsidRPr="005D29C3">
        <w:rPr>
          <w:lang w:val="en-GB" w:eastAsia="it-IT"/>
        </w:rPr>
        <w:t>The</w:t>
      </w:r>
      <w:r w:rsidRPr="005D29C3">
        <w:rPr>
          <w:lang w:val="en-GB" w:eastAsia="it-IT"/>
        </w:rPr>
        <w:t xml:space="preserve"> data transparency enabler with necessary sharing policies </w:t>
      </w:r>
      <w:r w:rsidR="00792D2D" w:rsidRPr="005D29C3">
        <w:rPr>
          <w:lang w:val="en-GB" w:eastAsia="it-IT"/>
        </w:rPr>
        <w:t>will</w:t>
      </w:r>
      <w:r w:rsidRPr="005D29C3">
        <w:rPr>
          <w:lang w:val="en-GB" w:eastAsia="it-IT"/>
        </w:rPr>
        <w:t xml:space="preserve"> accelerate data ingestion and ejection processes.</w:t>
      </w:r>
    </w:p>
    <w:p w14:paraId="77E3B3F5" w14:textId="05C2D125"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lastRenderedPageBreak/>
        <w:t>Research activities in BigData provides relevant results in several application domains (healthcare, marketing, maritime, urban, manufacturing, etc.). The Big Data Value Association (BDVA)</w:t>
      </w:r>
      <w:r w:rsidRPr="005D29C3">
        <w:rPr>
          <w:vertAlign w:val="superscript"/>
          <w:lang w:val="en-GB" w:eastAsia="it-IT"/>
        </w:rPr>
        <w:footnoteReference w:id="4"/>
      </w:r>
      <w:r w:rsidRPr="005D29C3">
        <w:rPr>
          <w:lang w:val="en-GB" w:eastAsia="it-IT"/>
        </w:rPr>
        <w:t xml:space="preserve"> promote the application of bigdata in different domains</w:t>
      </w:r>
      <w:r w:rsidR="00B167F5" w:rsidRPr="005D29C3">
        <w:rPr>
          <w:lang w:val="en-GB"/>
        </w:rPr>
        <w:t xml:space="preserve"> [200]</w:t>
      </w:r>
      <w:r w:rsidRPr="005D29C3">
        <w:rPr>
          <w:lang w:val="en-GB" w:eastAsia="it-IT"/>
        </w:rPr>
        <w:t>. The Big Data Grapes EU project</w:t>
      </w:r>
      <w:r w:rsidRPr="005D29C3">
        <w:rPr>
          <w:vertAlign w:val="superscript"/>
          <w:lang w:val="en-GB" w:eastAsia="it-IT"/>
        </w:rPr>
        <w:footnoteReference w:id="5"/>
      </w:r>
      <w:r w:rsidRPr="005D29C3">
        <w:rPr>
          <w:lang w:val="en-GB" w:eastAsia="it-IT"/>
        </w:rPr>
        <w:t xml:space="preserve"> provides data semantic, analytics, integration and exploitation solutions as well as a software stack for grapes agriculture. As additional ongoing research issues, we identified tools and technology development [21] [22], analytic methods and services [23] [24], clustering methods [25], transformation algorithms [26] [22] performance and data processing technics [27], data source and storage management [28] [29], etc.</w:t>
      </w:r>
    </w:p>
    <w:p w14:paraId="757BB609" w14:textId="1E1CEB0C"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The integration of BigData technologies in </w:t>
      </w:r>
      <w:r w:rsidR="0006028C" w:rsidRPr="005D29C3">
        <w:rPr>
          <w:lang w:val="en-GB" w:eastAsia="it-IT"/>
        </w:rPr>
        <w:t>Agri-Food</w:t>
      </w:r>
      <w:r w:rsidRPr="005D29C3">
        <w:rPr>
          <w:lang w:val="en-GB" w:eastAsia="it-IT"/>
        </w:rPr>
        <w:t xml:space="preserve"> project</w:t>
      </w:r>
      <w:r w:rsidR="0006028C" w:rsidRPr="005D29C3">
        <w:rPr>
          <w:lang w:val="en-GB" w:eastAsia="it-IT"/>
        </w:rPr>
        <w:t>s</w:t>
      </w:r>
      <w:r w:rsidRPr="005D29C3">
        <w:rPr>
          <w:lang w:val="en-GB" w:eastAsia="it-IT"/>
        </w:rPr>
        <w:t xml:space="preserve"> play an important role in: the extension of farmers data to create new knowledge; the creation of innovative services and processes by IT providers and software developers as well as the extension and the adaptation of ICT and Factories of the Future (FoF)</w:t>
      </w:r>
      <w:r w:rsidRPr="005D29C3">
        <w:rPr>
          <w:vertAlign w:val="superscript"/>
          <w:lang w:val="en-GB" w:eastAsia="it-IT"/>
        </w:rPr>
        <w:footnoteReference w:id="6"/>
      </w:r>
      <w:r w:rsidRPr="005D29C3">
        <w:rPr>
          <w:lang w:val="en-GB" w:eastAsia="it-IT"/>
        </w:rPr>
        <w:t xml:space="preserve"> related BigData models and patterns for agriculture. </w:t>
      </w:r>
      <w:r w:rsidR="0006028C" w:rsidRPr="005D29C3">
        <w:rPr>
          <w:lang w:val="en-GB" w:eastAsia="it-IT"/>
        </w:rPr>
        <w:t>There are</w:t>
      </w:r>
      <w:r w:rsidRPr="005D29C3">
        <w:rPr>
          <w:lang w:val="en-GB" w:eastAsia="it-IT"/>
        </w:rPr>
        <w:t xml:space="preserve"> several BigData Repositories that guarantee</w:t>
      </w:r>
      <w:r w:rsidR="0006028C" w:rsidRPr="005D29C3">
        <w:rPr>
          <w:lang w:val="en-GB" w:eastAsia="it-IT"/>
        </w:rPr>
        <w:t>, nowadays,</w:t>
      </w:r>
      <w:r w:rsidRPr="005D29C3">
        <w:rPr>
          <w:lang w:val="en-GB" w:eastAsia="it-IT"/>
        </w:rPr>
        <w:t xml:space="preserve"> the access and the exploitation </w:t>
      </w:r>
      <w:r w:rsidR="008B02A6" w:rsidRPr="005D29C3">
        <w:rPr>
          <w:lang w:val="en-GB" w:eastAsia="it-IT"/>
        </w:rPr>
        <w:t>to Agri-Food data</w:t>
      </w:r>
      <w:r w:rsidRPr="005D29C3">
        <w:rPr>
          <w:lang w:val="en-GB" w:eastAsia="it-IT"/>
        </w:rPr>
        <w:t>. As example: the “National Climatic Data Centre” (about 2,9 Go per day); Satellite Imagery and metrological information from Google and the NASA Earth Exchange; Soil, water and geospatial data from the National Resources Conservation Service (US); the OpenCorporates as the world’s largest open repository of companies (165 million companies around the word); etc.</w:t>
      </w:r>
    </w:p>
    <w:p w14:paraId="2603772D" w14:textId="769DAD73"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The integration of IoT platforms in agriculture provide additional data sources describing agricultural features (water, soil, humans, animals, etc.) with more data. The recent research issues on IoT highlight the multiplication of IoT platforms. This expansion generates new implementation frameworks [30] [31] answering to different requirement models, new networks of heterogeneous components and sensors with different monitoring models [32-34], </w:t>
      </w:r>
      <w:r w:rsidRPr="005D29C3">
        <w:rPr>
          <w:lang w:val="en-GB" w:eastAsia="it-IT"/>
        </w:rPr>
        <w:lastRenderedPageBreak/>
        <w:t>time processing scheme and misbalanced energy consumption [35, 36]. Putting IoT platforms in the cloud opens additional research challenges in terms of interoperability [</w:t>
      </w:r>
      <w:r w:rsidR="00534DE0" w:rsidRPr="005D29C3">
        <w:rPr>
          <w:lang w:val="en-GB" w:eastAsia="it-IT"/>
        </w:rPr>
        <w:t xml:space="preserve">116, </w:t>
      </w:r>
      <w:r w:rsidRPr="005D29C3">
        <w:rPr>
          <w:lang w:val="en-GB" w:eastAsia="it-IT"/>
        </w:rPr>
        <w:t>7, 37-39</w:t>
      </w:r>
      <w:r w:rsidR="00534DE0" w:rsidRPr="005D29C3">
        <w:rPr>
          <w:lang w:val="en-GB" w:eastAsia="it-IT"/>
        </w:rPr>
        <w:t>, 114, 115</w:t>
      </w:r>
      <w:r w:rsidRPr="005D29C3">
        <w:rPr>
          <w:lang w:val="en-GB" w:eastAsia="it-IT"/>
        </w:rPr>
        <w:t>] (protocols, security, etc.), performance monitoring [40, 41], etc. In addition, IoT serves Robotics [42] and Automated Guided Vehicles (AGV) [43].</w:t>
      </w:r>
    </w:p>
    <w:p w14:paraId="6DFFAF38" w14:textId="2A7A1CC9" w:rsidR="00B87A6B" w:rsidRPr="005D29C3" w:rsidRDefault="008B02A6" w:rsidP="00B87A6B">
      <w:pPr>
        <w:pStyle w:val="Firstparagraphstyle"/>
        <w:spacing w:before="100" w:beforeAutospacing="1" w:after="100" w:afterAutospacing="1"/>
        <w:jc w:val="both"/>
        <w:rPr>
          <w:lang w:val="en-GB" w:eastAsia="it-IT"/>
        </w:rPr>
      </w:pPr>
      <w:r w:rsidRPr="005D29C3">
        <w:rPr>
          <w:lang w:val="en-GB" w:eastAsia="it-IT"/>
        </w:rPr>
        <w:t>An interesting activity might be the</w:t>
      </w:r>
      <w:r w:rsidR="00B87A6B" w:rsidRPr="005D29C3">
        <w:rPr>
          <w:lang w:val="en-GB" w:eastAsia="it-IT"/>
        </w:rPr>
        <w:t xml:space="preserve"> benchmark</w:t>
      </w:r>
      <w:r w:rsidRPr="005D29C3">
        <w:rPr>
          <w:lang w:val="en-GB" w:eastAsia="it-IT"/>
        </w:rPr>
        <w:t>ing of all the</w:t>
      </w:r>
      <w:r w:rsidR="00B87A6B" w:rsidRPr="005D29C3">
        <w:rPr>
          <w:lang w:val="en-GB" w:eastAsia="it-IT"/>
        </w:rPr>
        <w:t xml:space="preserve"> existing IoT platforms and their proposed functionalities and map</w:t>
      </w:r>
      <w:r w:rsidRPr="005D29C3">
        <w:rPr>
          <w:lang w:val="en-GB" w:eastAsia="it-IT"/>
        </w:rPr>
        <w:t>ping</w:t>
      </w:r>
      <w:r w:rsidR="00B87A6B" w:rsidRPr="005D29C3">
        <w:rPr>
          <w:lang w:val="en-GB" w:eastAsia="it-IT"/>
        </w:rPr>
        <w:t xml:space="preserve"> them with </w:t>
      </w:r>
      <w:r w:rsidRPr="005D29C3">
        <w:rPr>
          <w:lang w:val="en-GB" w:eastAsia="it-IT"/>
        </w:rPr>
        <w:t>Agri-Food stakeholders’</w:t>
      </w:r>
      <w:r w:rsidR="00B87A6B" w:rsidRPr="005D29C3">
        <w:rPr>
          <w:lang w:val="en-GB" w:eastAsia="it-IT"/>
        </w:rPr>
        <w:t xml:space="preserve"> requirements. The integration of IoT capabilities will support farmers in the harvesting of new data sources to create new valuable services.</w:t>
      </w:r>
    </w:p>
    <w:p w14:paraId="04F1E831" w14:textId="77777777"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The development of valuable knowledge models in agriculture aims to transform shared multi-sources data repositories to create profitable services and support the decision making for different stakeholders. Recent research topics address precise data collection and engineering to serve knowledge creation of new farming models [44, 45], technology application in farming [46-48], resource allocation [49-51], assessment frameworks (for risk, policies definition and quality management) [52, 53] as well as the qualification of decision models [54, 55] and the identification of decision parameters (region, land, climate, plant, time, process, etc.).</w:t>
      </w:r>
    </w:p>
    <w:p w14:paraId="7AA939F3" w14:textId="56B07C81"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Artificial Intelligence (AI) technics propose important contributions to knowledge model’s identification, service creation and the decision-making processes as support for the different </w:t>
      </w:r>
      <w:r w:rsidR="008B02A6" w:rsidRPr="005D29C3">
        <w:rPr>
          <w:lang w:val="en-GB" w:eastAsia="it-IT"/>
        </w:rPr>
        <w:t>Agri-Food’s</w:t>
      </w:r>
      <w:r w:rsidRPr="005D29C3">
        <w:rPr>
          <w:lang w:val="en-GB" w:eastAsia="it-IT"/>
        </w:rPr>
        <w:t xml:space="preserve"> applications</w:t>
      </w:r>
      <w:r w:rsidR="00B167F5" w:rsidRPr="005D29C3">
        <w:rPr>
          <w:lang w:val="en-GB"/>
        </w:rPr>
        <w:t xml:space="preserve"> [202]</w:t>
      </w:r>
      <w:r w:rsidRPr="005D29C3">
        <w:rPr>
          <w:lang w:val="en-GB" w:eastAsia="it-IT"/>
        </w:rPr>
        <w:t>. AI offers formal algorithms for prediction [56, 57], accuracy and performance evaluation [58] as well as pattern classification [59-61]. In addition, AI supports applications in farming technics development: land allocation regarding the targeted activity [62], irrigation process analysis and control [63, 64], robot guidance [65-67], etc.</w:t>
      </w:r>
    </w:p>
    <w:p w14:paraId="13C4E5D6" w14:textId="2836BAD7"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Smart agriculture emerges as a main concept in </w:t>
      </w:r>
      <w:r w:rsidR="00AD5F65" w:rsidRPr="005D29C3">
        <w:rPr>
          <w:lang w:val="en-GB" w:eastAsia="it-IT"/>
        </w:rPr>
        <w:t>Agri-Food</w:t>
      </w:r>
      <w:r w:rsidRPr="005D29C3">
        <w:rPr>
          <w:lang w:val="en-GB" w:eastAsia="it-IT"/>
        </w:rPr>
        <w:t xml:space="preserve"> 4.0. By integrating new technology enablers propelled by the Industry 4.0 paradigm</w:t>
      </w:r>
      <w:r w:rsidR="00B167F5" w:rsidRPr="005D29C3">
        <w:rPr>
          <w:lang w:val="en-GB"/>
        </w:rPr>
        <w:t xml:space="preserve"> [199]</w:t>
      </w:r>
      <w:r w:rsidRPr="005D29C3">
        <w:rPr>
          <w:lang w:val="en-GB" w:eastAsia="it-IT"/>
        </w:rPr>
        <w:t xml:space="preserve">, smart agriculture addresses important farming objectives as water saving [68], soil conservation [69], limit carbon emission [70] and productivity increasing [71] by doing more with less. The new agricultural age aims to harmonize and share better local European policies and rules to scale the best farming practices and applications. Smart agriculture offers the opportunity to farmers, technology and service providers, governance agencies and other impacted stakeholders (financial organization, investors, traders, etc.) to share their experiences and preoccupations in the optimization in the farming </w:t>
      </w:r>
      <w:r w:rsidR="001C2D68">
        <w:rPr>
          <w:lang w:val="en-GB" w:eastAsia="it-IT"/>
        </w:rPr>
        <w:t>Supply Chain</w:t>
      </w:r>
      <w:r w:rsidRPr="005D29C3">
        <w:rPr>
          <w:lang w:val="en-GB" w:eastAsia="it-IT"/>
        </w:rPr>
        <w:t xml:space="preserve"> with the close respect of production sustainability [72, 73].</w:t>
      </w:r>
    </w:p>
    <w:p w14:paraId="5BC704F5" w14:textId="77777777"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The Precision Farming topic is already covered by other H2020 calls (SFS-05-2017, SFS-06-2018-2020, SFS-08-2018-2019, etc.). The analysis of released projects outcomes and related research issues allows to identify new technologies, processes and applications in agriculture. Relevant models are proposed for land, grain and arable related activities [74]. Relevant listed results cover harvesting distribution accuracy [66, 75, 76], cost development [77] and distribution optimization [78-81].</w:t>
      </w:r>
    </w:p>
    <w:p w14:paraId="7D16072A" w14:textId="26719A17"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Within </w:t>
      </w:r>
      <w:r w:rsidR="00AD5F65" w:rsidRPr="005D29C3">
        <w:rPr>
          <w:lang w:val="en-GB" w:eastAsia="it-IT"/>
        </w:rPr>
        <w:t>the Agri-Food projects is planned to</w:t>
      </w:r>
      <w:r w:rsidRPr="005D29C3">
        <w:rPr>
          <w:lang w:val="en-GB" w:eastAsia="it-IT"/>
        </w:rPr>
        <w:t xml:space="preserve"> reuse available precision farming technologies and results to improve the quality of targeted farmers’ processes and applications. Results in the integration of robots in agriculture are well mature and already proposed by </w:t>
      </w:r>
      <w:r w:rsidR="00AD5F65" w:rsidRPr="005D29C3">
        <w:rPr>
          <w:lang w:val="en-GB" w:eastAsia="it-IT"/>
        </w:rPr>
        <w:t>Agri-Food stakeholders</w:t>
      </w:r>
      <w:r w:rsidRPr="005D29C3">
        <w:rPr>
          <w:lang w:val="en-GB" w:eastAsia="it-IT"/>
        </w:rPr>
        <w:t xml:space="preserve">. With precision farming enablers, </w:t>
      </w:r>
      <w:r w:rsidR="00AD5F65" w:rsidRPr="005D29C3">
        <w:rPr>
          <w:lang w:val="en-GB" w:eastAsia="it-IT"/>
        </w:rPr>
        <w:t>it will be</w:t>
      </w:r>
      <w:r w:rsidRPr="005D29C3">
        <w:rPr>
          <w:lang w:val="en-GB" w:eastAsia="it-IT"/>
        </w:rPr>
        <w:t xml:space="preserve"> ensure</w:t>
      </w:r>
      <w:r w:rsidR="00AD5F65" w:rsidRPr="005D29C3">
        <w:rPr>
          <w:lang w:val="en-GB" w:eastAsia="it-IT"/>
        </w:rPr>
        <w:t>d</w:t>
      </w:r>
      <w:r w:rsidRPr="005D29C3">
        <w:rPr>
          <w:lang w:val="en-GB" w:eastAsia="it-IT"/>
        </w:rPr>
        <w:t xml:space="preserve"> the performance of impacted farming processes.</w:t>
      </w:r>
    </w:p>
    <w:p w14:paraId="7D60A526" w14:textId="6805BDC8"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Agriculture Robots are already investigated in the precision farming topic. Recent research in this area covers the adaptability of robot design to the agriculture sector, the improvement of navigation conditions through additional sensing [82, 83</w:t>
      </w:r>
      <w:r w:rsidR="00B167F5" w:rsidRPr="005D29C3">
        <w:rPr>
          <w:lang w:val="en-GB" w:eastAsia="it-IT"/>
        </w:rPr>
        <w:t>, 203</w:t>
      </w:r>
      <w:r w:rsidRPr="005D29C3">
        <w:rPr>
          <w:lang w:val="en-GB" w:eastAsia="it-IT"/>
        </w:rPr>
        <w:t xml:space="preserve">] and localization capabilities as well as real-time image processing [84, 85] and camera detection [86] to maximize the operational capabilities and behaviour of robots and </w:t>
      </w:r>
      <w:r w:rsidR="00FC5451">
        <w:rPr>
          <w:lang w:val="en-GB" w:eastAsia="it-IT"/>
        </w:rPr>
        <w:t>collaborative robots (</w:t>
      </w:r>
      <w:r w:rsidRPr="005D29C3">
        <w:rPr>
          <w:lang w:val="en-GB" w:eastAsia="it-IT"/>
        </w:rPr>
        <w:t>cobots</w:t>
      </w:r>
      <w:r w:rsidR="00FC5451">
        <w:rPr>
          <w:lang w:val="en-GB" w:eastAsia="it-IT"/>
        </w:rPr>
        <w:t>)</w:t>
      </w:r>
      <w:r w:rsidRPr="005D29C3">
        <w:rPr>
          <w:lang w:val="en-GB" w:eastAsia="it-IT"/>
        </w:rPr>
        <w:t>. Robots can assistant human [87, 88] for difficult tasks or replace him for difficult ones. The cost reduction [77] effectiveness is demonstrated and research in error reduction [89-91] is intensive to improve accuracy by simulation [92-94] and by more precise path finding [14, 95] and guidance algorithms [96, 97].</w:t>
      </w:r>
      <w:r w:rsidR="00100CCF" w:rsidRPr="005D29C3">
        <w:rPr>
          <w:lang w:val="en-GB" w:eastAsia="it-IT"/>
        </w:rPr>
        <w:t xml:space="preserve"> </w:t>
      </w:r>
      <w:r w:rsidRPr="005D29C3">
        <w:rPr>
          <w:lang w:val="en-GB" w:eastAsia="it-IT"/>
        </w:rPr>
        <w:t xml:space="preserve">The </w:t>
      </w:r>
      <w:r w:rsidR="00100CCF" w:rsidRPr="005D29C3">
        <w:rPr>
          <w:lang w:val="en-GB" w:eastAsia="it-IT"/>
        </w:rPr>
        <w:t>new Agri-Food</w:t>
      </w:r>
      <w:r w:rsidRPr="005D29C3">
        <w:rPr>
          <w:lang w:val="en-GB" w:eastAsia="it-IT"/>
        </w:rPr>
        <w:t xml:space="preserve"> project</w:t>
      </w:r>
      <w:r w:rsidR="00100CCF" w:rsidRPr="005D29C3">
        <w:rPr>
          <w:lang w:val="en-GB" w:eastAsia="it-IT"/>
        </w:rPr>
        <w:t>s</w:t>
      </w:r>
      <w:r w:rsidRPr="005D29C3">
        <w:rPr>
          <w:lang w:val="en-GB" w:eastAsia="it-IT"/>
        </w:rPr>
        <w:t xml:space="preserve"> </w:t>
      </w:r>
      <w:r w:rsidR="00100CCF" w:rsidRPr="005D29C3">
        <w:rPr>
          <w:lang w:val="en-GB" w:eastAsia="it-IT"/>
        </w:rPr>
        <w:t>fund</w:t>
      </w:r>
      <w:r w:rsidRPr="005D29C3">
        <w:rPr>
          <w:lang w:val="en-GB" w:eastAsia="it-IT"/>
        </w:rPr>
        <w:t xml:space="preserve"> the integration of Agriculture Robots to support the applications since the beginning</w:t>
      </w:r>
      <w:r w:rsidR="00100CCF" w:rsidRPr="005D29C3">
        <w:rPr>
          <w:lang w:val="en-GB" w:eastAsia="it-IT"/>
        </w:rPr>
        <w:t xml:space="preserve"> to ensure the maximum results</w:t>
      </w:r>
      <w:r w:rsidRPr="005D29C3">
        <w:rPr>
          <w:lang w:val="en-GB" w:eastAsia="it-IT"/>
        </w:rPr>
        <w:t>.</w:t>
      </w:r>
    </w:p>
    <w:p w14:paraId="7FACA9F9" w14:textId="2BD804D8" w:rsidR="00B87A6B" w:rsidRPr="005D29C3" w:rsidRDefault="00B87A6B" w:rsidP="00B87A6B">
      <w:pPr>
        <w:pStyle w:val="Firstparagraphstyle"/>
        <w:spacing w:before="100" w:beforeAutospacing="1" w:after="100" w:afterAutospacing="1"/>
        <w:jc w:val="both"/>
        <w:rPr>
          <w:lang w:val="en-GB" w:eastAsia="it-IT"/>
        </w:rPr>
      </w:pPr>
      <w:r w:rsidRPr="005D29C3">
        <w:rPr>
          <w:lang w:val="en-GB" w:eastAsia="it-IT"/>
        </w:rPr>
        <w:t xml:space="preserve">Building resilient and sustainable farming system is the ultimate concept behind Agriculture 4.0. </w:t>
      </w:r>
      <w:r w:rsidR="00FC5451">
        <w:rPr>
          <w:lang w:val="en-GB" w:eastAsia="it-IT"/>
        </w:rPr>
        <w:t>R</w:t>
      </w:r>
      <w:r w:rsidRPr="005D29C3">
        <w:rPr>
          <w:lang w:val="en-GB" w:eastAsia="it-IT"/>
        </w:rPr>
        <w:t>ecent research in this topic covers farming processes sustainability analysis [98, 99], farming activity calibration [100-102] (rotation cycles, control of accuracy), the development of conservation protocols [103, 104] and the alignment of business development strategies.</w:t>
      </w:r>
    </w:p>
    <w:p w14:paraId="10EEF392" w14:textId="3EE7F219" w:rsidR="00010895" w:rsidRPr="005D29C3" w:rsidRDefault="00814AAE" w:rsidP="00010895">
      <w:pPr>
        <w:pStyle w:val="Heading1"/>
        <w:spacing w:before="100" w:beforeAutospacing="1" w:after="100" w:afterAutospacing="1"/>
        <w:rPr>
          <w:lang w:val="en-GB"/>
        </w:rPr>
      </w:pPr>
      <w:r w:rsidRPr="005D29C3">
        <w:rPr>
          <w:lang w:val="en-GB"/>
        </w:rPr>
        <w:t>3</w:t>
      </w:r>
      <w:r w:rsidR="00010895" w:rsidRPr="005D29C3">
        <w:rPr>
          <w:lang w:val="en-GB"/>
        </w:rPr>
        <w:t xml:space="preserve"> </w:t>
      </w:r>
      <w:r w:rsidR="0041173A" w:rsidRPr="005D29C3">
        <w:rPr>
          <w:lang w:val="en-GB"/>
        </w:rPr>
        <w:t>–</w:t>
      </w:r>
      <w:r w:rsidR="00010895" w:rsidRPr="005D29C3">
        <w:rPr>
          <w:lang w:val="en-GB"/>
        </w:rPr>
        <w:t xml:space="preserve"> </w:t>
      </w:r>
      <w:r w:rsidR="0041173A" w:rsidRPr="005D29C3">
        <w:rPr>
          <w:lang w:val="en-GB"/>
        </w:rPr>
        <w:t xml:space="preserve">How the </w:t>
      </w:r>
      <w:r w:rsidR="009B3D2B" w:rsidRPr="005D29C3">
        <w:rPr>
          <w:lang w:val="en-GB"/>
        </w:rPr>
        <w:t>new digital technology</w:t>
      </w:r>
      <w:r w:rsidR="0041173A" w:rsidRPr="005D29C3">
        <w:rPr>
          <w:lang w:val="en-GB"/>
        </w:rPr>
        <w:t xml:space="preserve"> transform</w:t>
      </w:r>
      <w:r w:rsidR="009B3D2B" w:rsidRPr="005D29C3">
        <w:rPr>
          <w:lang w:val="en-GB"/>
        </w:rPr>
        <w:t>s</w:t>
      </w:r>
      <w:r w:rsidR="0041173A" w:rsidRPr="005D29C3">
        <w:rPr>
          <w:lang w:val="en-GB"/>
        </w:rPr>
        <w:t xml:space="preserve"> the </w:t>
      </w:r>
      <w:r w:rsidR="009B3D2B" w:rsidRPr="005D29C3">
        <w:rPr>
          <w:lang w:val="en-GB"/>
        </w:rPr>
        <w:t xml:space="preserve">agri-food </w:t>
      </w:r>
      <w:r w:rsidR="0041173A" w:rsidRPr="005D29C3">
        <w:rPr>
          <w:lang w:val="en-GB"/>
        </w:rPr>
        <w:t>supply chains</w:t>
      </w:r>
    </w:p>
    <w:p w14:paraId="772B9D30" w14:textId="59838760" w:rsidR="0009354A" w:rsidRPr="005D29C3" w:rsidRDefault="00814AAE" w:rsidP="0009354A">
      <w:pPr>
        <w:pStyle w:val="Follow-onparagraphstyle"/>
        <w:spacing w:before="100" w:beforeAutospacing="1" w:after="100" w:afterAutospacing="1"/>
        <w:ind w:firstLine="0"/>
        <w:jc w:val="both"/>
        <w:rPr>
          <w:lang w:val="en-GB"/>
        </w:rPr>
      </w:pPr>
      <w:r w:rsidRPr="005D29C3">
        <w:rPr>
          <w:lang w:val="en-GB"/>
        </w:rPr>
        <w:t>To achieve robust, resilient and sustainable a</w:t>
      </w:r>
      <w:r w:rsidR="007E4767" w:rsidRPr="005D29C3">
        <w:rPr>
          <w:lang w:val="en-GB"/>
        </w:rPr>
        <w:t>gri-food supply chains</w:t>
      </w:r>
      <w:r w:rsidRPr="005D29C3">
        <w:rPr>
          <w:lang w:val="en-GB"/>
        </w:rPr>
        <w:t xml:space="preserve"> is</w:t>
      </w:r>
      <w:r w:rsidR="007E4767" w:rsidRPr="005D29C3">
        <w:rPr>
          <w:lang w:val="en-GB"/>
        </w:rPr>
        <w:t xml:space="preserve"> very complex because </w:t>
      </w:r>
      <w:r w:rsidRPr="005D29C3">
        <w:rPr>
          <w:lang w:val="en-GB"/>
        </w:rPr>
        <w:t xml:space="preserve">they </w:t>
      </w:r>
      <w:r w:rsidR="007E4767" w:rsidRPr="005D29C3">
        <w:rPr>
          <w:lang w:val="en-GB"/>
        </w:rPr>
        <w:t xml:space="preserve">face more sources of uncertainty and risks in comparison with other supply chains that give rise to serious questions and </w:t>
      </w:r>
      <w:r w:rsidRPr="005D29C3">
        <w:rPr>
          <w:lang w:val="en-GB"/>
        </w:rPr>
        <w:t>concerns about their economic, environmental and social performance</w:t>
      </w:r>
      <w:r w:rsidR="00814D4B" w:rsidRPr="005D29C3">
        <w:rPr>
          <w:lang w:val="en-GB"/>
        </w:rPr>
        <w:t xml:space="preserve">. </w:t>
      </w:r>
      <w:r w:rsidR="007E4767" w:rsidRPr="005D29C3">
        <w:rPr>
          <w:lang w:val="en-GB"/>
        </w:rPr>
        <w:t>Several studies identify agricultural sou</w:t>
      </w:r>
      <w:r w:rsidR="0066489B" w:rsidRPr="005D29C3">
        <w:rPr>
          <w:lang w:val="en-GB"/>
        </w:rPr>
        <w:t>r</w:t>
      </w:r>
      <w:r w:rsidR="007E4767" w:rsidRPr="005D29C3">
        <w:rPr>
          <w:lang w:val="en-GB"/>
        </w:rPr>
        <w:t xml:space="preserve">ces of uncertainty </w:t>
      </w:r>
      <w:r w:rsidRPr="005D29C3">
        <w:rPr>
          <w:lang w:val="en-GB"/>
        </w:rPr>
        <w:t>[117</w:t>
      </w:r>
      <w:r w:rsidR="0066489B" w:rsidRPr="005D29C3">
        <w:rPr>
          <w:lang w:val="en-GB"/>
        </w:rPr>
        <w:t>, 118</w:t>
      </w:r>
      <w:r w:rsidR="00EA7F2B" w:rsidRPr="005D29C3">
        <w:rPr>
          <w:lang w:val="en-GB"/>
        </w:rPr>
        <w:t>, 119</w:t>
      </w:r>
      <w:r w:rsidRPr="005D29C3">
        <w:rPr>
          <w:lang w:val="en-GB"/>
        </w:rPr>
        <w:t>]</w:t>
      </w:r>
      <w:r w:rsidR="007E4767" w:rsidRPr="005D29C3">
        <w:rPr>
          <w:lang w:val="en-GB"/>
        </w:rPr>
        <w:t xml:space="preserve"> and how to model them </w:t>
      </w:r>
      <w:r w:rsidRPr="005D29C3">
        <w:rPr>
          <w:lang w:val="en-GB"/>
        </w:rPr>
        <w:t>[1</w:t>
      </w:r>
      <w:r w:rsidR="00EA7F2B" w:rsidRPr="005D29C3">
        <w:rPr>
          <w:lang w:val="en-GB"/>
        </w:rPr>
        <w:t>20</w:t>
      </w:r>
      <w:r w:rsidRPr="005D29C3">
        <w:rPr>
          <w:lang w:val="en-GB"/>
        </w:rPr>
        <w:t>]</w:t>
      </w:r>
      <w:r w:rsidR="007E4767" w:rsidRPr="005D29C3">
        <w:rPr>
          <w:lang w:val="en-GB"/>
        </w:rPr>
        <w:t xml:space="preserve">. </w:t>
      </w:r>
      <w:r w:rsidR="0066489B" w:rsidRPr="005D29C3">
        <w:rPr>
          <w:lang w:val="en-GB"/>
        </w:rPr>
        <w:t xml:space="preserve">In </w:t>
      </w:r>
      <w:r w:rsidRPr="005D29C3">
        <w:rPr>
          <w:lang w:val="en-GB"/>
        </w:rPr>
        <w:t>[11</w:t>
      </w:r>
      <w:r w:rsidR="00EA7F2B" w:rsidRPr="005D29C3">
        <w:rPr>
          <w:lang w:val="en-GB"/>
        </w:rPr>
        <w:t>9</w:t>
      </w:r>
      <w:r w:rsidRPr="005D29C3">
        <w:rPr>
          <w:lang w:val="en-GB"/>
        </w:rPr>
        <w:t>]</w:t>
      </w:r>
      <w:r w:rsidR="006D368F" w:rsidRPr="005D29C3">
        <w:rPr>
          <w:lang w:val="en-GB"/>
        </w:rPr>
        <w:t xml:space="preserve"> four types of crop-based uncertainty</w:t>
      </w:r>
      <w:r w:rsidR="0066489B" w:rsidRPr="005D29C3">
        <w:rPr>
          <w:lang w:val="en-GB"/>
        </w:rPr>
        <w:t xml:space="preserve"> are identified</w:t>
      </w:r>
      <w:r w:rsidR="006D368F" w:rsidRPr="005D29C3">
        <w:rPr>
          <w:lang w:val="en-GB"/>
        </w:rPr>
        <w:t xml:space="preserve">: Product (shelf-life, deterioration rate, lack of homogeneity, food quality and food safety), Process (harvesting yield, supply lead time, resource needs, production), Market (demand, market prices) and Environment (weather, pests &amp; diseases and regulations). </w:t>
      </w:r>
      <w:r w:rsidR="00814D4B" w:rsidRPr="005D29C3">
        <w:rPr>
          <w:rStyle w:val="tlid-translation"/>
          <w:lang w:val="en-GB"/>
        </w:rPr>
        <w:t xml:space="preserve">Poor management of these sources of uncertainty can have a very negative impact on </w:t>
      </w:r>
      <w:r w:rsidR="00814D4B" w:rsidRPr="005D29C3">
        <w:rPr>
          <w:lang w:val="en-GB"/>
        </w:rPr>
        <w:t>safety, quality, quantity and waste of products as well as human, technological and natural resources.</w:t>
      </w:r>
      <w:r w:rsidR="00C55191" w:rsidRPr="005D29C3">
        <w:rPr>
          <w:lang w:val="en-GB"/>
        </w:rPr>
        <w:t xml:space="preserve"> Indeed, t</w:t>
      </w:r>
      <w:r w:rsidR="00814D4B" w:rsidRPr="005D29C3">
        <w:rPr>
          <w:lang w:val="en-GB"/>
        </w:rPr>
        <w:t xml:space="preserve">he agri-food sector is one of the economic and political areas worldwide, with key implications in sustainability to cover not only the food needs of the population, contribute to their employability and economic growth, but also in the impact on the natural environment </w:t>
      </w:r>
      <w:r w:rsidR="00803221" w:rsidRPr="005D29C3">
        <w:rPr>
          <w:lang w:val="en-GB"/>
        </w:rPr>
        <w:t>[121</w:t>
      </w:r>
      <w:r w:rsidR="0066489B" w:rsidRPr="005D29C3">
        <w:rPr>
          <w:lang w:val="en-GB"/>
        </w:rPr>
        <w:t>]</w:t>
      </w:r>
      <w:r w:rsidR="00814D4B" w:rsidRPr="005D29C3">
        <w:rPr>
          <w:lang w:val="en-GB"/>
        </w:rPr>
        <w:t xml:space="preserve">. </w:t>
      </w:r>
    </w:p>
    <w:p w14:paraId="4BF0502C" w14:textId="7BA39CC0" w:rsidR="0009354A" w:rsidRPr="005D29C3" w:rsidRDefault="005A3EF7" w:rsidP="0009354A">
      <w:pPr>
        <w:pStyle w:val="Follow-onparagraphstyle"/>
        <w:spacing w:before="100" w:beforeAutospacing="1" w:after="100" w:afterAutospacing="1"/>
        <w:ind w:firstLine="0"/>
        <w:jc w:val="both"/>
        <w:rPr>
          <w:lang w:val="en-GB"/>
        </w:rPr>
      </w:pPr>
      <w:r w:rsidRPr="005D29C3">
        <w:rPr>
          <w:lang w:val="en-GB"/>
        </w:rPr>
        <w:t>Therefore, the agri-food supply chains are strongly pressured to manage these sources of uncertainty</w:t>
      </w:r>
      <w:r w:rsidR="00C66543" w:rsidRPr="005D29C3">
        <w:rPr>
          <w:lang w:val="en-GB"/>
        </w:rPr>
        <w:t xml:space="preserve"> and risks</w:t>
      </w:r>
      <w:r w:rsidRPr="005D29C3">
        <w:rPr>
          <w:lang w:val="en-GB"/>
        </w:rPr>
        <w:t xml:space="preserve"> whose precise evolution over time is unknown but may jeopardize the future sustainability of these type of supply chains. </w:t>
      </w:r>
      <w:r w:rsidR="0066489B" w:rsidRPr="005D29C3">
        <w:rPr>
          <w:lang w:val="en-GB"/>
        </w:rPr>
        <w:t>I</w:t>
      </w:r>
      <w:r w:rsidRPr="005D29C3">
        <w:rPr>
          <w:lang w:val="en-GB"/>
        </w:rPr>
        <w:t xml:space="preserve">t is necessary to move away from “business as usual” developing new </w:t>
      </w:r>
      <w:r w:rsidR="00C06F8D" w:rsidRPr="005D29C3">
        <w:rPr>
          <w:lang w:val="en-GB"/>
        </w:rPr>
        <w:t>solutions and</w:t>
      </w:r>
      <w:r w:rsidRPr="005D29C3">
        <w:rPr>
          <w:lang w:val="en-GB"/>
        </w:rPr>
        <w:t xml:space="preserve"> implement innovative technologies</w:t>
      </w:r>
      <w:r w:rsidR="0066489B" w:rsidRPr="005D29C3">
        <w:rPr>
          <w:lang w:val="en-GB"/>
        </w:rPr>
        <w:t xml:space="preserve"> [12</w:t>
      </w:r>
      <w:r w:rsidR="00803221" w:rsidRPr="005D29C3">
        <w:rPr>
          <w:lang w:val="en-GB"/>
        </w:rPr>
        <w:t>2</w:t>
      </w:r>
      <w:r w:rsidR="0066489B" w:rsidRPr="005D29C3">
        <w:rPr>
          <w:lang w:val="en-GB"/>
        </w:rPr>
        <w:t>]</w:t>
      </w:r>
      <w:r w:rsidRPr="005D29C3">
        <w:rPr>
          <w:lang w:val="en-GB"/>
        </w:rPr>
        <w:t>.</w:t>
      </w:r>
      <w:r w:rsidR="00C66543" w:rsidRPr="005D29C3">
        <w:rPr>
          <w:lang w:val="en-GB"/>
        </w:rPr>
        <w:t xml:space="preserve"> </w:t>
      </w:r>
      <w:r w:rsidR="0066489B" w:rsidRPr="005D29C3">
        <w:rPr>
          <w:lang w:val="en-GB"/>
        </w:rPr>
        <w:t>Along these lines, a digitali</w:t>
      </w:r>
      <w:r w:rsidR="0009354A" w:rsidRPr="005D29C3">
        <w:rPr>
          <w:lang w:val="en-GB"/>
        </w:rPr>
        <w:t xml:space="preserve">zed supply chain, allows companies to monitor material flows in real time </w:t>
      </w:r>
      <w:r w:rsidR="00803221" w:rsidRPr="005D29C3">
        <w:rPr>
          <w:lang w:val="en-GB"/>
        </w:rPr>
        <w:t xml:space="preserve">making potential risks visible </w:t>
      </w:r>
      <w:r w:rsidR="0009354A" w:rsidRPr="005D29C3">
        <w:rPr>
          <w:lang w:val="en-GB"/>
        </w:rPr>
        <w:t>and develop future plans</w:t>
      </w:r>
      <w:r w:rsidR="00803221" w:rsidRPr="005D29C3">
        <w:rPr>
          <w:lang w:val="en-GB"/>
        </w:rPr>
        <w:t xml:space="preserve"> to face them</w:t>
      </w:r>
      <w:r w:rsidR="0009354A" w:rsidRPr="005D29C3">
        <w:rPr>
          <w:lang w:val="en-GB"/>
        </w:rPr>
        <w:t>. The main drivers for the digitalization of the processes of SC are usually the increase of the flexibility and the speed of reaction of the industrial/logistical systems</w:t>
      </w:r>
      <w:r w:rsidR="0066489B" w:rsidRPr="005D29C3">
        <w:rPr>
          <w:lang w:val="en-GB"/>
        </w:rPr>
        <w:t xml:space="preserve"> [12</w:t>
      </w:r>
      <w:r w:rsidR="00803221" w:rsidRPr="005D29C3">
        <w:rPr>
          <w:lang w:val="en-GB"/>
        </w:rPr>
        <w:t>3</w:t>
      </w:r>
      <w:r w:rsidR="0066489B" w:rsidRPr="005D29C3">
        <w:rPr>
          <w:lang w:val="en-GB"/>
        </w:rPr>
        <w:t>]</w:t>
      </w:r>
      <w:r w:rsidR="0009354A" w:rsidRPr="005D29C3">
        <w:rPr>
          <w:lang w:val="en-GB"/>
        </w:rPr>
        <w:t xml:space="preserve"> </w:t>
      </w:r>
      <w:r w:rsidR="0066489B" w:rsidRPr="005D29C3">
        <w:rPr>
          <w:lang w:val="en-GB"/>
        </w:rPr>
        <w:t>as well as</w:t>
      </w:r>
      <w:r w:rsidR="00C66543" w:rsidRPr="005D29C3">
        <w:rPr>
          <w:lang w:val="en-GB"/>
        </w:rPr>
        <w:t xml:space="preserve"> the improvement of agri-food supply chain </w:t>
      </w:r>
      <w:r w:rsidR="0009354A" w:rsidRPr="005D29C3">
        <w:rPr>
          <w:lang w:val="en-GB"/>
        </w:rPr>
        <w:t>robustness and resilience.</w:t>
      </w:r>
    </w:p>
    <w:p w14:paraId="13E49337" w14:textId="10CC2E2B" w:rsidR="00C55191" w:rsidRPr="005D29C3" w:rsidRDefault="00522DEA" w:rsidP="00C55191">
      <w:pPr>
        <w:pStyle w:val="Follow-onparagraphstyle"/>
        <w:spacing w:before="100" w:beforeAutospacing="1" w:after="100" w:afterAutospacing="1"/>
        <w:ind w:firstLine="0"/>
        <w:jc w:val="both"/>
        <w:rPr>
          <w:rStyle w:val="tlid-translation"/>
          <w:lang w:val="en-GB"/>
        </w:rPr>
      </w:pPr>
      <w:r w:rsidRPr="005D29C3">
        <w:rPr>
          <w:lang w:val="en-GB"/>
        </w:rPr>
        <w:t>In this context</w:t>
      </w:r>
      <w:r w:rsidR="00C55191" w:rsidRPr="005D29C3">
        <w:rPr>
          <w:lang w:val="en-GB"/>
        </w:rPr>
        <w:t>, data becomes crucial</w:t>
      </w:r>
      <w:r w:rsidR="00BA07A0" w:rsidRPr="005D29C3">
        <w:rPr>
          <w:lang w:val="en-GB"/>
        </w:rPr>
        <w:t xml:space="preserve">. Data </w:t>
      </w:r>
      <w:r w:rsidR="00015CAC" w:rsidRPr="005D29C3">
        <w:rPr>
          <w:lang w:val="en-GB"/>
        </w:rPr>
        <w:t xml:space="preserve">is the lifeblood of any business and the agricultural business is not an exception </w:t>
      </w:r>
      <w:r w:rsidR="005A3EF7" w:rsidRPr="005D29C3">
        <w:rPr>
          <w:lang w:val="en-GB"/>
        </w:rPr>
        <w:t xml:space="preserve">but rather a </w:t>
      </w:r>
      <w:r w:rsidR="00BA07A0" w:rsidRPr="005D29C3">
        <w:rPr>
          <w:lang w:val="en-GB"/>
        </w:rPr>
        <w:t>referent</w:t>
      </w:r>
      <w:r w:rsidR="00015CAC" w:rsidRPr="005D29C3">
        <w:rPr>
          <w:lang w:val="en-GB"/>
        </w:rPr>
        <w:t>.</w:t>
      </w:r>
      <w:r w:rsidR="00BA07A0" w:rsidRPr="005D29C3">
        <w:rPr>
          <w:rStyle w:val="Heading1Char"/>
        </w:rPr>
        <w:t xml:space="preserve"> </w:t>
      </w:r>
      <w:r w:rsidR="00BA07A0" w:rsidRPr="005D29C3">
        <w:rPr>
          <w:rStyle w:val="tlid-translation"/>
          <w:lang w:val="en-GB"/>
        </w:rPr>
        <w:t>The new technologies have a great impact on the reduction of uncertainty since they allow the obtaini</w:t>
      </w:r>
      <w:r w:rsidR="0066489B" w:rsidRPr="005D29C3">
        <w:rPr>
          <w:rStyle w:val="tlid-translation"/>
          <w:lang w:val="en-GB"/>
        </w:rPr>
        <w:t xml:space="preserve">ng of precise data in real time, whose treatment, </w:t>
      </w:r>
      <w:r w:rsidR="00BA07A0" w:rsidRPr="005D29C3">
        <w:rPr>
          <w:rStyle w:val="tlid-translation"/>
          <w:lang w:val="en-GB"/>
        </w:rPr>
        <w:t>together with the capacities of</w:t>
      </w:r>
      <w:r w:rsidR="00C55191" w:rsidRPr="005D29C3">
        <w:rPr>
          <w:rStyle w:val="tlid-translation"/>
          <w:lang w:val="en-GB"/>
        </w:rPr>
        <w:t xml:space="preserve"> autonomous and intelligent</w:t>
      </w:r>
      <w:r w:rsidR="00BA07A0" w:rsidRPr="005D29C3">
        <w:rPr>
          <w:rStyle w:val="tlid-translation"/>
          <w:lang w:val="en-GB"/>
        </w:rPr>
        <w:t xml:space="preserve"> decision making will help to increase the efficiency, sustainability, flexibility, agility</w:t>
      </w:r>
      <w:r w:rsidR="00C55191" w:rsidRPr="005D29C3">
        <w:rPr>
          <w:rStyle w:val="tlid-translation"/>
          <w:lang w:val="en-GB"/>
        </w:rPr>
        <w:t xml:space="preserve">, </w:t>
      </w:r>
      <w:r w:rsidR="00BA07A0" w:rsidRPr="005D29C3">
        <w:rPr>
          <w:rStyle w:val="tlid-translation"/>
          <w:lang w:val="en-GB"/>
        </w:rPr>
        <w:t>and</w:t>
      </w:r>
      <w:r w:rsidR="00C55191" w:rsidRPr="005D29C3">
        <w:rPr>
          <w:rStyle w:val="tlid-translation"/>
          <w:lang w:val="en-GB"/>
        </w:rPr>
        <w:t xml:space="preserve"> the resilience along the whole supply chain from the farmers to the final customers</w:t>
      </w:r>
      <w:r w:rsidR="00BA07A0" w:rsidRPr="005D29C3">
        <w:rPr>
          <w:rStyle w:val="tlid-translation"/>
          <w:lang w:val="en-GB"/>
        </w:rPr>
        <w:t>.</w:t>
      </w:r>
      <w:r w:rsidR="00C55191" w:rsidRPr="005D29C3">
        <w:rPr>
          <w:rStyle w:val="tlid-translation"/>
          <w:lang w:val="en-GB"/>
        </w:rPr>
        <w:t xml:space="preserve"> </w:t>
      </w:r>
    </w:p>
    <w:p w14:paraId="2E505806" w14:textId="5A9DEE4B" w:rsidR="00C66543" w:rsidRPr="005D29C3" w:rsidRDefault="00C55191" w:rsidP="00C66543">
      <w:pPr>
        <w:pStyle w:val="Follow-onparagraphstyle"/>
        <w:spacing w:before="100" w:beforeAutospacing="1" w:after="100" w:afterAutospacing="1"/>
        <w:ind w:firstLine="0"/>
        <w:jc w:val="both"/>
        <w:rPr>
          <w:lang w:val="en-GB"/>
        </w:rPr>
      </w:pPr>
      <w:r w:rsidRPr="005D29C3">
        <w:rPr>
          <w:lang w:val="en-GB"/>
        </w:rPr>
        <w:t xml:space="preserve">In the context of data-driven supply chains, the new technologies listed </w:t>
      </w:r>
      <w:r w:rsidR="0057711D" w:rsidRPr="005D29C3">
        <w:rPr>
          <w:lang w:val="en-GB"/>
        </w:rPr>
        <w:t>in the previous section,</w:t>
      </w:r>
      <w:r w:rsidRPr="005D29C3">
        <w:rPr>
          <w:lang w:val="en-GB"/>
        </w:rPr>
        <w:t xml:space="preserve"> provide different and complementary support </w:t>
      </w:r>
      <w:r w:rsidR="0057711D" w:rsidRPr="005D29C3">
        <w:rPr>
          <w:lang w:val="en-GB"/>
        </w:rPr>
        <w:t xml:space="preserve">to the sequence of </w:t>
      </w:r>
      <w:r w:rsidR="00015CAC" w:rsidRPr="005D29C3">
        <w:rPr>
          <w:lang w:val="en-GB"/>
        </w:rPr>
        <w:t>activities from data chain</w:t>
      </w:r>
      <w:r w:rsidR="0066489B" w:rsidRPr="005D29C3">
        <w:rPr>
          <w:lang w:val="en-GB"/>
        </w:rPr>
        <w:t xml:space="preserve"> [12</w:t>
      </w:r>
      <w:r w:rsidR="0094241F" w:rsidRPr="005D29C3">
        <w:rPr>
          <w:lang w:val="en-GB"/>
        </w:rPr>
        <w:t>4</w:t>
      </w:r>
      <w:r w:rsidR="0066489B" w:rsidRPr="005D29C3">
        <w:rPr>
          <w:lang w:val="en-GB"/>
        </w:rPr>
        <w:t>]</w:t>
      </w:r>
      <w:r w:rsidR="00015CAC" w:rsidRPr="005D29C3">
        <w:rPr>
          <w:lang w:val="en-GB"/>
        </w:rPr>
        <w:t>: data capture, storage, transfer, transfor</w:t>
      </w:r>
      <w:r w:rsidR="0057711D" w:rsidRPr="005D29C3">
        <w:rPr>
          <w:lang w:val="en-GB"/>
        </w:rPr>
        <w:t>mation, analytics and marketing</w:t>
      </w:r>
      <w:r w:rsidR="00015CAC" w:rsidRPr="005D29C3">
        <w:rPr>
          <w:lang w:val="en-GB"/>
        </w:rPr>
        <w:t>.</w:t>
      </w:r>
      <w:r w:rsidR="00AD62A3" w:rsidRPr="005D29C3">
        <w:rPr>
          <w:lang w:val="en-GB"/>
        </w:rPr>
        <w:t xml:space="preserve"> The support of each technology to different data chain activities lets envisage that t</w:t>
      </w:r>
      <w:r w:rsidR="00AD62A3" w:rsidRPr="005D29C3">
        <w:rPr>
          <w:rStyle w:val="tlid-translation"/>
          <w:lang w:val="en-GB"/>
        </w:rPr>
        <w:t xml:space="preserve">he true potential of the data comes from the combination </w:t>
      </w:r>
      <w:r w:rsidR="00ED1706" w:rsidRPr="005D29C3">
        <w:rPr>
          <w:rStyle w:val="tlid-translation"/>
          <w:lang w:val="en-GB"/>
        </w:rPr>
        <w:t xml:space="preserve">and integration of </w:t>
      </w:r>
      <w:r w:rsidR="00D56B9D" w:rsidRPr="005D29C3">
        <w:rPr>
          <w:rStyle w:val="tlid-translation"/>
          <w:lang w:val="en-GB"/>
        </w:rPr>
        <w:t>these</w:t>
      </w:r>
      <w:r w:rsidR="00ED1706" w:rsidRPr="005D29C3">
        <w:rPr>
          <w:rStyle w:val="tlid-translation"/>
          <w:lang w:val="en-GB"/>
        </w:rPr>
        <w:t xml:space="preserve"> technologies</w:t>
      </w:r>
      <w:r w:rsidR="00AD62A3" w:rsidRPr="005D29C3">
        <w:rPr>
          <w:rStyle w:val="tlid-translation"/>
          <w:lang w:val="en-GB"/>
        </w:rPr>
        <w:t>.</w:t>
      </w:r>
      <w:r w:rsidR="00C66543" w:rsidRPr="005D29C3">
        <w:rPr>
          <w:rStyle w:val="tlid-translation"/>
          <w:lang w:val="en-GB"/>
        </w:rPr>
        <w:t xml:space="preserve"> </w:t>
      </w:r>
      <w:r w:rsidR="00D56B9D" w:rsidRPr="005D29C3">
        <w:rPr>
          <w:lang w:val="en-GB"/>
        </w:rPr>
        <w:t xml:space="preserve">Indeed, each one </w:t>
      </w:r>
      <w:r w:rsidR="00C66543" w:rsidRPr="005D29C3">
        <w:rPr>
          <w:lang w:val="en-GB"/>
        </w:rPr>
        <w:t>will improve some of the following basic functions of agri-food supply chains: sensing, monitoring, control, analysis (descriptive capabilities), prediction (predictive capabilities), decision-making (prescriptive capabilities) and adaptive learning. Through the sensing, monitoring, control and analysis it is possible to the early and accurate detection of problems and even predicting them before occurring, making bet</w:t>
      </w:r>
      <w:r w:rsidR="00D56B9D" w:rsidRPr="005D29C3">
        <w:rPr>
          <w:lang w:val="en-GB"/>
        </w:rPr>
        <w:t xml:space="preserve">ter decisions and learn of them </w:t>
      </w:r>
      <w:r w:rsidR="00C66543" w:rsidRPr="005D29C3">
        <w:rPr>
          <w:lang w:val="en-GB"/>
        </w:rPr>
        <w:t xml:space="preserve">improving the sustainability and resilience of agri-food supply chains. </w:t>
      </w:r>
    </w:p>
    <w:p w14:paraId="4DFF9DE8" w14:textId="73F3CC64" w:rsidR="00AD62A3" w:rsidRPr="005D29C3" w:rsidRDefault="00ED1706" w:rsidP="00AD62A3">
      <w:pPr>
        <w:pStyle w:val="Follow-onparagraphstyle"/>
        <w:spacing w:before="100" w:beforeAutospacing="1" w:after="100" w:afterAutospacing="1"/>
        <w:ind w:firstLine="0"/>
        <w:jc w:val="both"/>
        <w:rPr>
          <w:rStyle w:val="tlid-translation"/>
          <w:lang w:val="en-GB"/>
        </w:rPr>
      </w:pPr>
      <w:r w:rsidRPr="005D29C3">
        <w:rPr>
          <w:rStyle w:val="tlid-translation"/>
          <w:lang w:val="en-GB"/>
        </w:rPr>
        <w:t xml:space="preserve">In fact, the integration of previous technologies allows a more intelligent management of </w:t>
      </w:r>
      <w:r w:rsidR="00D56B9D" w:rsidRPr="005D29C3">
        <w:rPr>
          <w:rStyle w:val="tlid-translation"/>
          <w:lang w:val="en-GB"/>
        </w:rPr>
        <w:t>the agri-food supply chains</w:t>
      </w:r>
      <w:r w:rsidRPr="005D29C3">
        <w:rPr>
          <w:rStyle w:val="tlid-translation"/>
          <w:lang w:val="en-GB"/>
        </w:rPr>
        <w:t xml:space="preserve">, being able to combine multiple models of independent data analysis, repositories of historical data and data flows in real time. Real-time information and data processing tools provide new opportunities for companies to react more quickly to changing conditions in the supply chain. Due to this integrated intelligence, the agri-food supply chain management goes from supporting decisions to delegating them and, ultimately, to predicting which decisions should be taken. </w:t>
      </w:r>
    </w:p>
    <w:p w14:paraId="55653090" w14:textId="1230BEAC" w:rsidR="00015CAC" w:rsidRPr="005D29C3" w:rsidRDefault="0091525F" w:rsidP="0091525F">
      <w:pPr>
        <w:pStyle w:val="Follow-onparagraphstyle"/>
        <w:spacing w:before="100" w:beforeAutospacing="1" w:after="100" w:afterAutospacing="1"/>
        <w:ind w:firstLine="0"/>
        <w:jc w:val="both"/>
        <w:rPr>
          <w:lang w:val="en-GB"/>
        </w:rPr>
      </w:pPr>
      <w:r w:rsidRPr="005D29C3">
        <w:rPr>
          <w:lang w:val="en-GB"/>
        </w:rPr>
        <w:t xml:space="preserve">From all the above, there is no doubt that these new technologies are transforming the way </w:t>
      </w:r>
      <w:r w:rsidR="00B01462" w:rsidRPr="005D29C3">
        <w:rPr>
          <w:lang w:val="en-GB"/>
        </w:rPr>
        <w:t>agricultural sector</w:t>
      </w:r>
      <w:r w:rsidRPr="005D29C3">
        <w:rPr>
          <w:lang w:val="en-GB"/>
        </w:rPr>
        <w:t xml:space="preserve"> organize and make decisions. In order to provide a general overview about how the new digital technology transforms the agri-food supply chains, the</w:t>
      </w:r>
      <w:r w:rsidR="003805D3" w:rsidRPr="005D29C3">
        <w:rPr>
          <w:lang w:val="en-GB"/>
        </w:rPr>
        <w:t xml:space="preserve"> tables (</w:t>
      </w:r>
      <w:r w:rsidR="003805D3" w:rsidRPr="005D29C3">
        <w:rPr>
          <w:lang w:val="en-GB"/>
        </w:rPr>
        <w:fldChar w:fldCharType="begin"/>
      </w:r>
      <w:r w:rsidR="003805D3" w:rsidRPr="005D29C3">
        <w:rPr>
          <w:lang w:val="en-GB"/>
        </w:rPr>
        <w:instrText xml:space="preserve"> REF _Ref16260089 \h  \* MERGEFORMAT </w:instrText>
      </w:r>
      <w:r w:rsidR="003805D3" w:rsidRPr="005D29C3">
        <w:rPr>
          <w:lang w:val="en-GB"/>
        </w:rPr>
      </w:r>
      <w:r w:rsidR="003805D3" w:rsidRPr="005D29C3">
        <w:rPr>
          <w:lang w:val="en-GB"/>
        </w:rPr>
        <w:fldChar w:fldCharType="separate"/>
      </w:r>
      <w:r w:rsidR="003805D3" w:rsidRPr="005D29C3">
        <w:rPr>
          <w:bCs/>
          <w:lang w:val="en-GB"/>
        </w:rPr>
        <w:t xml:space="preserve">Table </w:t>
      </w:r>
      <w:r w:rsidR="003805D3" w:rsidRPr="005D29C3">
        <w:rPr>
          <w:noProof/>
          <w:lang w:val="en-GB"/>
        </w:rPr>
        <w:t>1</w:t>
      </w:r>
      <w:r w:rsidR="003805D3" w:rsidRPr="005D29C3">
        <w:rPr>
          <w:lang w:val="en-GB"/>
        </w:rPr>
        <w:fldChar w:fldCharType="end"/>
      </w:r>
      <w:r w:rsidR="003805D3" w:rsidRPr="005D29C3">
        <w:rPr>
          <w:lang w:val="en-GB"/>
        </w:rPr>
        <w:t xml:space="preserve">, </w:t>
      </w:r>
      <w:r w:rsidR="003805D3" w:rsidRPr="005D29C3">
        <w:rPr>
          <w:lang w:val="en-GB"/>
        </w:rPr>
        <w:fldChar w:fldCharType="begin"/>
      </w:r>
      <w:r w:rsidR="003805D3" w:rsidRPr="005D29C3">
        <w:rPr>
          <w:lang w:val="en-GB"/>
        </w:rPr>
        <w:instrText xml:space="preserve"> REF _Ref16260093 \h  \* MERGEFORMAT </w:instrText>
      </w:r>
      <w:r w:rsidR="003805D3" w:rsidRPr="005D29C3">
        <w:rPr>
          <w:lang w:val="en-GB"/>
        </w:rPr>
      </w:r>
      <w:r w:rsidR="003805D3" w:rsidRPr="005D29C3">
        <w:rPr>
          <w:lang w:val="en-GB"/>
        </w:rPr>
        <w:fldChar w:fldCharType="separate"/>
      </w:r>
      <w:r w:rsidR="003805D3" w:rsidRPr="005D29C3">
        <w:rPr>
          <w:bCs/>
          <w:lang w:val="en-GB"/>
        </w:rPr>
        <w:t xml:space="preserve">Table </w:t>
      </w:r>
      <w:r w:rsidR="003805D3" w:rsidRPr="005D29C3">
        <w:rPr>
          <w:noProof/>
          <w:lang w:val="en-GB"/>
        </w:rPr>
        <w:t>2</w:t>
      </w:r>
      <w:r w:rsidR="003805D3" w:rsidRPr="005D29C3">
        <w:rPr>
          <w:lang w:val="en-GB"/>
        </w:rPr>
        <w:fldChar w:fldCharType="end"/>
      </w:r>
      <w:r w:rsidR="003805D3" w:rsidRPr="005D29C3">
        <w:rPr>
          <w:lang w:val="en-GB"/>
        </w:rPr>
        <w:t xml:space="preserve">, </w:t>
      </w:r>
      <w:r w:rsidR="003805D3" w:rsidRPr="005D29C3">
        <w:rPr>
          <w:lang w:val="en-GB"/>
        </w:rPr>
        <w:fldChar w:fldCharType="begin"/>
      </w:r>
      <w:r w:rsidR="003805D3" w:rsidRPr="005D29C3">
        <w:rPr>
          <w:lang w:val="en-GB"/>
        </w:rPr>
        <w:instrText xml:space="preserve"> REF _Ref16260096 \h  \* MERGEFORMAT </w:instrText>
      </w:r>
      <w:r w:rsidR="003805D3" w:rsidRPr="005D29C3">
        <w:rPr>
          <w:lang w:val="en-GB"/>
        </w:rPr>
      </w:r>
      <w:r w:rsidR="003805D3" w:rsidRPr="005D29C3">
        <w:rPr>
          <w:lang w:val="en-GB"/>
        </w:rPr>
        <w:fldChar w:fldCharType="separate"/>
      </w:r>
      <w:r w:rsidR="003805D3" w:rsidRPr="005D29C3">
        <w:rPr>
          <w:bCs/>
          <w:lang w:val="en-GB"/>
        </w:rPr>
        <w:t xml:space="preserve">Table </w:t>
      </w:r>
      <w:r w:rsidR="003805D3" w:rsidRPr="005D29C3">
        <w:rPr>
          <w:noProof/>
          <w:lang w:val="en-GB"/>
        </w:rPr>
        <w:t>3</w:t>
      </w:r>
      <w:r w:rsidR="003805D3" w:rsidRPr="005D29C3">
        <w:rPr>
          <w:lang w:val="en-GB"/>
        </w:rPr>
        <w:fldChar w:fldCharType="end"/>
      </w:r>
      <w:r w:rsidR="003805D3" w:rsidRPr="005D29C3">
        <w:rPr>
          <w:lang w:val="en-GB"/>
        </w:rPr>
        <w:t xml:space="preserve"> and </w:t>
      </w:r>
      <w:r w:rsidR="003805D3" w:rsidRPr="005D29C3">
        <w:rPr>
          <w:lang w:val="en-GB"/>
        </w:rPr>
        <w:fldChar w:fldCharType="begin"/>
      </w:r>
      <w:r w:rsidR="003805D3" w:rsidRPr="005D29C3">
        <w:rPr>
          <w:lang w:val="en-GB"/>
        </w:rPr>
        <w:instrText xml:space="preserve"> REF _Ref16260099 \h </w:instrText>
      </w:r>
      <w:r w:rsidR="003805D3" w:rsidRPr="005D29C3">
        <w:rPr>
          <w:lang w:val="en-GB"/>
        </w:rPr>
      </w:r>
      <w:r w:rsidR="003805D3" w:rsidRPr="005D29C3">
        <w:rPr>
          <w:lang w:val="en-GB"/>
        </w:rPr>
        <w:fldChar w:fldCharType="separate"/>
      </w:r>
      <w:r w:rsidR="003805D3" w:rsidRPr="005D29C3">
        <w:rPr>
          <w:bCs/>
          <w:lang w:val="en-GB"/>
        </w:rPr>
        <w:t xml:space="preserve">Table </w:t>
      </w:r>
      <w:r w:rsidR="003805D3" w:rsidRPr="005D29C3">
        <w:rPr>
          <w:bCs/>
          <w:noProof/>
          <w:lang w:val="en-GB"/>
        </w:rPr>
        <w:t>4</w:t>
      </w:r>
      <w:r w:rsidR="003805D3" w:rsidRPr="005D29C3">
        <w:rPr>
          <w:lang w:val="en-GB"/>
        </w:rPr>
        <w:fldChar w:fldCharType="end"/>
      </w:r>
      <w:r w:rsidR="003805D3" w:rsidRPr="005D29C3">
        <w:rPr>
          <w:lang w:val="en-GB"/>
        </w:rPr>
        <w:t>)</w:t>
      </w:r>
      <w:r w:rsidRPr="005D29C3">
        <w:rPr>
          <w:lang w:val="en-GB"/>
        </w:rPr>
        <w:t xml:space="preserve"> integrate</w:t>
      </w:r>
      <w:r w:rsidR="00334974" w:rsidRPr="005D29C3">
        <w:rPr>
          <w:lang w:val="en-GB"/>
        </w:rPr>
        <w:t xml:space="preserve"> and classify </w:t>
      </w:r>
      <w:r w:rsidRPr="005D29C3">
        <w:rPr>
          <w:lang w:val="en-GB"/>
        </w:rPr>
        <w:t>the</w:t>
      </w:r>
      <w:r w:rsidR="00B01462" w:rsidRPr="005D29C3">
        <w:rPr>
          <w:lang w:val="en-GB"/>
        </w:rPr>
        <w:t xml:space="preserve"> main</w:t>
      </w:r>
      <w:r w:rsidR="00334974" w:rsidRPr="005D29C3">
        <w:rPr>
          <w:lang w:val="en-GB"/>
        </w:rPr>
        <w:t xml:space="preserve"> positive</w:t>
      </w:r>
      <w:r w:rsidRPr="005D29C3">
        <w:rPr>
          <w:lang w:val="en-GB"/>
        </w:rPr>
        <w:t xml:space="preserve"> impact</w:t>
      </w:r>
      <w:r w:rsidR="00334974" w:rsidRPr="005D29C3">
        <w:rPr>
          <w:lang w:val="en-GB"/>
        </w:rPr>
        <w:t>s</w:t>
      </w:r>
      <w:r w:rsidRPr="005D29C3">
        <w:rPr>
          <w:lang w:val="en-GB"/>
        </w:rPr>
        <w:t xml:space="preserve"> of the most relevant technologies as well as the challenge</w:t>
      </w:r>
      <w:r w:rsidR="00334974" w:rsidRPr="005D29C3">
        <w:rPr>
          <w:lang w:val="en-GB"/>
        </w:rPr>
        <w:t>s</w:t>
      </w:r>
      <w:r w:rsidRPr="005D29C3">
        <w:rPr>
          <w:lang w:val="en-GB"/>
        </w:rPr>
        <w:t xml:space="preserve"> to be faced according to recent studies in the field</w:t>
      </w:r>
      <w:r w:rsidR="00B01462" w:rsidRPr="005D29C3">
        <w:rPr>
          <w:lang w:val="en-GB"/>
        </w:rPr>
        <w:t xml:space="preserve"> carried by different authors</w:t>
      </w:r>
      <w:r w:rsidRPr="005D29C3">
        <w:rPr>
          <w:lang w:val="en-GB"/>
        </w:rPr>
        <w:t>.</w:t>
      </w:r>
    </w:p>
    <w:tbl>
      <w:tblPr>
        <w:tblStyle w:val="TableGrid"/>
        <w:tblW w:w="0" w:type="auto"/>
        <w:tblLook w:val="04A0" w:firstRow="1" w:lastRow="0" w:firstColumn="1" w:lastColumn="0" w:noHBand="0" w:noVBand="1"/>
      </w:tblPr>
      <w:tblGrid>
        <w:gridCol w:w="1240"/>
        <w:gridCol w:w="7820"/>
      </w:tblGrid>
      <w:tr w:rsidR="00015CAC" w:rsidRPr="005D29C3" w14:paraId="2588DBCC" w14:textId="77777777" w:rsidTr="00015CAC">
        <w:tc>
          <w:tcPr>
            <w:tcW w:w="9210" w:type="dxa"/>
            <w:gridSpan w:val="2"/>
          </w:tcPr>
          <w:p w14:paraId="2604E9C4" w14:textId="77777777" w:rsidR="00015CAC" w:rsidRPr="005D29C3" w:rsidRDefault="00015CAC" w:rsidP="00015CAC">
            <w:pPr>
              <w:rPr>
                <w:b/>
                <w:lang w:val="en-GB"/>
              </w:rPr>
            </w:pPr>
            <w:r w:rsidRPr="005D29C3">
              <w:rPr>
                <w:b/>
                <w:lang w:val="en-GB"/>
              </w:rPr>
              <w:t>Internet of Things</w:t>
            </w:r>
          </w:p>
        </w:tc>
      </w:tr>
      <w:tr w:rsidR="00015CAC" w:rsidRPr="005D29C3" w14:paraId="2371C3BC" w14:textId="77777777" w:rsidTr="00015CAC">
        <w:tc>
          <w:tcPr>
            <w:tcW w:w="1242" w:type="dxa"/>
          </w:tcPr>
          <w:p w14:paraId="0E64E18D" w14:textId="77777777" w:rsidR="00015CAC" w:rsidRPr="005D29C3" w:rsidRDefault="00015CAC" w:rsidP="00015CAC">
            <w:pPr>
              <w:rPr>
                <w:b/>
                <w:lang w:val="en-GB"/>
              </w:rPr>
            </w:pPr>
            <w:r w:rsidRPr="005D29C3">
              <w:rPr>
                <w:b/>
                <w:lang w:val="en-GB"/>
              </w:rPr>
              <w:t>References</w:t>
            </w:r>
          </w:p>
        </w:tc>
        <w:tc>
          <w:tcPr>
            <w:tcW w:w="7968" w:type="dxa"/>
          </w:tcPr>
          <w:p w14:paraId="4F2D99CA" w14:textId="281F17E5" w:rsidR="00015CAC" w:rsidRPr="005D29C3" w:rsidRDefault="00AB3913" w:rsidP="008D19DA">
            <w:pPr>
              <w:autoSpaceDE w:val="0"/>
              <w:autoSpaceDN w:val="0"/>
              <w:adjustRightInd w:val="0"/>
              <w:rPr>
                <w:noProof/>
                <w:lang w:val="en-GB"/>
              </w:rPr>
            </w:pPr>
            <w:r w:rsidRPr="005D29C3">
              <w:rPr>
                <w:noProof/>
                <w:lang w:val="en-GB"/>
              </w:rPr>
              <w:t>[125</w:t>
            </w:r>
            <w:r w:rsidR="008D19DA" w:rsidRPr="005D29C3">
              <w:rPr>
                <w:noProof/>
                <w:lang w:val="en-GB"/>
              </w:rPr>
              <w:t>,126, 127, 128, 129, 130, 131</w:t>
            </w:r>
            <w:r w:rsidRPr="005D29C3">
              <w:rPr>
                <w:noProof/>
                <w:lang w:val="en-GB"/>
              </w:rPr>
              <w:t>]</w:t>
            </w:r>
            <w:r w:rsidR="0094241F" w:rsidRPr="005D29C3">
              <w:rPr>
                <w:noProof/>
                <w:lang w:val="en-GB"/>
              </w:rPr>
              <w:t xml:space="preserve"> </w:t>
            </w:r>
          </w:p>
        </w:tc>
      </w:tr>
      <w:tr w:rsidR="00015CAC" w:rsidRPr="002C0B20" w14:paraId="475EBF1C" w14:textId="77777777" w:rsidTr="00015CAC">
        <w:tc>
          <w:tcPr>
            <w:tcW w:w="1242" w:type="dxa"/>
          </w:tcPr>
          <w:p w14:paraId="5E6EC59B" w14:textId="77777777" w:rsidR="00015CAC" w:rsidRPr="005D29C3" w:rsidRDefault="00015CAC" w:rsidP="00015CAC">
            <w:pPr>
              <w:rPr>
                <w:b/>
                <w:lang w:val="en-GB"/>
              </w:rPr>
            </w:pPr>
            <w:r w:rsidRPr="005D29C3">
              <w:rPr>
                <w:b/>
                <w:lang w:val="en-GB"/>
              </w:rPr>
              <w:t>Impact</w:t>
            </w:r>
          </w:p>
        </w:tc>
        <w:tc>
          <w:tcPr>
            <w:tcW w:w="7968" w:type="dxa"/>
          </w:tcPr>
          <w:p w14:paraId="5A9FC1FE" w14:textId="68E7E907" w:rsidR="00015CAC" w:rsidRPr="005D29C3" w:rsidRDefault="00015CAC" w:rsidP="00F65EFF">
            <w:pPr>
              <w:jc w:val="both"/>
              <w:rPr>
                <w:b/>
                <w:lang w:val="en-GB"/>
              </w:rPr>
            </w:pPr>
            <w:r w:rsidRPr="005D29C3">
              <w:rPr>
                <w:b/>
                <w:lang w:val="en-GB"/>
              </w:rPr>
              <w:t xml:space="preserve">Functional impact: </w:t>
            </w:r>
          </w:p>
          <w:p w14:paraId="51A270B3" w14:textId="323823D0" w:rsidR="00F65EFF" w:rsidRPr="005D29C3" w:rsidRDefault="00B01462" w:rsidP="00F65EFF">
            <w:pPr>
              <w:pStyle w:val="ListParagraph"/>
              <w:numPr>
                <w:ilvl w:val="0"/>
                <w:numId w:val="8"/>
              </w:numPr>
              <w:ind w:left="155" w:hanging="220"/>
              <w:jc w:val="both"/>
              <w:rPr>
                <w:lang w:val="en-GB"/>
              </w:rPr>
            </w:pPr>
            <w:r w:rsidRPr="005D29C3">
              <w:rPr>
                <w:lang w:val="en-GB"/>
              </w:rPr>
              <w:t>A</w:t>
            </w:r>
            <w:r w:rsidR="00F65EFF" w:rsidRPr="005D29C3">
              <w:rPr>
                <w:lang w:val="en-GB"/>
              </w:rPr>
              <w:t>llows sensing of crops</w:t>
            </w:r>
          </w:p>
          <w:p w14:paraId="5ABF9B45" w14:textId="2A2ECA44" w:rsidR="009D19D6" w:rsidRPr="005D29C3" w:rsidRDefault="00F65EFF" w:rsidP="008156B3">
            <w:pPr>
              <w:pStyle w:val="ListParagraph"/>
              <w:numPr>
                <w:ilvl w:val="0"/>
                <w:numId w:val="8"/>
              </w:numPr>
              <w:autoSpaceDE w:val="0"/>
              <w:autoSpaceDN w:val="0"/>
              <w:adjustRightInd w:val="0"/>
              <w:ind w:left="155" w:hanging="220"/>
              <w:jc w:val="both"/>
              <w:rPr>
                <w:b/>
                <w:lang w:val="en-GB"/>
              </w:rPr>
            </w:pPr>
            <w:r w:rsidRPr="005D29C3">
              <w:rPr>
                <w:lang w:val="en-GB"/>
              </w:rPr>
              <w:t>Re</w:t>
            </w:r>
            <w:r w:rsidR="00550A6B" w:rsidRPr="005D29C3">
              <w:rPr>
                <w:lang w:val="en-GB"/>
              </w:rPr>
              <w:t>al time and</w:t>
            </w:r>
            <w:r w:rsidRPr="005D29C3">
              <w:rPr>
                <w:lang w:val="en-GB"/>
              </w:rPr>
              <w:t xml:space="preserve"> remote monitor</w:t>
            </w:r>
            <w:r w:rsidR="009D19D6" w:rsidRPr="005D29C3">
              <w:rPr>
                <w:lang w:val="en-GB"/>
              </w:rPr>
              <w:t>ing of environment (temperature, humidity...), pests, diseases, etc</w:t>
            </w:r>
            <w:r w:rsidR="00550A6B" w:rsidRPr="005D29C3">
              <w:rPr>
                <w:lang w:val="en-GB"/>
              </w:rPr>
              <w:t xml:space="preserve">, </w:t>
            </w:r>
            <w:r w:rsidR="009D19D6" w:rsidRPr="005D29C3">
              <w:rPr>
                <w:lang w:val="en-GB"/>
              </w:rPr>
              <w:t>report conditions, alter its state depending upon predefined parameters, alter the state of connected things, and make changes to its surrounding environment.</w:t>
            </w:r>
          </w:p>
          <w:p w14:paraId="5875CFD8" w14:textId="0E1D3887" w:rsidR="00B01462" w:rsidRPr="005D29C3" w:rsidRDefault="00B01462" w:rsidP="00B672A8">
            <w:pPr>
              <w:pStyle w:val="ListParagraph"/>
              <w:numPr>
                <w:ilvl w:val="0"/>
                <w:numId w:val="8"/>
              </w:numPr>
              <w:ind w:left="155" w:hanging="220"/>
              <w:jc w:val="both"/>
              <w:rPr>
                <w:lang w:val="en-GB"/>
              </w:rPr>
            </w:pPr>
            <w:r w:rsidRPr="005D29C3">
              <w:rPr>
                <w:lang w:val="en-GB"/>
              </w:rPr>
              <w:t xml:space="preserve">Increase </w:t>
            </w:r>
            <w:r w:rsidR="00B672A8" w:rsidRPr="005D29C3">
              <w:rPr>
                <w:lang w:val="en-GB"/>
              </w:rPr>
              <w:t>tracking and tracing of any tagged mobile object</w:t>
            </w:r>
            <w:r w:rsidRPr="005D29C3">
              <w:rPr>
                <w:lang w:val="en-GB"/>
              </w:rPr>
              <w:t xml:space="preserve"> </w:t>
            </w:r>
          </w:p>
          <w:p w14:paraId="47DF778F" w14:textId="77777777" w:rsidR="00B672A8" w:rsidRPr="005D29C3" w:rsidRDefault="00B672A8" w:rsidP="00B672A8">
            <w:pPr>
              <w:pStyle w:val="ListParagraph"/>
              <w:numPr>
                <w:ilvl w:val="0"/>
                <w:numId w:val="8"/>
              </w:numPr>
              <w:ind w:left="155" w:hanging="220"/>
              <w:jc w:val="both"/>
              <w:rPr>
                <w:lang w:val="en-GB"/>
              </w:rPr>
            </w:pPr>
            <w:r w:rsidRPr="005D29C3">
              <w:rPr>
                <w:lang w:val="en-GB"/>
              </w:rPr>
              <w:t>Automatic managing and controlling</w:t>
            </w:r>
          </w:p>
          <w:p w14:paraId="2759859E" w14:textId="77777777" w:rsidR="00015CAC" w:rsidRPr="005D29C3" w:rsidRDefault="00015CAC" w:rsidP="00F65EFF">
            <w:pPr>
              <w:jc w:val="both"/>
              <w:rPr>
                <w:b/>
                <w:lang w:val="en-GB"/>
              </w:rPr>
            </w:pPr>
            <w:r w:rsidRPr="005D29C3">
              <w:rPr>
                <w:b/>
                <w:lang w:val="en-GB"/>
              </w:rPr>
              <w:t xml:space="preserve">Economic impact: </w:t>
            </w:r>
          </w:p>
          <w:p w14:paraId="3067C369" w14:textId="54BB571F" w:rsidR="00015CAC" w:rsidRPr="005D29C3" w:rsidRDefault="00015CAC" w:rsidP="00F65EFF">
            <w:pPr>
              <w:pStyle w:val="ListParagraph"/>
              <w:numPr>
                <w:ilvl w:val="0"/>
                <w:numId w:val="8"/>
              </w:numPr>
              <w:ind w:left="155" w:hanging="220"/>
              <w:jc w:val="both"/>
              <w:rPr>
                <w:rFonts w:ascii="PWGCKS+TimesNewRomanPSMT" w:hAnsi="PWGCKS+TimesNewRomanPSMT" w:cs="PWGCKS+TimesNewRomanPSMT"/>
                <w:lang w:val="en-GB"/>
              </w:rPr>
            </w:pPr>
            <w:r w:rsidRPr="005D29C3">
              <w:rPr>
                <w:lang w:val="en-GB"/>
              </w:rPr>
              <w:t>Increase</w:t>
            </w:r>
            <w:r w:rsidR="00B01462" w:rsidRPr="005D29C3">
              <w:rPr>
                <w:lang w:val="en-GB"/>
              </w:rPr>
              <w:t>s</w:t>
            </w:r>
            <w:r w:rsidRPr="005D29C3">
              <w:rPr>
                <w:lang w:val="en-GB"/>
              </w:rPr>
              <w:t xml:space="preserve"> operational efficiency: lower production costs, increase yield quality/quantity, increase productivity and animal health/welfare</w:t>
            </w:r>
            <w:r w:rsidR="00B01462" w:rsidRPr="005D29C3">
              <w:rPr>
                <w:lang w:val="en-GB"/>
              </w:rPr>
              <w:t>.</w:t>
            </w:r>
            <w:r w:rsidRPr="005D29C3">
              <w:rPr>
                <w:rFonts w:ascii="PWGCKS+TimesNewRomanPSMT" w:hAnsi="PWGCKS+TimesNewRomanPSMT" w:cs="PWGCKS+TimesNewRomanPSMT"/>
                <w:lang w:val="en-GB"/>
              </w:rPr>
              <w:t xml:space="preserve"> </w:t>
            </w:r>
          </w:p>
          <w:p w14:paraId="17C051CA" w14:textId="77777777" w:rsidR="00015CAC" w:rsidRPr="005D29C3" w:rsidRDefault="00015CAC" w:rsidP="00F65EFF">
            <w:pPr>
              <w:ind w:left="-65"/>
              <w:jc w:val="both"/>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Environmental impact: </w:t>
            </w:r>
          </w:p>
          <w:p w14:paraId="2ECC61A2" w14:textId="156BC22C" w:rsidR="00B01462" w:rsidRPr="005D29C3" w:rsidRDefault="00B01462"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lang w:val="en-GB"/>
              </w:rPr>
              <w:t>En</w:t>
            </w:r>
            <w:r w:rsidRPr="005D29C3">
              <w:rPr>
                <w:rFonts w:ascii="PWGCKS+TimesNewRomanPSMT" w:hAnsi="PWGCKS+TimesNewRomanPSMT" w:cs="PWGCKS+TimesNewRomanPSMT"/>
                <w:lang w:val="en-GB"/>
              </w:rPr>
              <w:t>hances farming methods and cultivation of fresh produce.</w:t>
            </w:r>
          </w:p>
          <w:p w14:paraId="480E602A" w14:textId="2E7E680C" w:rsidR="00015CAC" w:rsidRPr="005D29C3" w:rsidRDefault="00015CAC"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Minimize</w:t>
            </w:r>
            <w:r w:rsidR="00B01462" w:rsidRPr="005D29C3">
              <w:rPr>
                <w:rFonts w:ascii="PWGCKS+TimesNewRomanPSMT" w:hAnsi="PWGCKS+TimesNewRomanPSMT" w:cs="PWGCKS+TimesNewRomanPSMT"/>
                <w:lang w:val="en-GB"/>
              </w:rPr>
              <w:t>s</w:t>
            </w:r>
            <w:r w:rsidRPr="005D29C3">
              <w:rPr>
                <w:rFonts w:ascii="PWGCKS+TimesNewRomanPSMT" w:hAnsi="PWGCKS+TimesNewRomanPSMT" w:cs="PWGCKS+TimesNewRomanPSMT"/>
                <w:lang w:val="en-GB"/>
              </w:rPr>
              <w:t xml:space="preserve"> the ecological footprint and environmental impact of agricultural </w:t>
            </w:r>
            <w:r w:rsidR="00C06F8D" w:rsidRPr="005D29C3">
              <w:rPr>
                <w:rFonts w:ascii="PWGCKS+TimesNewRomanPSMT" w:hAnsi="PWGCKS+TimesNewRomanPSMT" w:cs="PWGCKS+TimesNewRomanPSMT"/>
                <w:lang w:val="en-GB"/>
              </w:rPr>
              <w:t>practice and</w:t>
            </w:r>
            <w:r w:rsidRPr="005D29C3">
              <w:rPr>
                <w:rFonts w:ascii="PWGCKS+TimesNewRomanPSMT" w:hAnsi="PWGCKS+TimesNewRomanPSMT" w:cs="PWGCKS+TimesNewRomanPSMT"/>
                <w:lang w:val="en-GB"/>
              </w:rPr>
              <w:t xml:space="preserve"> adapt crop management to requirements of climate change.</w:t>
            </w:r>
          </w:p>
          <w:p w14:paraId="6A8C046C" w14:textId="1C4FBBEB" w:rsidR="00015CAC" w:rsidRPr="005D29C3" w:rsidRDefault="00015CAC" w:rsidP="00F65EFF">
            <w:pPr>
              <w:pStyle w:val="ListParagraph"/>
              <w:numPr>
                <w:ilvl w:val="0"/>
                <w:numId w:val="8"/>
              </w:numPr>
              <w:autoSpaceDE w:val="0"/>
              <w:autoSpaceDN w:val="0"/>
              <w:adjustRightInd w:val="0"/>
              <w:ind w:left="155" w:hanging="220"/>
              <w:jc w:val="both"/>
              <w:rPr>
                <w:rFonts w:ascii="AdvTT5ada87cc" w:eastAsiaTheme="minorEastAsia" w:hAnsi="AdvTT5ada87cc" w:cs="AdvTT5ada87cc"/>
                <w:color w:val="000000"/>
                <w:lang w:val="en-GB"/>
              </w:rPr>
            </w:pPr>
            <w:r w:rsidRPr="005D29C3">
              <w:rPr>
                <w:rFonts w:ascii="PWGCKS+TimesNewRomanPSMT" w:hAnsi="PWGCKS+TimesNewRomanPSMT" w:cs="PWGCKS+TimesNewRomanPSMT"/>
                <w:lang w:val="en-GB"/>
              </w:rPr>
              <w:t>Reduce</w:t>
            </w:r>
            <w:r w:rsidR="00F65EFF" w:rsidRPr="005D29C3">
              <w:rPr>
                <w:rFonts w:ascii="PWGCKS+TimesNewRomanPSMT" w:hAnsi="PWGCKS+TimesNewRomanPSMT" w:cs="PWGCKS+TimesNewRomanPSMT"/>
                <w:lang w:val="en-GB"/>
              </w:rPr>
              <w:t>s</w:t>
            </w:r>
            <w:r w:rsidRPr="005D29C3">
              <w:rPr>
                <w:rFonts w:ascii="PWGCKS+TimesNewRomanPSMT" w:hAnsi="PWGCKS+TimesNewRomanPSMT" w:cs="PWGCKS+TimesNewRomanPSMT"/>
                <w:lang w:val="en-GB"/>
              </w:rPr>
              <w:t xml:space="preserve"> use of water and other natural resources, and improve soil quality </w:t>
            </w:r>
          </w:p>
          <w:p w14:paraId="189282EC" w14:textId="39E8ED67" w:rsidR="00015CAC" w:rsidRPr="005D29C3" w:rsidRDefault="00015CAC" w:rsidP="00F65EFF">
            <w:pPr>
              <w:pStyle w:val="ListParagraph"/>
              <w:numPr>
                <w:ilvl w:val="0"/>
                <w:numId w:val="8"/>
              </w:numPr>
              <w:autoSpaceDE w:val="0"/>
              <w:autoSpaceDN w:val="0"/>
              <w:adjustRightInd w:val="0"/>
              <w:ind w:left="155" w:hanging="220"/>
              <w:jc w:val="both"/>
              <w:rPr>
                <w:rFonts w:ascii="AdvTT5ada87cc" w:eastAsiaTheme="minorEastAsia" w:hAnsi="AdvTT5ada87cc" w:cs="AdvTT5ada87cc"/>
                <w:color w:val="000000"/>
                <w:lang w:val="en-GB"/>
              </w:rPr>
            </w:pPr>
            <w:r w:rsidRPr="005D29C3">
              <w:rPr>
                <w:rFonts w:ascii="PWGCKS+TimesNewRomanPSMT" w:hAnsi="PWGCKS+TimesNewRomanPSMT" w:cs="PWGCKS+TimesNewRomanPSMT"/>
                <w:lang w:val="en-GB"/>
              </w:rPr>
              <w:t>Reduce</w:t>
            </w:r>
            <w:r w:rsidR="00F65EFF" w:rsidRPr="005D29C3">
              <w:rPr>
                <w:rFonts w:ascii="PWGCKS+TimesNewRomanPSMT" w:hAnsi="PWGCKS+TimesNewRomanPSMT" w:cs="PWGCKS+TimesNewRomanPSMT"/>
                <w:lang w:val="en-GB"/>
              </w:rPr>
              <w:t>s</w:t>
            </w:r>
            <w:r w:rsidRPr="005D29C3">
              <w:rPr>
                <w:rFonts w:ascii="PWGCKS+TimesNewRomanPSMT" w:hAnsi="PWGCKS+TimesNewRomanPSMT" w:cs="PWGCKS+TimesNewRomanPSMT"/>
                <w:lang w:val="en-GB"/>
              </w:rPr>
              <w:t xml:space="preserve"> wastes</w:t>
            </w:r>
            <w:r w:rsidR="005801BB" w:rsidRPr="005D29C3">
              <w:rPr>
                <w:rFonts w:ascii="PWGCKS+TimesNewRomanPSMT" w:hAnsi="PWGCKS+TimesNewRomanPSMT" w:cs="PWGCKS+TimesNewRomanPSMT"/>
                <w:lang w:val="en-GB"/>
              </w:rPr>
              <w:t xml:space="preserve">: </w:t>
            </w:r>
            <w:r w:rsidR="00B01462" w:rsidRPr="005D29C3">
              <w:rPr>
                <w:rFonts w:ascii="AdvTT5ada87cc" w:eastAsiaTheme="minorEastAsia" w:hAnsi="AdvTT5ada87cc" w:cs="AdvTT5ada87cc"/>
                <w:color w:val="000000"/>
                <w:lang w:val="en-GB"/>
              </w:rPr>
              <w:t>logistic</w:t>
            </w:r>
            <w:r w:rsidRPr="005D29C3">
              <w:rPr>
                <w:rFonts w:ascii="AdvTT5ada87cc" w:eastAsiaTheme="minorEastAsia" w:hAnsi="AdvTT5ada87cc" w:cs="AdvTT5ada87cc"/>
                <w:color w:val="000000"/>
                <w:lang w:val="en-GB"/>
              </w:rPr>
              <w:t xml:space="preserve"> and qualitative traceability of food production allows reducing costs and the waste of inputs through the use of real-time data for decision making.</w:t>
            </w:r>
          </w:p>
          <w:p w14:paraId="47B5497D" w14:textId="77777777" w:rsidR="00015CAC" w:rsidRPr="005D29C3" w:rsidRDefault="00015CAC" w:rsidP="00F65EFF">
            <w:pPr>
              <w:autoSpaceDE w:val="0"/>
              <w:autoSpaceDN w:val="0"/>
              <w:adjustRightInd w:val="0"/>
              <w:ind w:left="-65"/>
              <w:jc w:val="both"/>
              <w:rPr>
                <w:rFonts w:ascii="AdvTT5ada87cc" w:eastAsiaTheme="minorEastAsia" w:hAnsi="AdvTT5ada87cc" w:cs="AdvTT5ada87cc"/>
                <w:b/>
                <w:color w:val="000000"/>
                <w:lang w:val="en-GB"/>
              </w:rPr>
            </w:pPr>
            <w:r w:rsidRPr="005D29C3">
              <w:rPr>
                <w:b/>
                <w:lang w:val="en-GB"/>
              </w:rPr>
              <w:t xml:space="preserve">Social Impact : </w:t>
            </w:r>
          </w:p>
          <w:p w14:paraId="10D10B44" w14:textId="77777777" w:rsidR="00015CAC" w:rsidRPr="005D29C3" w:rsidRDefault="00015CAC" w:rsidP="00F65EFF">
            <w:pPr>
              <w:pStyle w:val="ListParagraph"/>
              <w:numPr>
                <w:ilvl w:val="0"/>
                <w:numId w:val="8"/>
              </w:numPr>
              <w:ind w:left="155" w:hanging="220"/>
              <w:jc w:val="both"/>
              <w:rPr>
                <w:rFonts w:ascii="PWGCKS+TimesNewRomanPSMT" w:hAnsi="PWGCKS+TimesNewRomanPSMT" w:cs="PWGCKS+TimesNewRomanPSMT"/>
                <w:lang w:val="en-GB"/>
              </w:rPr>
            </w:pPr>
            <w:r w:rsidRPr="005D29C3">
              <w:rPr>
                <w:lang w:val="en-GB"/>
              </w:rPr>
              <w:t xml:space="preserve">Increase of customer satisfaction for the products delivered (it </w:t>
            </w:r>
            <w:r w:rsidRPr="005D29C3">
              <w:rPr>
                <w:rFonts w:ascii="PWGCKS+TimesNewRomanPSMT" w:hAnsi="PWGCKS+TimesNewRomanPSMT" w:cs="PWGCKS+TimesNewRomanPSMT"/>
                <w:lang w:val="en-GB"/>
              </w:rPr>
              <w:t>facilitates and enhances food safety, security, quality, freshness)</w:t>
            </w:r>
          </w:p>
          <w:p w14:paraId="3EA9F4CA" w14:textId="77777777" w:rsidR="00015CAC" w:rsidRPr="005D29C3" w:rsidRDefault="00015CAC"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lang w:val="en-GB"/>
              </w:rPr>
              <w:t>Ensure that certification schemes (e.g., organic) are effective and fraud-free across the entire food supply chain.</w:t>
            </w:r>
          </w:p>
          <w:p w14:paraId="1920AEFE" w14:textId="77777777" w:rsidR="00015CAC" w:rsidRPr="005D29C3" w:rsidRDefault="00015CAC"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lang w:val="en-GB"/>
              </w:rPr>
              <w:t>Less manual labour required</w:t>
            </w:r>
          </w:p>
          <w:p w14:paraId="15E6164D" w14:textId="77777777" w:rsidR="00015CAC" w:rsidRPr="005D29C3" w:rsidRDefault="00015CAC" w:rsidP="00F65EFF">
            <w:pPr>
              <w:autoSpaceDE w:val="0"/>
              <w:autoSpaceDN w:val="0"/>
              <w:adjustRightInd w:val="0"/>
              <w:ind w:left="-65"/>
              <w:jc w:val="both"/>
              <w:rPr>
                <w:rFonts w:ascii="PWGCKS+TimesNewRomanPSMT" w:hAnsi="PWGCKS+TimesNewRomanPSMT" w:cs="PWGCKS+TimesNewRomanPSMT"/>
                <w:b/>
                <w:lang w:val="en-GB"/>
              </w:rPr>
            </w:pPr>
            <w:r w:rsidRPr="005D29C3">
              <w:rPr>
                <w:b/>
                <w:lang w:val="en-GB"/>
              </w:rPr>
              <w:t xml:space="preserve">Business impact: </w:t>
            </w:r>
          </w:p>
          <w:p w14:paraId="36F23B26" w14:textId="77777777" w:rsidR="00015CAC" w:rsidRPr="005D29C3" w:rsidRDefault="00015CAC" w:rsidP="00F65EFF">
            <w:pPr>
              <w:pStyle w:val="ListParagraph"/>
              <w:numPr>
                <w:ilvl w:val="0"/>
                <w:numId w:val="8"/>
              </w:numPr>
              <w:autoSpaceDE w:val="0"/>
              <w:autoSpaceDN w:val="0"/>
              <w:adjustRightInd w:val="0"/>
              <w:ind w:left="155" w:hanging="220"/>
              <w:jc w:val="both"/>
              <w:rPr>
                <w:lang w:val="en-GB"/>
              </w:rPr>
            </w:pPr>
            <w:r w:rsidRPr="005D29C3">
              <w:rPr>
                <w:rFonts w:ascii="PWGCKS+TimesNewRomanPSMT" w:hAnsi="PWGCKS+TimesNewRomanPSMT" w:cs="PWGCKS+TimesNewRomanPSMT"/>
                <w:lang w:val="en-GB"/>
              </w:rPr>
              <w:t>Create new business models (direct relationship with customer) and cooperation opportunities.</w:t>
            </w:r>
          </w:p>
          <w:p w14:paraId="05D3FCF8" w14:textId="77777777" w:rsidR="00015CAC" w:rsidRPr="005D29C3" w:rsidRDefault="00015CAC" w:rsidP="00F65EFF">
            <w:pPr>
              <w:autoSpaceDE w:val="0"/>
              <w:autoSpaceDN w:val="0"/>
              <w:adjustRightInd w:val="0"/>
              <w:ind w:left="-65"/>
              <w:jc w:val="both"/>
              <w:rPr>
                <w:b/>
                <w:lang w:val="en-GB"/>
              </w:rPr>
            </w:pPr>
            <w:r w:rsidRPr="005D29C3">
              <w:rPr>
                <w:b/>
                <w:lang w:val="en-GB"/>
              </w:rPr>
              <w:t xml:space="preserve">Technological impact: </w:t>
            </w:r>
          </w:p>
          <w:p w14:paraId="309C799B" w14:textId="46D5AD26" w:rsidR="00015CAC" w:rsidRPr="005D29C3" w:rsidRDefault="00015CAC"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Low </w:t>
            </w:r>
            <w:r w:rsidR="00F65EFF" w:rsidRPr="005D29C3">
              <w:rPr>
                <w:rFonts w:ascii="PWGCKS+TimesNewRomanPSMT" w:hAnsi="PWGCKS+TimesNewRomanPSMT" w:cs="PWGCKS+TimesNewRomanPSMT"/>
                <w:lang w:val="en-GB"/>
              </w:rPr>
              <w:t>p</w:t>
            </w:r>
            <w:r w:rsidRPr="005D29C3">
              <w:rPr>
                <w:rFonts w:ascii="PWGCKS+TimesNewRomanPSMT" w:hAnsi="PWGCKS+TimesNewRomanPSMT" w:cs="PWGCKS+TimesNewRomanPSMT"/>
                <w:lang w:val="en-GB"/>
              </w:rPr>
              <w:t xml:space="preserve">ower </w:t>
            </w:r>
            <w:r w:rsidR="00F65EFF" w:rsidRPr="005D29C3">
              <w:rPr>
                <w:rFonts w:ascii="PWGCKS+TimesNewRomanPSMT" w:hAnsi="PWGCKS+TimesNewRomanPSMT" w:cs="PWGCKS+TimesNewRomanPSMT"/>
                <w:lang w:val="en-GB"/>
              </w:rPr>
              <w:t>w</w:t>
            </w:r>
            <w:r w:rsidRPr="005D29C3">
              <w:rPr>
                <w:rFonts w:ascii="PWGCKS+TimesNewRomanPSMT" w:hAnsi="PWGCKS+TimesNewRomanPSMT" w:cs="PWGCKS+TimesNewRomanPSMT"/>
                <w:lang w:val="en-GB"/>
              </w:rPr>
              <w:t xml:space="preserve">ireless </w:t>
            </w:r>
            <w:r w:rsidR="00F65EFF" w:rsidRPr="005D29C3">
              <w:rPr>
                <w:rFonts w:ascii="PWGCKS+TimesNewRomanPSMT" w:hAnsi="PWGCKS+TimesNewRomanPSMT" w:cs="PWGCKS+TimesNewRomanPSMT"/>
                <w:lang w:val="en-GB"/>
              </w:rPr>
              <w:t>s</w:t>
            </w:r>
            <w:r w:rsidRPr="005D29C3">
              <w:rPr>
                <w:rFonts w:ascii="PWGCKS+TimesNewRomanPSMT" w:hAnsi="PWGCKS+TimesNewRomanPSMT" w:cs="PWGCKS+TimesNewRomanPSMT"/>
                <w:lang w:val="en-GB"/>
              </w:rPr>
              <w:t xml:space="preserve">ensor, </w:t>
            </w:r>
          </w:p>
          <w:p w14:paraId="7DF1FC08" w14:textId="207DFC96" w:rsidR="00015CAC" w:rsidRPr="005D29C3" w:rsidRDefault="00015CAC" w:rsidP="00F65EFF">
            <w:pPr>
              <w:pStyle w:val="ListParagraph"/>
              <w:numPr>
                <w:ilvl w:val="0"/>
                <w:numId w:val="8"/>
              </w:numPr>
              <w:autoSpaceDE w:val="0"/>
              <w:autoSpaceDN w:val="0"/>
              <w:adjustRightInd w:val="0"/>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Better </w:t>
            </w:r>
            <w:r w:rsidR="00F65EFF" w:rsidRPr="005D29C3">
              <w:rPr>
                <w:rFonts w:ascii="PWGCKS+TimesNewRomanPSMT" w:hAnsi="PWGCKS+TimesNewRomanPSMT" w:cs="PWGCKS+TimesNewRomanPSMT"/>
                <w:lang w:val="en-GB"/>
              </w:rPr>
              <w:t>c</w:t>
            </w:r>
            <w:r w:rsidRPr="005D29C3">
              <w:rPr>
                <w:rFonts w:ascii="PWGCKS+TimesNewRomanPSMT" w:hAnsi="PWGCKS+TimesNewRomanPSMT" w:cs="PWGCKS+TimesNewRomanPSMT"/>
                <w:lang w:val="en-GB"/>
              </w:rPr>
              <w:t xml:space="preserve">onnectivity </w:t>
            </w:r>
            <w:r w:rsidR="00F65EFF" w:rsidRPr="005D29C3">
              <w:rPr>
                <w:rFonts w:ascii="PWGCKS+TimesNewRomanPSMT" w:hAnsi="PWGCKS+TimesNewRomanPSMT" w:cs="PWGCKS+TimesNewRomanPSMT"/>
                <w:lang w:val="en-GB"/>
              </w:rPr>
              <w:t>machine to machine</w:t>
            </w:r>
          </w:p>
        </w:tc>
      </w:tr>
      <w:tr w:rsidR="00015CAC" w:rsidRPr="005D29C3" w14:paraId="0D0D1627" w14:textId="77777777" w:rsidTr="00015CAC">
        <w:tc>
          <w:tcPr>
            <w:tcW w:w="1242" w:type="dxa"/>
          </w:tcPr>
          <w:p w14:paraId="18D666EC" w14:textId="77777777" w:rsidR="00015CAC" w:rsidRPr="005D29C3" w:rsidRDefault="00015CAC" w:rsidP="00015CAC">
            <w:pPr>
              <w:rPr>
                <w:b/>
                <w:lang w:val="en-GB"/>
              </w:rPr>
            </w:pPr>
            <w:r w:rsidRPr="005D29C3">
              <w:rPr>
                <w:b/>
                <w:lang w:val="en-GB"/>
              </w:rPr>
              <w:t>Challenges</w:t>
            </w:r>
          </w:p>
        </w:tc>
        <w:tc>
          <w:tcPr>
            <w:tcW w:w="7968" w:type="dxa"/>
          </w:tcPr>
          <w:p w14:paraId="743725BA" w14:textId="77777777" w:rsidR="00015CAC" w:rsidRPr="005D29C3" w:rsidRDefault="00015CAC" w:rsidP="00F65EFF">
            <w:pPr>
              <w:jc w:val="both"/>
              <w:rPr>
                <w:b/>
                <w:lang w:val="en-GB"/>
              </w:rPr>
            </w:pPr>
            <w:r w:rsidRPr="005D29C3">
              <w:rPr>
                <w:b/>
                <w:lang w:val="en-GB"/>
              </w:rPr>
              <w:t xml:space="preserve">Organizational Challenges: </w:t>
            </w:r>
          </w:p>
          <w:p w14:paraId="02AF410B" w14:textId="77777777" w:rsidR="00015CAC" w:rsidRPr="005D29C3" w:rsidRDefault="00015CAC" w:rsidP="00F65EFF">
            <w:pPr>
              <w:pStyle w:val="ListParagraph"/>
              <w:numPr>
                <w:ilvl w:val="0"/>
                <w:numId w:val="8"/>
              </w:numPr>
              <w:ind w:left="155" w:hanging="220"/>
              <w:jc w:val="both"/>
              <w:rPr>
                <w:lang w:val="en-GB"/>
              </w:rPr>
            </w:pPr>
            <w:r w:rsidRPr="005D29C3">
              <w:rPr>
                <w:lang w:val="en-GB"/>
              </w:rPr>
              <w:t>Heterogeneity of the sector: no single solution, whether technological, business model, or regulatory, will fit or accommodate the needs of all</w:t>
            </w:r>
          </w:p>
          <w:p w14:paraId="185EE8D6" w14:textId="6A2DC2B7" w:rsidR="00015CAC" w:rsidRPr="005D29C3" w:rsidRDefault="00015CAC" w:rsidP="00F65EFF">
            <w:pPr>
              <w:pStyle w:val="ListParagraph"/>
              <w:numPr>
                <w:ilvl w:val="0"/>
                <w:numId w:val="8"/>
              </w:numPr>
              <w:ind w:left="155" w:hanging="220"/>
              <w:jc w:val="both"/>
              <w:rPr>
                <w:lang w:val="en-GB"/>
              </w:rPr>
            </w:pPr>
            <w:r w:rsidRPr="005D29C3">
              <w:rPr>
                <w:lang w:val="en-GB"/>
              </w:rPr>
              <w:t xml:space="preserve">Capital investment costs: </w:t>
            </w:r>
            <w:r w:rsidR="00F65EFF" w:rsidRPr="005D29C3">
              <w:rPr>
                <w:lang w:val="en-GB"/>
              </w:rPr>
              <w:t>t</w:t>
            </w:r>
            <w:r w:rsidRPr="005D29C3">
              <w:rPr>
                <w:lang w:val="en-GB"/>
              </w:rPr>
              <w:t xml:space="preserve">he challenge is making IoT offerings sufficiently attractive to small scale farmers with limited investment available for new technology </w:t>
            </w:r>
          </w:p>
          <w:p w14:paraId="0C17292C" w14:textId="77777777" w:rsidR="00015CAC" w:rsidRPr="005D29C3" w:rsidRDefault="00015CAC" w:rsidP="00F65EFF">
            <w:pPr>
              <w:pStyle w:val="ListParagraph"/>
              <w:numPr>
                <w:ilvl w:val="0"/>
                <w:numId w:val="8"/>
              </w:numPr>
              <w:ind w:left="155" w:hanging="220"/>
              <w:jc w:val="both"/>
              <w:rPr>
                <w:lang w:val="en-GB"/>
              </w:rPr>
            </w:pPr>
            <w:r w:rsidRPr="005D29C3">
              <w:rPr>
                <w:lang w:val="en-GB"/>
              </w:rPr>
              <w:t>Business models and business confidentiality</w:t>
            </w:r>
          </w:p>
          <w:p w14:paraId="6F9335C7" w14:textId="77777777" w:rsidR="00015CAC" w:rsidRPr="005D29C3" w:rsidRDefault="00015CAC" w:rsidP="00F65EFF">
            <w:pPr>
              <w:ind w:left="-65"/>
              <w:jc w:val="both"/>
              <w:rPr>
                <w:b/>
                <w:lang w:val="en-GB"/>
              </w:rPr>
            </w:pPr>
            <w:r w:rsidRPr="005D29C3">
              <w:rPr>
                <w:b/>
                <w:lang w:val="en-GB"/>
              </w:rPr>
              <w:t>Social Challenges</w:t>
            </w:r>
          </w:p>
          <w:p w14:paraId="7D83075A" w14:textId="2B77E6E0" w:rsidR="00015CAC" w:rsidRPr="005D29C3" w:rsidRDefault="00015CAC" w:rsidP="00F65EFF">
            <w:pPr>
              <w:pStyle w:val="ListParagraph"/>
              <w:numPr>
                <w:ilvl w:val="0"/>
                <w:numId w:val="8"/>
              </w:numPr>
              <w:ind w:left="155" w:hanging="220"/>
              <w:jc w:val="both"/>
              <w:rPr>
                <w:lang w:val="en-GB"/>
              </w:rPr>
            </w:pPr>
            <w:r w:rsidRPr="005D29C3">
              <w:rPr>
                <w:lang w:val="en-GB"/>
              </w:rPr>
              <w:t xml:space="preserve">Lack of </w:t>
            </w:r>
            <w:r w:rsidR="00F65EFF" w:rsidRPr="005D29C3">
              <w:rPr>
                <w:lang w:val="en-GB"/>
              </w:rPr>
              <w:t>t</w:t>
            </w:r>
            <w:r w:rsidRPr="005D29C3">
              <w:rPr>
                <w:lang w:val="en-GB"/>
              </w:rPr>
              <w:t xml:space="preserve">echnical </w:t>
            </w:r>
            <w:r w:rsidR="00F65EFF" w:rsidRPr="005D29C3">
              <w:rPr>
                <w:lang w:val="en-GB"/>
              </w:rPr>
              <w:t>s</w:t>
            </w:r>
            <w:r w:rsidRPr="005D29C3">
              <w:rPr>
                <w:lang w:val="en-GB"/>
              </w:rPr>
              <w:t xml:space="preserve">kill </w:t>
            </w:r>
            <w:r w:rsidR="00F65EFF" w:rsidRPr="005D29C3">
              <w:rPr>
                <w:lang w:val="en-GB"/>
              </w:rPr>
              <w:t>r</w:t>
            </w:r>
            <w:r w:rsidRPr="005D29C3">
              <w:rPr>
                <w:lang w:val="en-GB"/>
              </w:rPr>
              <w:t>equirement</w:t>
            </w:r>
          </w:p>
          <w:p w14:paraId="26BE15D6" w14:textId="77777777" w:rsidR="00015CAC" w:rsidRPr="005D29C3" w:rsidRDefault="00015CAC" w:rsidP="00F65EFF">
            <w:pPr>
              <w:pStyle w:val="ListParagraph"/>
              <w:numPr>
                <w:ilvl w:val="0"/>
                <w:numId w:val="8"/>
              </w:numPr>
              <w:ind w:left="155" w:hanging="220"/>
              <w:jc w:val="both"/>
              <w:rPr>
                <w:lang w:val="en-GB"/>
              </w:rPr>
            </w:pPr>
            <w:r w:rsidRPr="005D29C3">
              <w:rPr>
                <w:lang w:val="en-GB"/>
              </w:rPr>
              <w:t>User and societal acceptance</w:t>
            </w:r>
          </w:p>
          <w:p w14:paraId="65587C3F" w14:textId="77777777" w:rsidR="00015CAC" w:rsidRPr="005D29C3" w:rsidRDefault="00015CAC" w:rsidP="00F65EFF">
            <w:pPr>
              <w:ind w:left="-65"/>
              <w:jc w:val="both"/>
              <w:rPr>
                <w:b/>
                <w:lang w:val="en-GB"/>
              </w:rPr>
            </w:pPr>
            <w:r w:rsidRPr="005D29C3">
              <w:rPr>
                <w:b/>
                <w:lang w:val="en-GB"/>
              </w:rPr>
              <w:t>Technological Challenges</w:t>
            </w:r>
          </w:p>
          <w:p w14:paraId="3570D08B" w14:textId="612C83D6" w:rsidR="000F7A85" w:rsidRPr="005D29C3" w:rsidRDefault="000F7A85" w:rsidP="000F7A85">
            <w:pPr>
              <w:pStyle w:val="ListParagraph"/>
              <w:numPr>
                <w:ilvl w:val="0"/>
                <w:numId w:val="8"/>
              </w:numPr>
              <w:ind w:left="155" w:hanging="220"/>
              <w:jc w:val="both"/>
              <w:rPr>
                <w:lang w:val="en-GB"/>
              </w:rPr>
            </w:pPr>
            <w:r w:rsidRPr="005D29C3">
              <w:rPr>
                <w:lang w:val="en-GB"/>
              </w:rPr>
              <w:t>Automation requires the collection, combination and analysis of data from different data sources, in short, big data analytics.</w:t>
            </w:r>
          </w:p>
          <w:p w14:paraId="0EA35DFF" w14:textId="15428EE6" w:rsidR="00015CAC" w:rsidRPr="005D29C3" w:rsidRDefault="00015CAC" w:rsidP="00F65EFF">
            <w:pPr>
              <w:pStyle w:val="ListParagraph"/>
              <w:numPr>
                <w:ilvl w:val="0"/>
                <w:numId w:val="8"/>
              </w:numPr>
              <w:ind w:left="155" w:hanging="220"/>
              <w:jc w:val="both"/>
              <w:rPr>
                <w:lang w:val="en-GB"/>
              </w:rPr>
            </w:pPr>
            <w:r w:rsidRPr="005D29C3">
              <w:rPr>
                <w:lang w:val="en-GB"/>
              </w:rPr>
              <w:t>Hardware and Software Complexity</w:t>
            </w:r>
          </w:p>
          <w:p w14:paraId="2C59C2B3" w14:textId="7D239745" w:rsidR="00015CAC" w:rsidRPr="005D29C3" w:rsidRDefault="00015CAC" w:rsidP="00F65EFF">
            <w:pPr>
              <w:pStyle w:val="ListParagraph"/>
              <w:numPr>
                <w:ilvl w:val="0"/>
                <w:numId w:val="8"/>
              </w:numPr>
              <w:ind w:left="155" w:hanging="220"/>
              <w:jc w:val="both"/>
              <w:rPr>
                <w:lang w:val="en-GB"/>
              </w:rPr>
            </w:pPr>
            <w:r w:rsidRPr="005D29C3">
              <w:rPr>
                <w:lang w:val="en-GB"/>
              </w:rPr>
              <w:t>Lack of interoperability</w:t>
            </w:r>
            <w:r w:rsidR="006A2DBE" w:rsidRPr="005D29C3">
              <w:rPr>
                <w:lang w:val="en-GB"/>
              </w:rPr>
              <w:t xml:space="preserve"> </w:t>
            </w:r>
          </w:p>
          <w:p w14:paraId="0A8F1650" w14:textId="77777777" w:rsidR="00015CAC" w:rsidRPr="005D29C3" w:rsidRDefault="00015CAC" w:rsidP="00F65EFF">
            <w:pPr>
              <w:pStyle w:val="ListParagraph"/>
              <w:numPr>
                <w:ilvl w:val="0"/>
                <w:numId w:val="8"/>
              </w:numPr>
              <w:ind w:left="155" w:hanging="220"/>
              <w:jc w:val="both"/>
              <w:rPr>
                <w:lang w:val="en-GB"/>
              </w:rPr>
            </w:pPr>
            <w:r w:rsidRPr="005D29C3">
              <w:rPr>
                <w:lang w:val="en-GB"/>
              </w:rPr>
              <w:t>Lack of connectivity in rural areas</w:t>
            </w:r>
          </w:p>
          <w:p w14:paraId="2E57A0E7" w14:textId="77777777" w:rsidR="00015CAC" w:rsidRPr="005D29C3" w:rsidRDefault="00015CAC" w:rsidP="00F65EFF">
            <w:pPr>
              <w:pStyle w:val="ListParagraph"/>
              <w:numPr>
                <w:ilvl w:val="0"/>
                <w:numId w:val="8"/>
              </w:numPr>
              <w:ind w:left="155" w:hanging="220"/>
              <w:jc w:val="both"/>
              <w:rPr>
                <w:lang w:val="en-GB"/>
              </w:rPr>
            </w:pPr>
            <w:r w:rsidRPr="005D29C3">
              <w:rPr>
                <w:lang w:val="en-GB"/>
              </w:rPr>
              <w:t>Data processing power: the absence of data processing services significantly hinders IoT</w:t>
            </w:r>
          </w:p>
          <w:p w14:paraId="72C48D57" w14:textId="19B7FEDA" w:rsidR="00015CAC" w:rsidRPr="005D29C3" w:rsidRDefault="00015CAC" w:rsidP="00F65EFF">
            <w:pPr>
              <w:pStyle w:val="ListParagraph"/>
              <w:numPr>
                <w:ilvl w:val="0"/>
                <w:numId w:val="8"/>
              </w:numPr>
              <w:ind w:left="155" w:hanging="220"/>
              <w:jc w:val="both"/>
              <w:rPr>
                <w:lang w:val="en-GB"/>
              </w:rPr>
            </w:pPr>
            <w:r w:rsidRPr="005D29C3">
              <w:rPr>
                <w:lang w:val="en-GB"/>
              </w:rPr>
              <w:t xml:space="preserve">Lack of clear data governance: </w:t>
            </w:r>
            <w:r w:rsidR="00F65EFF" w:rsidRPr="005D29C3">
              <w:rPr>
                <w:lang w:val="en-GB"/>
              </w:rPr>
              <w:t>c</w:t>
            </w:r>
            <w:r w:rsidRPr="005D29C3">
              <w:rPr>
                <w:lang w:val="en-GB"/>
              </w:rPr>
              <w:t>ontrol and ownership of farm data is still contentious</w:t>
            </w:r>
          </w:p>
          <w:p w14:paraId="796F311F" w14:textId="1CE76776" w:rsidR="00015CAC" w:rsidRPr="005D29C3" w:rsidRDefault="00015CAC" w:rsidP="00F65EFF">
            <w:pPr>
              <w:pStyle w:val="ListParagraph"/>
              <w:numPr>
                <w:ilvl w:val="0"/>
                <w:numId w:val="8"/>
              </w:numPr>
              <w:ind w:left="155" w:hanging="220"/>
              <w:jc w:val="both"/>
              <w:rPr>
                <w:lang w:val="en-GB"/>
              </w:rPr>
            </w:pPr>
            <w:r w:rsidRPr="005D29C3">
              <w:rPr>
                <w:lang w:val="en-GB"/>
              </w:rPr>
              <w:t>Data security</w:t>
            </w:r>
            <w:r w:rsidR="00B6791C" w:rsidRPr="005D29C3">
              <w:rPr>
                <w:lang w:val="en-GB"/>
              </w:rPr>
              <w:t>, privacy</w:t>
            </w:r>
            <w:r w:rsidRPr="005D29C3">
              <w:rPr>
                <w:lang w:val="en-GB"/>
              </w:rPr>
              <w:t xml:space="preserve"> </w:t>
            </w:r>
            <w:r w:rsidR="00F65EFF" w:rsidRPr="005D29C3">
              <w:rPr>
                <w:lang w:val="en-GB"/>
              </w:rPr>
              <w:t xml:space="preserve">and anonymity </w:t>
            </w:r>
          </w:p>
          <w:p w14:paraId="39BC6F78" w14:textId="69AB8A9D" w:rsidR="000C0635" w:rsidRPr="005D29C3" w:rsidRDefault="00015CAC" w:rsidP="000F7A85">
            <w:pPr>
              <w:pStyle w:val="ListParagraph"/>
              <w:numPr>
                <w:ilvl w:val="0"/>
                <w:numId w:val="8"/>
              </w:numPr>
              <w:ind w:left="155" w:hanging="220"/>
              <w:jc w:val="both"/>
              <w:rPr>
                <w:lang w:val="en-GB"/>
              </w:rPr>
            </w:pPr>
            <w:r w:rsidRPr="005D29C3">
              <w:rPr>
                <w:lang w:val="en-GB"/>
              </w:rPr>
              <w:t>Decentralization</w:t>
            </w:r>
          </w:p>
        </w:tc>
      </w:tr>
    </w:tbl>
    <w:p w14:paraId="4A179B8D" w14:textId="1B3DC877" w:rsidR="00015CAC" w:rsidRPr="005D29C3" w:rsidRDefault="003805D3" w:rsidP="003805D3">
      <w:pPr>
        <w:pStyle w:val="Caption"/>
        <w:ind w:firstLine="0"/>
        <w:rPr>
          <w:b w:val="0"/>
          <w:bCs/>
          <w:lang w:val="en-GB"/>
        </w:rPr>
      </w:pPr>
      <w:bookmarkStart w:id="1" w:name="_Ref16260089"/>
      <w:r w:rsidRPr="005D29C3">
        <w:rPr>
          <w:b w:val="0"/>
          <w:bCs/>
          <w:lang w:val="en-GB"/>
        </w:rPr>
        <w:t xml:space="preserve">Table </w:t>
      </w:r>
      <w:r w:rsidRPr="005D29C3">
        <w:rPr>
          <w:b w:val="0"/>
          <w:bCs/>
          <w:lang w:val="en-GB"/>
        </w:rPr>
        <w:fldChar w:fldCharType="begin"/>
      </w:r>
      <w:r w:rsidRPr="005D29C3">
        <w:rPr>
          <w:b w:val="0"/>
          <w:bCs/>
          <w:lang w:val="en-GB"/>
        </w:rPr>
        <w:instrText xml:space="preserve"> SEQ Table \* ARABIC </w:instrText>
      </w:r>
      <w:r w:rsidRPr="005D29C3">
        <w:rPr>
          <w:b w:val="0"/>
          <w:bCs/>
          <w:lang w:val="en-GB"/>
        </w:rPr>
        <w:fldChar w:fldCharType="separate"/>
      </w:r>
      <w:r w:rsidR="00905413" w:rsidRPr="005D29C3">
        <w:rPr>
          <w:b w:val="0"/>
          <w:bCs/>
          <w:noProof/>
          <w:lang w:val="en-GB"/>
        </w:rPr>
        <w:t>1</w:t>
      </w:r>
      <w:r w:rsidRPr="005D29C3">
        <w:rPr>
          <w:b w:val="0"/>
          <w:bCs/>
          <w:lang w:val="en-GB"/>
        </w:rPr>
        <w:fldChar w:fldCharType="end"/>
      </w:r>
      <w:bookmarkEnd w:id="1"/>
      <w:r w:rsidR="00AB1DC3" w:rsidRPr="005D29C3">
        <w:rPr>
          <w:b w:val="0"/>
          <w:bCs/>
          <w:lang w:val="en-GB"/>
        </w:rPr>
        <w:t xml:space="preserve"> – IoT: Impact and Challenges </w:t>
      </w:r>
    </w:p>
    <w:p w14:paraId="38B7CE49" w14:textId="77777777" w:rsidR="00AF7F25" w:rsidRPr="005D29C3" w:rsidRDefault="00AF7F25" w:rsidP="00015CAC">
      <w:pPr>
        <w:rPr>
          <w:lang w:val="en-GB"/>
        </w:rPr>
      </w:pPr>
    </w:p>
    <w:tbl>
      <w:tblPr>
        <w:tblStyle w:val="TableGrid"/>
        <w:tblW w:w="0" w:type="auto"/>
        <w:tblLook w:val="04A0" w:firstRow="1" w:lastRow="0" w:firstColumn="1" w:lastColumn="0" w:noHBand="0" w:noVBand="1"/>
      </w:tblPr>
      <w:tblGrid>
        <w:gridCol w:w="1240"/>
        <w:gridCol w:w="7820"/>
      </w:tblGrid>
      <w:tr w:rsidR="00015CAC" w:rsidRPr="005D29C3" w14:paraId="41C64C4B" w14:textId="77777777" w:rsidTr="00AB1DC3">
        <w:tc>
          <w:tcPr>
            <w:tcW w:w="9060" w:type="dxa"/>
            <w:gridSpan w:val="2"/>
          </w:tcPr>
          <w:p w14:paraId="06B751B5" w14:textId="77777777" w:rsidR="00015CAC" w:rsidRPr="005D29C3" w:rsidRDefault="00015CAC" w:rsidP="006A2DBE">
            <w:pPr>
              <w:jc w:val="both"/>
              <w:rPr>
                <w:b/>
                <w:lang w:val="en-GB"/>
              </w:rPr>
            </w:pPr>
            <w:r w:rsidRPr="005D29C3">
              <w:rPr>
                <w:b/>
                <w:lang w:val="en-GB"/>
              </w:rPr>
              <w:t>Blockchain Technology</w:t>
            </w:r>
          </w:p>
        </w:tc>
      </w:tr>
      <w:tr w:rsidR="00015CAC" w:rsidRPr="005D29C3" w14:paraId="48DA058C" w14:textId="77777777" w:rsidTr="00AB1DC3">
        <w:tc>
          <w:tcPr>
            <w:tcW w:w="1240" w:type="dxa"/>
          </w:tcPr>
          <w:p w14:paraId="6F69B448" w14:textId="77777777" w:rsidR="00015CAC" w:rsidRPr="005D29C3" w:rsidRDefault="00015CAC" w:rsidP="006A2DBE">
            <w:pPr>
              <w:jc w:val="both"/>
              <w:rPr>
                <w:b/>
                <w:lang w:val="en-GB"/>
              </w:rPr>
            </w:pPr>
            <w:r w:rsidRPr="005D29C3">
              <w:rPr>
                <w:b/>
                <w:lang w:val="en-GB"/>
              </w:rPr>
              <w:t>References</w:t>
            </w:r>
          </w:p>
        </w:tc>
        <w:tc>
          <w:tcPr>
            <w:tcW w:w="7820" w:type="dxa"/>
          </w:tcPr>
          <w:p w14:paraId="45362298" w14:textId="3D5CCCB3" w:rsidR="00015CAC" w:rsidRPr="005D29C3" w:rsidRDefault="00727DF1" w:rsidP="008D19DA">
            <w:pPr>
              <w:jc w:val="both"/>
              <w:rPr>
                <w:highlight w:val="yellow"/>
                <w:lang w:val="en-GB"/>
              </w:rPr>
            </w:pPr>
            <w:r w:rsidRPr="005D29C3">
              <w:rPr>
                <w:lang w:val="en-GB"/>
              </w:rPr>
              <w:t>[132</w:t>
            </w:r>
            <w:r w:rsidR="008D19DA" w:rsidRPr="005D29C3">
              <w:rPr>
                <w:lang w:val="en-GB"/>
              </w:rPr>
              <w:t>,133,134,135,136,137</w:t>
            </w:r>
            <w:r w:rsidR="007758A9" w:rsidRPr="005D29C3">
              <w:rPr>
                <w:lang w:val="en-GB"/>
              </w:rPr>
              <w:t>, 206</w:t>
            </w:r>
            <w:r w:rsidRPr="005D29C3">
              <w:rPr>
                <w:lang w:val="en-GB"/>
              </w:rPr>
              <w:t>]</w:t>
            </w:r>
          </w:p>
        </w:tc>
      </w:tr>
      <w:tr w:rsidR="00015CAC" w:rsidRPr="002C0B20" w14:paraId="2ECDC177" w14:textId="77777777" w:rsidTr="00AB1DC3">
        <w:tc>
          <w:tcPr>
            <w:tcW w:w="1240" w:type="dxa"/>
          </w:tcPr>
          <w:p w14:paraId="6F13AE03" w14:textId="77777777" w:rsidR="00015CAC" w:rsidRPr="005D29C3" w:rsidRDefault="00015CAC" w:rsidP="006A2DBE">
            <w:pPr>
              <w:jc w:val="both"/>
              <w:rPr>
                <w:b/>
                <w:lang w:val="en-GB"/>
              </w:rPr>
            </w:pPr>
            <w:r w:rsidRPr="005D29C3">
              <w:rPr>
                <w:b/>
                <w:lang w:val="en-GB"/>
              </w:rPr>
              <w:t>Impact</w:t>
            </w:r>
          </w:p>
        </w:tc>
        <w:tc>
          <w:tcPr>
            <w:tcW w:w="7820" w:type="dxa"/>
          </w:tcPr>
          <w:p w14:paraId="6107A758" w14:textId="77777777" w:rsidR="00015CAC" w:rsidRPr="005D29C3" w:rsidRDefault="00015CAC" w:rsidP="006A2DBE">
            <w:pPr>
              <w:ind w:left="-104"/>
              <w:jc w:val="both"/>
              <w:rPr>
                <w:b/>
                <w:lang w:val="en-GB"/>
              </w:rPr>
            </w:pPr>
            <w:r w:rsidRPr="005D29C3">
              <w:rPr>
                <w:b/>
                <w:lang w:val="en-GB"/>
              </w:rPr>
              <w:t xml:space="preserve">Functional impact: </w:t>
            </w:r>
          </w:p>
          <w:p w14:paraId="7DABB75A" w14:textId="77777777" w:rsidR="00015CAC" w:rsidRPr="005D29C3" w:rsidRDefault="00015CAC" w:rsidP="006A2DBE">
            <w:pPr>
              <w:pStyle w:val="ListParagraph"/>
              <w:numPr>
                <w:ilvl w:val="0"/>
                <w:numId w:val="8"/>
              </w:numPr>
              <w:ind w:left="155" w:hanging="220"/>
              <w:jc w:val="both"/>
              <w:rPr>
                <w:lang w:val="en-GB"/>
              </w:rPr>
            </w:pPr>
            <w:r w:rsidRPr="005D29C3">
              <w:rPr>
                <w:lang w:val="en-GB"/>
              </w:rPr>
              <w:t>Improve real-time visibility, transparency, security, immutability, irrevocability, neutrality, and reliability for all the supply chain actors</w:t>
            </w:r>
          </w:p>
          <w:p w14:paraId="3FA5F679" w14:textId="77777777" w:rsidR="00015CAC" w:rsidRPr="005D29C3" w:rsidRDefault="00015CAC" w:rsidP="006A2DBE">
            <w:pPr>
              <w:pStyle w:val="ListParagraph"/>
              <w:numPr>
                <w:ilvl w:val="0"/>
                <w:numId w:val="8"/>
              </w:numPr>
              <w:ind w:left="155" w:hanging="220"/>
              <w:jc w:val="both"/>
              <w:rPr>
                <w:lang w:val="en-GB"/>
              </w:rPr>
            </w:pPr>
            <w:r w:rsidRPr="005D29C3">
              <w:rPr>
                <w:lang w:val="en-GB"/>
              </w:rPr>
              <w:t>Increase in data quality (ensuring immutable product-process links, smarter and more accessible data and market information)</w:t>
            </w:r>
          </w:p>
          <w:p w14:paraId="5CED66AF" w14:textId="4124212F" w:rsidR="00015CAC" w:rsidRPr="005D29C3" w:rsidRDefault="00015CAC" w:rsidP="006A2DBE">
            <w:pPr>
              <w:pStyle w:val="ListParagraph"/>
              <w:numPr>
                <w:ilvl w:val="0"/>
                <w:numId w:val="8"/>
              </w:numPr>
              <w:ind w:left="155" w:hanging="220"/>
              <w:jc w:val="both"/>
              <w:rPr>
                <w:lang w:val="en-GB"/>
              </w:rPr>
            </w:pPr>
            <w:r w:rsidRPr="005D29C3">
              <w:rPr>
                <w:lang w:val="en-GB"/>
              </w:rPr>
              <w:t xml:space="preserve">Improve real-time tracking for the agri-food </w:t>
            </w:r>
            <w:r w:rsidR="00550A6B" w:rsidRPr="005D29C3">
              <w:rPr>
                <w:lang w:val="en-GB"/>
              </w:rPr>
              <w:t xml:space="preserve">products and </w:t>
            </w:r>
            <w:r w:rsidRPr="005D29C3">
              <w:rPr>
                <w:lang w:val="en-GB"/>
              </w:rPr>
              <w:t xml:space="preserve">management of defective products. </w:t>
            </w:r>
          </w:p>
          <w:p w14:paraId="1A89228A" w14:textId="77777777" w:rsidR="00015CAC" w:rsidRPr="005D29C3" w:rsidRDefault="00015CAC" w:rsidP="006A2DBE">
            <w:pPr>
              <w:pStyle w:val="ListParagraph"/>
              <w:numPr>
                <w:ilvl w:val="0"/>
                <w:numId w:val="8"/>
              </w:numPr>
              <w:ind w:left="155" w:hanging="220"/>
              <w:jc w:val="both"/>
              <w:rPr>
                <w:b/>
                <w:lang w:val="en-GB"/>
              </w:rPr>
            </w:pPr>
            <w:r w:rsidRPr="005D29C3">
              <w:rPr>
                <w:lang w:val="en-GB"/>
              </w:rPr>
              <w:t>Improve faster, responsiveness and efficient operations and scalability</w:t>
            </w:r>
          </w:p>
          <w:p w14:paraId="19FECF3E" w14:textId="77777777" w:rsidR="00015CAC" w:rsidRPr="005D29C3" w:rsidRDefault="00015CAC" w:rsidP="006A2DBE">
            <w:pPr>
              <w:pStyle w:val="ListParagraph"/>
              <w:numPr>
                <w:ilvl w:val="0"/>
                <w:numId w:val="8"/>
              </w:numPr>
              <w:ind w:left="155" w:hanging="220"/>
              <w:jc w:val="both"/>
              <w:rPr>
                <w:b/>
                <w:lang w:val="en-GB"/>
              </w:rPr>
            </w:pPr>
            <w:r w:rsidRPr="005D29C3">
              <w:rPr>
                <w:lang w:val="en-GB"/>
              </w:rPr>
              <w:t>Automated certification of food safety and quality</w:t>
            </w:r>
          </w:p>
          <w:p w14:paraId="5F613F75" w14:textId="77777777" w:rsidR="00015CAC" w:rsidRPr="005D29C3" w:rsidRDefault="00015CAC" w:rsidP="006A2DBE">
            <w:pPr>
              <w:ind w:left="-65"/>
              <w:jc w:val="both"/>
              <w:rPr>
                <w:b/>
                <w:lang w:val="en-GB"/>
              </w:rPr>
            </w:pPr>
            <w:r w:rsidRPr="005D29C3">
              <w:rPr>
                <w:b/>
                <w:lang w:val="en-GB"/>
              </w:rPr>
              <w:t xml:space="preserve">Economic impact: </w:t>
            </w:r>
          </w:p>
          <w:p w14:paraId="30CC65B7"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lang w:val="en-GB"/>
              </w:rPr>
              <w:t>Lower transaction costs</w:t>
            </w:r>
          </w:p>
          <w:p w14:paraId="2C66DAC6"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lang w:val="en-GB"/>
              </w:rPr>
              <w:t xml:space="preserve">Markets can form more efficient prices, as information asymmetries among stakeholders disappear. </w:t>
            </w:r>
          </w:p>
          <w:p w14:paraId="00E3A7BD" w14:textId="77777777" w:rsidR="00015CAC" w:rsidRPr="005D29C3" w:rsidRDefault="00015CAC" w:rsidP="006A2DBE">
            <w:pPr>
              <w:ind w:left="-65"/>
              <w:jc w:val="both"/>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Environmental impact: </w:t>
            </w:r>
          </w:p>
          <w:p w14:paraId="38A6ADEA" w14:textId="77777777" w:rsidR="00015CAC" w:rsidRPr="005D29C3" w:rsidRDefault="00015CAC" w:rsidP="006A2DBE">
            <w:pPr>
              <w:pStyle w:val="ListParagraph"/>
              <w:numPr>
                <w:ilvl w:val="0"/>
                <w:numId w:val="8"/>
              </w:numPr>
              <w:autoSpaceDE w:val="0"/>
              <w:autoSpaceDN w:val="0"/>
              <w:adjustRightInd w:val="0"/>
              <w:ind w:left="155" w:hanging="220"/>
              <w:jc w:val="both"/>
              <w:rPr>
                <w:rFonts w:ascii="AdvTT5ada87cc" w:eastAsiaTheme="minorEastAsia" w:hAnsi="AdvTT5ada87cc" w:cs="AdvTT5ada87cc"/>
                <w:b/>
                <w:color w:val="000000"/>
                <w:lang w:val="en-GB"/>
              </w:rPr>
            </w:pPr>
            <w:r w:rsidRPr="005D29C3">
              <w:rPr>
                <w:rFonts w:ascii="PWGCKS+TimesNewRomanPSMT" w:hAnsi="PWGCKS+TimesNewRomanPSMT" w:cs="PWGCKS+TimesNewRomanPSMT"/>
                <w:lang w:val="en-GB"/>
              </w:rPr>
              <w:t xml:space="preserve">Reduction of wastes due to the enhanced traceability. </w:t>
            </w:r>
          </w:p>
          <w:p w14:paraId="6D6AC2F2" w14:textId="77777777" w:rsidR="00015CAC" w:rsidRPr="005D29C3" w:rsidRDefault="00015CAC" w:rsidP="006A2DBE">
            <w:pPr>
              <w:autoSpaceDE w:val="0"/>
              <w:autoSpaceDN w:val="0"/>
              <w:adjustRightInd w:val="0"/>
              <w:ind w:left="-65"/>
              <w:jc w:val="both"/>
              <w:rPr>
                <w:rFonts w:ascii="AdvTT5ada87cc" w:eastAsiaTheme="minorEastAsia" w:hAnsi="AdvTT5ada87cc" w:cs="AdvTT5ada87cc"/>
                <w:b/>
                <w:color w:val="000000"/>
                <w:lang w:val="en-GB"/>
              </w:rPr>
            </w:pPr>
            <w:r w:rsidRPr="005D29C3">
              <w:rPr>
                <w:b/>
                <w:lang w:val="en-GB"/>
              </w:rPr>
              <w:t xml:space="preserve">Social Impact : </w:t>
            </w:r>
          </w:p>
          <w:p w14:paraId="33C5BA85"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b/>
                <w:lang w:val="en-GB"/>
              </w:rPr>
            </w:pPr>
            <w:r w:rsidRPr="005D29C3">
              <w:rPr>
                <w:lang w:val="en-GB"/>
              </w:rPr>
              <w:t>Improves customer satisfaction by ensuring food safety and quality</w:t>
            </w:r>
          </w:p>
          <w:p w14:paraId="43915CDA" w14:textId="55C2B7CF" w:rsidR="00015CAC" w:rsidRPr="005D29C3" w:rsidRDefault="00550A6B" w:rsidP="006A2DBE">
            <w:pPr>
              <w:pStyle w:val="ListParagraph"/>
              <w:numPr>
                <w:ilvl w:val="0"/>
                <w:numId w:val="8"/>
              </w:numPr>
              <w:ind w:left="155" w:hanging="220"/>
              <w:jc w:val="both"/>
              <w:rPr>
                <w:lang w:val="en-GB"/>
              </w:rPr>
            </w:pPr>
            <w:r w:rsidRPr="005D29C3">
              <w:rPr>
                <w:lang w:val="en-GB"/>
              </w:rPr>
              <w:t>Disintermediation</w:t>
            </w:r>
            <w:r w:rsidR="00015CAC" w:rsidRPr="005D29C3">
              <w:rPr>
                <w:lang w:val="en-GB"/>
              </w:rPr>
              <w:t xml:space="preserve">: no needed for intermediaries and trusted third party due to smart contracts. </w:t>
            </w:r>
          </w:p>
          <w:p w14:paraId="3AA3FD8C" w14:textId="77777777" w:rsidR="00015CAC" w:rsidRPr="005D29C3" w:rsidRDefault="00015CAC" w:rsidP="006A2DBE">
            <w:pPr>
              <w:pStyle w:val="ListParagraph"/>
              <w:numPr>
                <w:ilvl w:val="0"/>
                <w:numId w:val="8"/>
              </w:numPr>
              <w:ind w:left="155" w:hanging="220"/>
              <w:jc w:val="both"/>
              <w:rPr>
                <w:lang w:val="en-GB"/>
              </w:rPr>
            </w:pPr>
            <w:r w:rsidRPr="005D29C3">
              <w:rPr>
                <w:lang w:val="en-GB"/>
              </w:rPr>
              <w:t>Risk reduction of involved actors</w:t>
            </w:r>
          </w:p>
          <w:p w14:paraId="4042C258" w14:textId="77777777" w:rsidR="00015CAC" w:rsidRPr="005D29C3" w:rsidRDefault="00015CAC" w:rsidP="006A2DBE">
            <w:pPr>
              <w:pStyle w:val="ListParagraph"/>
              <w:numPr>
                <w:ilvl w:val="0"/>
                <w:numId w:val="8"/>
              </w:numPr>
              <w:ind w:left="155" w:hanging="220"/>
              <w:jc w:val="both"/>
              <w:rPr>
                <w:lang w:val="en-GB"/>
              </w:rPr>
            </w:pPr>
            <w:r w:rsidRPr="005D29C3">
              <w:rPr>
                <w:lang w:val="en-GB"/>
              </w:rPr>
              <w:t>Empowered users: users are in control of all their information including better informed consumers</w:t>
            </w:r>
          </w:p>
          <w:p w14:paraId="5C2685AE" w14:textId="77777777" w:rsidR="00015CAC" w:rsidRPr="005D29C3" w:rsidRDefault="00015CAC" w:rsidP="006A2DBE">
            <w:pPr>
              <w:ind w:left="-65"/>
              <w:jc w:val="both"/>
              <w:rPr>
                <w:b/>
                <w:lang w:val="en-GB"/>
              </w:rPr>
            </w:pPr>
            <w:r w:rsidRPr="005D29C3">
              <w:rPr>
                <w:b/>
                <w:lang w:val="en-GB"/>
              </w:rPr>
              <w:t xml:space="preserve">Business impact: </w:t>
            </w:r>
          </w:p>
          <w:p w14:paraId="4CE34AA3" w14:textId="77777777" w:rsidR="00015CAC" w:rsidRPr="005D29C3" w:rsidRDefault="00015CAC" w:rsidP="006A2DBE">
            <w:pPr>
              <w:pStyle w:val="ListParagraph"/>
              <w:numPr>
                <w:ilvl w:val="0"/>
                <w:numId w:val="8"/>
              </w:numPr>
              <w:ind w:left="155" w:hanging="220"/>
              <w:jc w:val="both"/>
              <w:rPr>
                <w:lang w:val="en-GB"/>
              </w:rPr>
            </w:pPr>
            <w:r w:rsidRPr="005D29C3">
              <w:rPr>
                <w:lang w:val="en-GB"/>
              </w:rPr>
              <w:t>Process integrity: users can trust that transactions will be executed exactly as the protocol commands removing the need for a trusted third party.</w:t>
            </w:r>
          </w:p>
          <w:p w14:paraId="46B334AB" w14:textId="77777777" w:rsidR="00015CAC" w:rsidRPr="005D29C3" w:rsidRDefault="00015CAC" w:rsidP="006A2DBE">
            <w:pPr>
              <w:pStyle w:val="ListParagraph"/>
              <w:numPr>
                <w:ilvl w:val="0"/>
                <w:numId w:val="8"/>
              </w:numPr>
              <w:ind w:left="155" w:hanging="220"/>
              <w:jc w:val="both"/>
              <w:rPr>
                <w:lang w:val="en-GB"/>
              </w:rPr>
            </w:pPr>
            <w:r w:rsidRPr="005D29C3">
              <w:rPr>
                <w:lang w:val="en-GB"/>
              </w:rPr>
              <w:t>Enhance members’ collaboration</w:t>
            </w:r>
          </w:p>
          <w:p w14:paraId="63F85BB6" w14:textId="77777777" w:rsidR="00015CAC" w:rsidRPr="005D29C3" w:rsidRDefault="00015CAC" w:rsidP="006A2DBE">
            <w:pPr>
              <w:pStyle w:val="ListParagraph"/>
              <w:numPr>
                <w:ilvl w:val="0"/>
                <w:numId w:val="8"/>
              </w:numPr>
              <w:ind w:left="155" w:hanging="220"/>
              <w:jc w:val="both"/>
              <w:rPr>
                <w:lang w:val="en-GB"/>
              </w:rPr>
            </w:pPr>
            <w:r w:rsidRPr="005D29C3">
              <w:rPr>
                <w:lang w:val="en-GB"/>
              </w:rPr>
              <w:t>Disintermediation &amp; Decentralised operations</w:t>
            </w:r>
          </w:p>
          <w:p w14:paraId="2D7E884E" w14:textId="77777777" w:rsidR="00015CAC" w:rsidRPr="005D29C3" w:rsidRDefault="00015CAC" w:rsidP="006A2DBE">
            <w:pPr>
              <w:autoSpaceDE w:val="0"/>
              <w:autoSpaceDN w:val="0"/>
              <w:adjustRightInd w:val="0"/>
              <w:ind w:left="-65"/>
              <w:jc w:val="both"/>
              <w:rPr>
                <w:b/>
                <w:lang w:val="en-GB"/>
              </w:rPr>
            </w:pPr>
            <w:r w:rsidRPr="005D29C3">
              <w:rPr>
                <w:b/>
                <w:lang w:val="en-GB"/>
              </w:rPr>
              <w:t xml:space="preserve">Technological impact: </w:t>
            </w:r>
          </w:p>
          <w:p w14:paraId="6A3FDB52"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It addresses challenges on the Internet of Things such as decentralization, anonymity, and security.</w:t>
            </w:r>
          </w:p>
        </w:tc>
      </w:tr>
      <w:tr w:rsidR="00015CAC" w:rsidRPr="002C0B20" w14:paraId="594E98CE" w14:textId="77777777" w:rsidTr="00AB1DC3">
        <w:tc>
          <w:tcPr>
            <w:tcW w:w="1240" w:type="dxa"/>
          </w:tcPr>
          <w:p w14:paraId="2683C28E" w14:textId="77777777" w:rsidR="00015CAC" w:rsidRPr="005D29C3" w:rsidRDefault="00015CAC" w:rsidP="006A2DBE">
            <w:pPr>
              <w:jc w:val="both"/>
              <w:rPr>
                <w:b/>
                <w:lang w:val="en-GB"/>
              </w:rPr>
            </w:pPr>
            <w:r w:rsidRPr="005D29C3">
              <w:rPr>
                <w:b/>
                <w:lang w:val="en-GB"/>
              </w:rPr>
              <w:t>Challenges</w:t>
            </w:r>
          </w:p>
        </w:tc>
        <w:tc>
          <w:tcPr>
            <w:tcW w:w="7820" w:type="dxa"/>
          </w:tcPr>
          <w:p w14:paraId="27CB90A3" w14:textId="6356B20A" w:rsidR="00015CAC" w:rsidRPr="005D29C3" w:rsidRDefault="006A2DBE" w:rsidP="006A2DBE">
            <w:pPr>
              <w:ind w:left="-65"/>
              <w:jc w:val="both"/>
              <w:rPr>
                <w:b/>
                <w:lang w:val="en-GB"/>
              </w:rPr>
            </w:pPr>
            <w:r w:rsidRPr="005D29C3">
              <w:rPr>
                <w:b/>
                <w:lang w:val="en-GB"/>
              </w:rPr>
              <w:t>Organizational</w:t>
            </w:r>
            <w:r w:rsidR="00015CAC" w:rsidRPr="005D29C3">
              <w:rPr>
                <w:b/>
                <w:lang w:val="en-GB"/>
              </w:rPr>
              <w:t xml:space="preserve"> Challenges: </w:t>
            </w:r>
          </w:p>
          <w:p w14:paraId="3B0D7B34" w14:textId="77777777" w:rsidR="006A2DBE" w:rsidRPr="005D29C3" w:rsidRDefault="00015CAC" w:rsidP="006A2DBE">
            <w:pPr>
              <w:pStyle w:val="ListParagraph"/>
              <w:numPr>
                <w:ilvl w:val="0"/>
                <w:numId w:val="8"/>
              </w:numPr>
              <w:ind w:left="155" w:hanging="220"/>
              <w:jc w:val="both"/>
              <w:rPr>
                <w:b/>
                <w:lang w:val="en-GB"/>
              </w:rPr>
            </w:pPr>
            <w:r w:rsidRPr="005D29C3">
              <w:rPr>
                <w:rFonts w:ascii="PWGCKS+TimesNewRomanPSMT" w:hAnsi="PWGCKS+TimesNewRomanPSMT" w:cs="PWGCKS+TimesNewRomanPSMT"/>
                <w:lang w:val="en-GB"/>
              </w:rPr>
              <w:t>Uncertain regulatory status</w:t>
            </w:r>
            <w:r w:rsidR="006A2DBE" w:rsidRPr="005D29C3">
              <w:rPr>
                <w:rFonts w:ascii="PWGCKS+TimesNewRomanPSMT" w:hAnsi="PWGCKS+TimesNewRomanPSMT" w:cs="PWGCKS+TimesNewRomanPSMT"/>
                <w:lang w:val="en-GB"/>
              </w:rPr>
              <w:t xml:space="preserve"> and complex legal frameworks. </w:t>
            </w:r>
            <w:r w:rsidRPr="005D29C3">
              <w:rPr>
                <w:rFonts w:ascii="PWGCKS+TimesNewRomanPSMT" w:hAnsi="PWGCKS+TimesNewRomanPSMT" w:cs="PWGCKS+TimesNewRomanPSMT"/>
                <w:lang w:val="en-GB"/>
              </w:rPr>
              <w:t> </w:t>
            </w:r>
          </w:p>
          <w:p w14:paraId="76287E33" w14:textId="55305A85" w:rsidR="00015CAC" w:rsidRPr="005D29C3" w:rsidRDefault="00015CAC" w:rsidP="006A2DBE">
            <w:pPr>
              <w:pStyle w:val="ListParagraph"/>
              <w:numPr>
                <w:ilvl w:val="0"/>
                <w:numId w:val="8"/>
              </w:numPr>
              <w:ind w:left="-65" w:hanging="220"/>
              <w:jc w:val="both"/>
              <w:rPr>
                <w:b/>
                <w:lang w:val="en-GB"/>
              </w:rPr>
            </w:pPr>
            <w:r w:rsidRPr="005D29C3">
              <w:rPr>
                <w:b/>
                <w:lang w:val="en-GB"/>
              </w:rPr>
              <w:t>Environmental Challenges:</w:t>
            </w:r>
          </w:p>
          <w:p w14:paraId="0A7E4F89"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Large energy consumption</w:t>
            </w:r>
          </w:p>
          <w:p w14:paraId="528F4263" w14:textId="77777777" w:rsidR="00015CAC" w:rsidRPr="005D29C3" w:rsidRDefault="00015CAC" w:rsidP="006A2DBE">
            <w:pPr>
              <w:ind w:left="-65"/>
              <w:jc w:val="both"/>
              <w:rPr>
                <w:b/>
                <w:lang w:val="en-GB"/>
              </w:rPr>
            </w:pPr>
            <w:r w:rsidRPr="005D29C3">
              <w:rPr>
                <w:b/>
                <w:lang w:val="en-GB"/>
              </w:rPr>
              <w:t>Social Challenges:</w:t>
            </w:r>
          </w:p>
          <w:p w14:paraId="5CF2AFA6" w14:textId="2900D2F5"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Lack of </w:t>
            </w:r>
            <w:r w:rsidR="006A2DBE" w:rsidRPr="005D29C3">
              <w:rPr>
                <w:rFonts w:ascii="PWGCKS+TimesNewRomanPSMT" w:hAnsi="PWGCKS+TimesNewRomanPSMT" w:cs="PWGCKS+TimesNewRomanPSMT"/>
                <w:lang w:val="en-GB"/>
              </w:rPr>
              <w:t>required t</w:t>
            </w:r>
            <w:r w:rsidRPr="005D29C3">
              <w:rPr>
                <w:rFonts w:ascii="PWGCKS+TimesNewRomanPSMT" w:hAnsi="PWGCKS+TimesNewRomanPSMT" w:cs="PWGCKS+TimesNewRomanPSMT"/>
                <w:lang w:val="en-GB"/>
              </w:rPr>
              <w:t xml:space="preserve">echnical </w:t>
            </w:r>
            <w:r w:rsidR="006A2DBE" w:rsidRPr="005D29C3">
              <w:rPr>
                <w:rFonts w:ascii="PWGCKS+TimesNewRomanPSMT" w:hAnsi="PWGCKS+TimesNewRomanPSMT" w:cs="PWGCKS+TimesNewRomanPSMT"/>
                <w:lang w:val="en-GB"/>
              </w:rPr>
              <w:t>skill</w:t>
            </w:r>
          </w:p>
          <w:p w14:paraId="65494B6B" w14:textId="77777777" w:rsidR="00015CAC" w:rsidRPr="005D29C3" w:rsidRDefault="00015CAC" w:rsidP="006A2DBE">
            <w:pPr>
              <w:pStyle w:val="ListParagraph"/>
              <w:numPr>
                <w:ilvl w:val="0"/>
                <w:numId w:val="8"/>
              </w:numPr>
              <w:ind w:left="155" w:hanging="220"/>
              <w:jc w:val="both"/>
              <w:rPr>
                <w:rFonts w:ascii="PWGCKS+TimesNewRomanPSMT" w:hAnsi="PWGCKS+TimesNewRomanPSMT" w:cs="PWGCKS+TimesNewRomanPSMT"/>
                <w:lang w:val="en-GB"/>
              </w:rPr>
            </w:pPr>
            <w:r w:rsidRPr="005D29C3">
              <w:rPr>
                <w:rFonts w:ascii="PWGCKS+TimesNewRomanPSMT" w:hAnsi="PWGCKS+TimesNewRomanPSMT" w:cs="PWGCKS+TimesNewRomanPSMT"/>
                <w:lang w:val="en-GB"/>
              </w:rPr>
              <w:t>Cultural adoption: blockchain represents a complete shift to a decentralized network which requires the buy-in of its users and operators.</w:t>
            </w:r>
          </w:p>
          <w:p w14:paraId="599DEC70" w14:textId="77777777" w:rsidR="00015CAC" w:rsidRPr="005D29C3" w:rsidRDefault="00015CAC" w:rsidP="006A2DBE">
            <w:pPr>
              <w:ind w:left="-65"/>
              <w:jc w:val="both"/>
              <w:rPr>
                <w:b/>
                <w:lang w:val="en-GB"/>
              </w:rPr>
            </w:pPr>
            <w:r w:rsidRPr="005D29C3">
              <w:rPr>
                <w:b/>
                <w:lang w:val="en-GB"/>
              </w:rPr>
              <w:t>Technological Challenges:</w:t>
            </w:r>
          </w:p>
          <w:p w14:paraId="1A8470A9" w14:textId="08F8377F" w:rsidR="00015CAC" w:rsidRPr="005D29C3" w:rsidRDefault="00015CAC" w:rsidP="006A2DBE">
            <w:pPr>
              <w:pStyle w:val="ListParagraph"/>
              <w:numPr>
                <w:ilvl w:val="0"/>
                <w:numId w:val="8"/>
              </w:numPr>
              <w:ind w:left="155" w:hanging="220"/>
              <w:jc w:val="both"/>
              <w:rPr>
                <w:lang w:val="en-GB"/>
              </w:rPr>
            </w:pPr>
            <w:r w:rsidRPr="005D29C3">
              <w:rPr>
                <w:lang w:val="en-GB"/>
              </w:rPr>
              <w:t>Blockchain integration with other technologies (BDA, IoT, CPS)</w:t>
            </w:r>
          </w:p>
          <w:p w14:paraId="3575C287" w14:textId="75441EDB" w:rsidR="006A2DBE" w:rsidRPr="005D29C3" w:rsidRDefault="006A2DBE" w:rsidP="006A2DBE">
            <w:pPr>
              <w:pStyle w:val="ListParagraph"/>
              <w:numPr>
                <w:ilvl w:val="0"/>
                <w:numId w:val="8"/>
              </w:numPr>
              <w:ind w:left="155" w:hanging="220"/>
              <w:jc w:val="both"/>
              <w:rPr>
                <w:lang w:val="en-GB"/>
              </w:rPr>
            </w:pPr>
            <w:r w:rsidRPr="005D29C3">
              <w:rPr>
                <w:rFonts w:ascii="PWGCKS+TimesNewRomanPSMT" w:hAnsi="PWGCKS+TimesNewRomanPSMT" w:cs="PWGCKS+TimesNewRomanPSMT"/>
                <w:lang w:val="en-GB"/>
              </w:rPr>
              <w:t>Strategize the transition: blockchain applications offer solutions that require significant changes to, or complete replacement of, existing systems.</w:t>
            </w:r>
          </w:p>
          <w:p w14:paraId="65E2D36A" w14:textId="6998878A" w:rsidR="00015CAC" w:rsidRPr="005D29C3" w:rsidRDefault="006A2DBE" w:rsidP="006A2DBE">
            <w:pPr>
              <w:pStyle w:val="ListParagraph"/>
              <w:numPr>
                <w:ilvl w:val="0"/>
                <w:numId w:val="8"/>
              </w:numPr>
              <w:ind w:left="155" w:hanging="220"/>
              <w:jc w:val="both"/>
              <w:rPr>
                <w:lang w:val="en-GB"/>
              </w:rPr>
            </w:pPr>
            <w:r w:rsidRPr="005D29C3">
              <w:rPr>
                <w:rFonts w:ascii="PWGCKS+TimesNewRomanPSMT" w:hAnsi="PWGCKS+TimesNewRomanPSMT" w:cs="PWGCKS+TimesNewRomanPSMT"/>
                <w:lang w:val="en-GB"/>
              </w:rPr>
              <w:t>Limited s</w:t>
            </w:r>
            <w:r w:rsidR="00015CAC" w:rsidRPr="005D29C3">
              <w:rPr>
                <w:rFonts w:ascii="PWGCKS+TimesNewRomanPSMT" w:hAnsi="PWGCKS+TimesNewRomanPSMT" w:cs="PWGCKS+TimesNewRomanPSMT"/>
                <w:lang w:val="en-GB"/>
              </w:rPr>
              <w:t>torage capacity and scalability</w:t>
            </w:r>
          </w:p>
          <w:p w14:paraId="49D58969" w14:textId="77777777" w:rsidR="00015CAC" w:rsidRPr="005D29C3" w:rsidRDefault="00015CAC" w:rsidP="006A2DBE">
            <w:pPr>
              <w:pStyle w:val="ListParagraph"/>
              <w:numPr>
                <w:ilvl w:val="0"/>
                <w:numId w:val="8"/>
              </w:numPr>
              <w:ind w:left="155" w:hanging="220"/>
              <w:jc w:val="both"/>
              <w:rPr>
                <w:lang w:val="en-GB"/>
              </w:rPr>
            </w:pPr>
            <w:r w:rsidRPr="005D29C3">
              <w:rPr>
                <w:rFonts w:ascii="PWGCKS+TimesNewRomanPSMT" w:hAnsi="PWGCKS+TimesNewRomanPSMT" w:cs="PWGCKS+TimesNewRomanPSMT"/>
                <w:lang w:val="en-GB"/>
              </w:rPr>
              <w:t>Control, security, and privacy: while solutions exist, including private or permissioned blockchains and strong encryption, there are still cyber security concerns that need to be addressed before the general public will entrust their personal data to a blockchain solution.</w:t>
            </w:r>
          </w:p>
          <w:p w14:paraId="20055D4F" w14:textId="685B0F5F" w:rsidR="00015CAC" w:rsidRPr="005D29C3" w:rsidRDefault="00015CAC" w:rsidP="006A2DBE">
            <w:pPr>
              <w:pStyle w:val="ListParagraph"/>
              <w:numPr>
                <w:ilvl w:val="0"/>
                <w:numId w:val="8"/>
              </w:numPr>
              <w:ind w:left="155" w:hanging="220"/>
              <w:jc w:val="both"/>
              <w:rPr>
                <w:lang w:val="en-GB"/>
              </w:rPr>
            </w:pPr>
            <w:r w:rsidRPr="005D29C3">
              <w:rPr>
                <w:rFonts w:ascii="PWGCKS+TimesNewRomanPSMT" w:hAnsi="PWGCKS+TimesNewRomanPSMT" w:cs="PWGCKS+TimesNewRomanPSMT"/>
                <w:lang w:val="en-GB"/>
              </w:rPr>
              <w:t>Throughput and latency issue</w:t>
            </w:r>
            <w:r w:rsidR="006A2DBE" w:rsidRPr="005D29C3">
              <w:rPr>
                <w:rFonts w:ascii="PWGCKS+TimesNewRomanPSMT" w:hAnsi="PWGCKS+TimesNewRomanPSMT" w:cs="PWGCKS+TimesNewRomanPSMT"/>
                <w:lang w:val="en-GB"/>
              </w:rPr>
              <w:t>:  i</w:t>
            </w:r>
            <w:r w:rsidRPr="005D29C3">
              <w:rPr>
                <w:rFonts w:ascii="PWGCKS+TimesNewRomanPSMT" w:hAnsi="PWGCKS+TimesNewRomanPSMT" w:cs="PWGCKS+TimesNewRomanPSMT"/>
                <w:lang w:val="en-GB"/>
              </w:rPr>
              <w:t xml:space="preserve">n the context of agri-food </w:t>
            </w:r>
            <w:r w:rsidR="001C2D68">
              <w:rPr>
                <w:rFonts w:ascii="PWGCKS+TimesNewRomanPSMT" w:hAnsi="PWGCKS+TimesNewRomanPSMT" w:cs="PWGCKS+TimesNewRomanPSMT"/>
                <w:lang w:val="en-GB"/>
              </w:rPr>
              <w:t>Supply Chain</w:t>
            </w:r>
            <w:r w:rsidRPr="005D29C3">
              <w:rPr>
                <w:rFonts w:ascii="PWGCKS+TimesNewRomanPSMT" w:hAnsi="PWGCKS+TimesNewRomanPSMT" w:cs="PWGCKS+TimesNewRomanPSMT"/>
                <w:lang w:val="en-GB"/>
              </w:rPr>
              <w:t xml:space="preserve"> management, due to the original restriction of block size and the time interval used to generate a new block, the current processing capacity of </w:t>
            </w:r>
            <w:r w:rsidR="00C942FF" w:rsidRPr="005D29C3">
              <w:rPr>
                <w:rFonts w:ascii="PWGCKS+TimesNewRomanPSMT" w:hAnsi="PWGCKS+TimesNewRomanPSMT" w:cs="PWGCKS+TimesNewRomanPSMT"/>
                <w:lang w:val="en-GB"/>
              </w:rPr>
              <w:t>blockchain</w:t>
            </w:r>
            <w:r w:rsidRPr="005D29C3">
              <w:rPr>
                <w:rFonts w:ascii="PWGCKS+TimesNewRomanPSMT" w:hAnsi="PWGCKS+TimesNewRomanPSMT" w:cs="PWGCKS+TimesNewRomanPSMT"/>
                <w:lang w:val="en-GB"/>
              </w:rPr>
              <w:t xml:space="preserve"> cannot fulfil the requirements o</w:t>
            </w:r>
            <w:r w:rsidR="006A2DBE" w:rsidRPr="005D29C3">
              <w:rPr>
                <w:rFonts w:ascii="PWGCKS+TimesNewRomanPSMT" w:hAnsi="PWGCKS+TimesNewRomanPSMT" w:cs="PWGCKS+TimesNewRomanPSMT"/>
                <w:lang w:val="en-GB"/>
              </w:rPr>
              <w:t>f processing millions of trans</w:t>
            </w:r>
            <w:r w:rsidRPr="005D29C3">
              <w:rPr>
                <w:rFonts w:ascii="PWGCKS+TimesNewRomanPSMT" w:hAnsi="PWGCKS+TimesNewRomanPSMT" w:cs="PWGCKS+TimesNewRomanPSMT"/>
                <w:lang w:val="en-GB"/>
              </w:rPr>
              <w:t>actions in real-time</w:t>
            </w:r>
          </w:p>
          <w:p w14:paraId="16BFDB59" w14:textId="494151FA" w:rsidR="00015CAC" w:rsidRPr="005D29C3" w:rsidRDefault="00015CAC" w:rsidP="006A2DBE">
            <w:pPr>
              <w:pStyle w:val="ListParagraph"/>
              <w:numPr>
                <w:ilvl w:val="0"/>
                <w:numId w:val="8"/>
              </w:numPr>
              <w:ind w:left="155" w:hanging="220"/>
              <w:jc w:val="both"/>
              <w:rPr>
                <w:lang w:val="en-GB"/>
              </w:rPr>
            </w:pPr>
            <w:r w:rsidRPr="005D29C3">
              <w:rPr>
                <w:lang w:val="en-GB"/>
              </w:rPr>
              <w:t>Infrastructure and capacity development challenges: it can only be applied as long as an internet connection is available, which can still be a challenge in some developing countries</w:t>
            </w:r>
          </w:p>
        </w:tc>
      </w:tr>
    </w:tbl>
    <w:p w14:paraId="785E87A9" w14:textId="2B2CA0F2" w:rsidR="00AB1DC3" w:rsidRPr="005D29C3" w:rsidRDefault="003805D3" w:rsidP="003805D3">
      <w:pPr>
        <w:pStyle w:val="Caption"/>
        <w:ind w:firstLine="0"/>
        <w:rPr>
          <w:b w:val="0"/>
          <w:bCs/>
          <w:lang w:val="en-GB"/>
        </w:rPr>
      </w:pPr>
      <w:bookmarkStart w:id="2" w:name="_Ref16260093"/>
      <w:r w:rsidRPr="005D29C3">
        <w:rPr>
          <w:b w:val="0"/>
          <w:bCs/>
          <w:lang w:val="en-GB"/>
        </w:rPr>
        <w:t xml:space="preserve">Table </w:t>
      </w:r>
      <w:r w:rsidRPr="005D29C3">
        <w:rPr>
          <w:b w:val="0"/>
          <w:bCs/>
          <w:lang w:val="en-GB"/>
        </w:rPr>
        <w:fldChar w:fldCharType="begin"/>
      </w:r>
      <w:r w:rsidRPr="005D29C3">
        <w:rPr>
          <w:b w:val="0"/>
          <w:bCs/>
          <w:lang w:val="en-GB"/>
        </w:rPr>
        <w:instrText xml:space="preserve"> SEQ Table \* ARABIC </w:instrText>
      </w:r>
      <w:r w:rsidRPr="005D29C3">
        <w:rPr>
          <w:b w:val="0"/>
          <w:bCs/>
          <w:lang w:val="en-GB"/>
        </w:rPr>
        <w:fldChar w:fldCharType="separate"/>
      </w:r>
      <w:r w:rsidR="00905413" w:rsidRPr="005D29C3">
        <w:rPr>
          <w:b w:val="0"/>
          <w:bCs/>
          <w:noProof/>
          <w:lang w:val="en-GB"/>
        </w:rPr>
        <w:t>2</w:t>
      </w:r>
      <w:r w:rsidRPr="005D29C3">
        <w:rPr>
          <w:b w:val="0"/>
          <w:bCs/>
          <w:lang w:val="en-GB"/>
        </w:rPr>
        <w:fldChar w:fldCharType="end"/>
      </w:r>
      <w:bookmarkEnd w:id="2"/>
      <w:r w:rsidR="00AB1DC3" w:rsidRPr="005D29C3">
        <w:rPr>
          <w:b w:val="0"/>
          <w:bCs/>
          <w:lang w:val="en-GB"/>
        </w:rPr>
        <w:t xml:space="preserve"> – Blockchain: Impact and Challenges </w:t>
      </w:r>
    </w:p>
    <w:p w14:paraId="644CFBA3" w14:textId="77777777" w:rsidR="00AB1DC3" w:rsidRPr="005D29C3" w:rsidRDefault="00AB1DC3" w:rsidP="00015CAC">
      <w:pPr>
        <w:rPr>
          <w:lang w:val="en-GB"/>
        </w:rPr>
      </w:pPr>
    </w:p>
    <w:tbl>
      <w:tblPr>
        <w:tblStyle w:val="TableGrid"/>
        <w:tblW w:w="9322" w:type="dxa"/>
        <w:tblLook w:val="04A0" w:firstRow="1" w:lastRow="0" w:firstColumn="1" w:lastColumn="0" w:noHBand="0" w:noVBand="1"/>
      </w:tblPr>
      <w:tblGrid>
        <w:gridCol w:w="1242"/>
        <w:gridCol w:w="8080"/>
      </w:tblGrid>
      <w:tr w:rsidR="00015CAC" w:rsidRPr="005D29C3" w14:paraId="22B4EFA5" w14:textId="77777777" w:rsidTr="00015CAC">
        <w:tc>
          <w:tcPr>
            <w:tcW w:w="9322" w:type="dxa"/>
            <w:gridSpan w:val="2"/>
          </w:tcPr>
          <w:p w14:paraId="08CC5A68" w14:textId="77777777" w:rsidR="00015CAC" w:rsidRPr="005D29C3" w:rsidRDefault="00015CAC" w:rsidP="00015CAC">
            <w:pPr>
              <w:rPr>
                <w:b/>
                <w:lang w:val="en-GB"/>
              </w:rPr>
            </w:pPr>
            <w:r w:rsidRPr="005D29C3">
              <w:rPr>
                <w:b/>
                <w:lang w:val="en-GB"/>
              </w:rPr>
              <w:t>Big Data Analytics</w:t>
            </w:r>
          </w:p>
        </w:tc>
      </w:tr>
      <w:tr w:rsidR="00015CAC" w:rsidRPr="005D29C3" w14:paraId="1A5E869C" w14:textId="77777777" w:rsidTr="00015CAC">
        <w:tc>
          <w:tcPr>
            <w:tcW w:w="1242" w:type="dxa"/>
          </w:tcPr>
          <w:p w14:paraId="125A58B2" w14:textId="77777777" w:rsidR="00015CAC" w:rsidRPr="005D29C3" w:rsidRDefault="00015CAC" w:rsidP="00015CAC">
            <w:pPr>
              <w:rPr>
                <w:b/>
                <w:lang w:val="en-GB"/>
              </w:rPr>
            </w:pPr>
            <w:r w:rsidRPr="005D29C3">
              <w:rPr>
                <w:b/>
                <w:lang w:val="en-GB"/>
              </w:rPr>
              <w:t>References</w:t>
            </w:r>
          </w:p>
        </w:tc>
        <w:tc>
          <w:tcPr>
            <w:tcW w:w="8080" w:type="dxa"/>
          </w:tcPr>
          <w:p w14:paraId="7D0A9762" w14:textId="721C2861" w:rsidR="00015CAC" w:rsidRPr="005D29C3" w:rsidRDefault="00796D30" w:rsidP="008D19DA">
            <w:pPr>
              <w:rPr>
                <w:lang w:val="en-GB"/>
              </w:rPr>
            </w:pPr>
            <w:r w:rsidRPr="005D29C3">
              <w:rPr>
                <w:lang w:val="en-GB"/>
              </w:rPr>
              <w:t>[138</w:t>
            </w:r>
            <w:r w:rsidR="008D19DA" w:rsidRPr="005D29C3">
              <w:rPr>
                <w:lang w:val="en-GB"/>
              </w:rPr>
              <w:t>,139,124,140,141,142,143,144,145</w:t>
            </w:r>
            <w:r w:rsidRPr="005D29C3">
              <w:rPr>
                <w:lang w:val="en-GB"/>
              </w:rPr>
              <w:t>]</w:t>
            </w:r>
          </w:p>
        </w:tc>
      </w:tr>
      <w:tr w:rsidR="00015CAC" w:rsidRPr="002C0B20" w14:paraId="3D8EB6BA" w14:textId="77777777" w:rsidTr="00015CAC">
        <w:tc>
          <w:tcPr>
            <w:tcW w:w="1242" w:type="dxa"/>
          </w:tcPr>
          <w:p w14:paraId="375ED9D3" w14:textId="77777777" w:rsidR="00015CAC" w:rsidRPr="005D29C3" w:rsidRDefault="00015CAC" w:rsidP="00015CAC">
            <w:pPr>
              <w:rPr>
                <w:b/>
                <w:lang w:val="en-GB"/>
              </w:rPr>
            </w:pPr>
            <w:r w:rsidRPr="005D29C3">
              <w:rPr>
                <w:b/>
                <w:lang w:val="en-GB"/>
              </w:rPr>
              <w:t>Impact</w:t>
            </w:r>
          </w:p>
        </w:tc>
        <w:tc>
          <w:tcPr>
            <w:tcW w:w="8080" w:type="dxa"/>
          </w:tcPr>
          <w:p w14:paraId="4CD7549C" w14:textId="77777777" w:rsidR="00015CAC" w:rsidRPr="005D29C3" w:rsidRDefault="00015CAC" w:rsidP="00015CAC">
            <w:pPr>
              <w:ind w:left="-104"/>
              <w:rPr>
                <w:b/>
                <w:lang w:val="en-GB"/>
              </w:rPr>
            </w:pPr>
            <w:r w:rsidRPr="005D29C3">
              <w:rPr>
                <w:b/>
                <w:lang w:val="en-GB"/>
              </w:rPr>
              <w:t xml:space="preserve">Functional impact: </w:t>
            </w:r>
          </w:p>
          <w:p w14:paraId="7BD5C028" w14:textId="1AA4DC46" w:rsidR="00015CAC" w:rsidRPr="005D29C3" w:rsidRDefault="00015CAC" w:rsidP="00015CAC">
            <w:pPr>
              <w:pStyle w:val="ListParagraph"/>
              <w:numPr>
                <w:ilvl w:val="0"/>
                <w:numId w:val="8"/>
              </w:numPr>
              <w:ind w:left="155" w:hanging="220"/>
              <w:rPr>
                <w:lang w:val="en-GB"/>
              </w:rPr>
            </w:pPr>
            <w:r w:rsidRPr="005D29C3">
              <w:rPr>
                <w:lang w:val="en-GB"/>
              </w:rPr>
              <w:t>Descriptive analytics</w:t>
            </w:r>
            <w:r w:rsidR="00F73A53" w:rsidRPr="005D29C3">
              <w:rPr>
                <w:lang w:val="en-GB"/>
              </w:rPr>
              <w:t xml:space="preserve"> allows</w:t>
            </w:r>
            <w:r w:rsidRPr="005D29C3">
              <w:rPr>
                <w:lang w:val="en-GB"/>
              </w:rPr>
              <w:t xml:space="preserve"> understand what has happened </w:t>
            </w:r>
            <w:r w:rsidR="00F73A53" w:rsidRPr="005D29C3">
              <w:rPr>
                <w:lang w:val="en-GB"/>
              </w:rPr>
              <w:t xml:space="preserve">and, therefore, diagnosis </w:t>
            </w:r>
            <w:r w:rsidRPr="005D29C3">
              <w:rPr>
                <w:lang w:val="en-GB"/>
              </w:rPr>
              <w:t>(identify patterns, clustering, identify agri-food risks, benchmarking)</w:t>
            </w:r>
          </w:p>
          <w:p w14:paraId="5239B66A" w14:textId="088FD646" w:rsidR="00015CAC" w:rsidRPr="005D29C3" w:rsidRDefault="00015CAC" w:rsidP="00015CAC">
            <w:pPr>
              <w:pStyle w:val="ListParagraph"/>
              <w:numPr>
                <w:ilvl w:val="0"/>
                <w:numId w:val="8"/>
              </w:numPr>
              <w:ind w:left="155" w:hanging="220"/>
              <w:rPr>
                <w:lang w:val="en-GB"/>
              </w:rPr>
            </w:pPr>
            <w:r w:rsidRPr="005D29C3">
              <w:rPr>
                <w:lang w:val="en-GB"/>
              </w:rPr>
              <w:t xml:space="preserve">Predictive analytics </w:t>
            </w:r>
            <w:r w:rsidR="00F73A53" w:rsidRPr="005D29C3">
              <w:rPr>
                <w:lang w:val="en-GB"/>
              </w:rPr>
              <w:t>allows</w:t>
            </w:r>
            <w:r w:rsidRPr="005D29C3">
              <w:rPr>
                <w:lang w:val="en-GB"/>
              </w:rPr>
              <w:t xml:space="preserve"> gain insights about what will be happening or likely to happen by exploring patterns in data (forecasting of demand, yield, price, weather, consumer behaviour)</w:t>
            </w:r>
          </w:p>
          <w:p w14:paraId="0B17F254" w14:textId="11417577" w:rsidR="00015CAC" w:rsidRPr="005D29C3" w:rsidRDefault="00015CAC" w:rsidP="00015CAC">
            <w:pPr>
              <w:pStyle w:val="ListParagraph"/>
              <w:numPr>
                <w:ilvl w:val="0"/>
                <w:numId w:val="8"/>
              </w:numPr>
              <w:ind w:left="155" w:hanging="220"/>
              <w:rPr>
                <w:lang w:val="en-GB"/>
              </w:rPr>
            </w:pPr>
            <w:r w:rsidRPr="005D29C3">
              <w:rPr>
                <w:lang w:val="en-GB"/>
              </w:rPr>
              <w:t xml:space="preserve">Prescriptive analytics </w:t>
            </w:r>
            <w:r w:rsidR="00F73A53" w:rsidRPr="005D29C3">
              <w:rPr>
                <w:lang w:val="en-GB"/>
              </w:rPr>
              <w:t xml:space="preserve">allows </w:t>
            </w:r>
            <w:r w:rsidRPr="005D29C3">
              <w:rPr>
                <w:lang w:val="en-GB"/>
              </w:rPr>
              <w:t>make better decisions and influencing what should be happening using mathematical optimization, simulation or multi-criteria decision-making techniques (real-time decision-making, automation of robotics use crop planting and harvesting planning, distributing, network design, risk management, etc.)</w:t>
            </w:r>
          </w:p>
          <w:p w14:paraId="30B8309F" w14:textId="77777777" w:rsidR="00015CAC" w:rsidRPr="005D29C3" w:rsidRDefault="00015CAC" w:rsidP="00015CAC">
            <w:pPr>
              <w:ind w:left="-65"/>
              <w:rPr>
                <w:b/>
                <w:lang w:val="en-GB"/>
              </w:rPr>
            </w:pPr>
            <w:r w:rsidRPr="005D29C3">
              <w:rPr>
                <w:b/>
                <w:lang w:val="en-GB"/>
              </w:rPr>
              <w:t xml:space="preserve">Economic impact: </w:t>
            </w:r>
          </w:p>
          <w:p w14:paraId="252E0EC4" w14:textId="2D43AAEA" w:rsidR="00015CAC" w:rsidRPr="005D29C3" w:rsidRDefault="00015CAC" w:rsidP="00015CAC">
            <w:pPr>
              <w:pStyle w:val="ListParagraph"/>
              <w:numPr>
                <w:ilvl w:val="0"/>
                <w:numId w:val="8"/>
              </w:numPr>
              <w:ind w:left="155" w:hanging="220"/>
              <w:rPr>
                <w:rFonts w:ascii="PWGCKS+TimesNewRomanPSMT" w:hAnsi="PWGCKS+TimesNewRomanPSMT" w:cs="PWGCKS+TimesNewRomanPSMT"/>
                <w:lang w:val="en-GB"/>
              </w:rPr>
            </w:pPr>
            <w:r w:rsidRPr="005D29C3">
              <w:rPr>
                <w:lang w:val="en-GB"/>
              </w:rPr>
              <w:t>Improve ope</w:t>
            </w:r>
            <w:r w:rsidR="00F73A53" w:rsidRPr="005D29C3">
              <w:rPr>
                <w:lang w:val="en-GB"/>
              </w:rPr>
              <w:t>rational efficiency in general by means automation and</w:t>
            </w:r>
            <w:r w:rsidRPr="005D29C3">
              <w:rPr>
                <w:lang w:val="en-GB"/>
              </w:rPr>
              <w:t xml:space="preserve"> better decisions</w:t>
            </w:r>
            <w:r w:rsidR="00F73A53" w:rsidRPr="005D29C3">
              <w:rPr>
                <w:lang w:val="en-GB"/>
              </w:rPr>
              <w:t xml:space="preserve">. </w:t>
            </w:r>
          </w:p>
          <w:p w14:paraId="72F94839" w14:textId="5A398943" w:rsidR="00015CAC" w:rsidRPr="005D29C3" w:rsidRDefault="00015CAC" w:rsidP="00015CAC">
            <w:pPr>
              <w:pStyle w:val="ListParagraph"/>
              <w:numPr>
                <w:ilvl w:val="0"/>
                <w:numId w:val="8"/>
              </w:numPr>
              <w:ind w:left="155" w:hanging="220"/>
              <w:rPr>
                <w:lang w:val="en-GB"/>
              </w:rPr>
            </w:pPr>
            <w:r w:rsidRPr="005D29C3">
              <w:rPr>
                <w:lang w:val="en-GB"/>
              </w:rPr>
              <w:t>Optimum crop planning prescription based on historical agriculture data (crop yield, weather, soil, seed and fertilizer) to enhance farm productivity and profitability</w:t>
            </w:r>
            <w:r w:rsidR="00493995" w:rsidRPr="005D29C3">
              <w:rPr>
                <w:lang w:val="en-GB"/>
              </w:rPr>
              <w:t>.</w:t>
            </w:r>
          </w:p>
          <w:p w14:paraId="6054966F" w14:textId="6C53AAD3" w:rsidR="00015CAC" w:rsidRPr="005D29C3" w:rsidRDefault="00015CAC" w:rsidP="00015CAC">
            <w:pPr>
              <w:pStyle w:val="ListParagraph"/>
              <w:numPr>
                <w:ilvl w:val="0"/>
                <w:numId w:val="8"/>
              </w:numPr>
              <w:ind w:left="155" w:hanging="220"/>
              <w:rPr>
                <w:lang w:val="en-GB"/>
              </w:rPr>
            </w:pPr>
            <w:r w:rsidRPr="005D29C3">
              <w:rPr>
                <w:lang w:val="en-GB"/>
              </w:rPr>
              <w:t>Better optimized seeds and livestock and new methodologies that improve yields and production</w:t>
            </w:r>
            <w:r w:rsidR="00493995" w:rsidRPr="005D29C3">
              <w:rPr>
                <w:lang w:val="en-GB"/>
              </w:rPr>
              <w:t>.</w:t>
            </w:r>
          </w:p>
          <w:p w14:paraId="281C1789" w14:textId="40CA7196" w:rsidR="00015CAC" w:rsidRPr="005D29C3" w:rsidRDefault="00015CAC" w:rsidP="00015CAC">
            <w:pPr>
              <w:pStyle w:val="ListParagraph"/>
              <w:numPr>
                <w:ilvl w:val="0"/>
                <w:numId w:val="8"/>
              </w:numPr>
              <w:ind w:left="155" w:hanging="220"/>
              <w:rPr>
                <w:lang w:val="en-GB"/>
              </w:rPr>
            </w:pPr>
            <w:r w:rsidRPr="005D29C3">
              <w:rPr>
                <w:lang w:val="en-GB"/>
              </w:rPr>
              <w:t xml:space="preserve">Faster and cheaper delivery of goods produced to distribution </w:t>
            </w:r>
            <w:r w:rsidR="00493995" w:rsidRPr="005D29C3">
              <w:rPr>
                <w:lang w:val="en-GB"/>
              </w:rPr>
              <w:t>centres</w:t>
            </w:r>
            <w:r w:rsidRPr="005D29C3">
              <w:rPr>
                <w:lang w:val="en-GB"/>
              </w:rPr>
              <w:t xml:space="preserve"> and consumers.</w:t>
            </w:r>
          </w:p>
          <w:p w14:paraId="58BFBC3C" w14:textId="77777777" w:rsidR="00015CAC" w:rsidRPr="005D29C3" w:rsidRDefault="00015CAC" w:rsidP="00015CAC">
            <w:pPr>
              <w:pStyle w:val="ListParagraph"/>
              <w:numPr>
                <w:ilvl w:val="0"/>
                <w:numId w:val="8"/>
              </w:numPr>
              <w:ind w:left="155" w:hanging="220"/>
              <w:rPr>
                <w:lang w:val="en-GB"/>
              </w:rPr>
            </w:pPr>
            <w:r w:rsidRPr="005D29C3">
              <w:rPr>
                <w:lang w:val="en-GB"/>
              </w:rPr>
              <w:t xml:space="preserve">Real-time decisions and alerts based on data from fields and equipment. </w:t>
            </w:r>
          </w:p>
          <w:p w14:paraId="4EA51EFD" w14:textId="77777777" w:rsidR="00015CAC" w:rsidRPr="005D29C3" w:rsidRDefault="00015CAC" w:rsidP="00015CAC">
            <w:pPr>
              <w:pStyle w:val="ListParagraph"/>
              <w:numPr>
                <w:ilvl w:val="0"/>
                <w:numId w:val="8"/>
              </w:numPr>
              <w:ind w:left="155" w:hanging="220"/>
              <w:rPr>
                <w:lang w:val="en-GB"/>
              </w:rPr>
            </w:pPr>
            <w:r w:rsidRPr="005D29C3">
              <w:rPr>
                <w:lang w:val="en-GB"/>
              </w:rPr>
              <w:t xml:space="preserve">Integrated production and business performance data for improved decision making. </w:t>
            </w:r>
          </w:p>
          <w:p w14:paraId="2FA2BDE8" w14:textId="77777777" w:rsidR="00015CAC" w:rsidRPr="005D29C3" w:rsidRDefault="00015CAC" w:rsidP="00015CAC">
            <w:pPr>
              <w:pStyle w:val="ListParagraph"/>
              <w:numPr>
                <w:ilvl w:val="0"/>
                <w:numId w:val="8"/>
              </w:numPr>
              <w:ind w:left="155" w:hanging="220"/>
              <w:rPr>
                <w:lang w:val="en-GB"/>
              </w:rPr>
            </w:pPr>
            <w:r w:rsidRPr="005D29C3">
              <w:rPr>
                <w:lang w:val="en-GB"/>
              </w:rPr>
              <w:t>Rationalized performance data across multiple geographies.</w:t>
            </w:r>
          </w:p>
          <w:p w14:paraId="115C39A3" w14:textId="77777777" w:rsidR="00015CAC" w:rsidRPr="005D29C3" w:rsidRDefault="00015CAC" w:rsidP="00015CAC">
            <w:pPr>
              <w:pStyle w:val="ListParagraph"/>
              <w:numPr>
                <w:ilvl w:val="0"/>
                <w:numId w:val="8"/>
              </w:numPr>
              <w:ind w:left="155" w:hanging="220"/>
              <w:rPr>
                <w:rFonts w:ascii="PWGCKS+TimesNewRomanPSMT" w:hAnsi="PWGCKS+TimesNewRomanPSMT" w:cs="PWGCKS+TimesNewRomanPSMT"/>
                <w:lang w:val="en-GB"/>
              </w:rPr>
            </w:pPr>
            <w:r w:rsidRPr="005D29C3">
              <w:rPr>
                <w:lang w:val="en-GB"/>
              </w:rPr>
              <w:t>New insurance products</w:t>
            </w:r>
          </w:p>
          <w:p w14:paraId="1A1BD937" w14:textId="77777777" w:rsidR="00015CAC" w:rsidRPr="005D29C3" w:rsidRDefault="00015CAC" w:rsidP="00015CAC">
            <w:pPr>
              <w:ind w:left="-65"/>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Environmental impact: </w:t>
            </w:r>
          </w:p>
          <w:p w14:paraId="3968D2E5" w14:textId="6B6A1B99" w:rsidR="00015CAC" w:rsidRPr="005D29C3" w:rsidRDefault="00015CAC" w:rsidP="00015CAC">
            <w:pPr>
              <w:pStyle w:val="ListParagraph"/>
              <w:numPr>
                <w:ilvl w:val="0"/>
                <w:numId w:val="8"/>
              </w:numPr>
              <w:autoSpaceDE w:val="0"/>
              <w:autoSpaceDN w:val="0"/>
              <w:adjustRightInd w:val="0"/>
              <w:ind w:left="155" w:hanging="220"/>
              <w:rPr>
                <w:rFonts w:ascii="AdvTT5ada87cc" w:eastAsiaTheme="minorEastAsia" w:hAnsi="AdvTT5ada87cc" w:cs="AdvTT5ada87cc"/>
                <w:b/>
                <w:color w:val="000000"/>
                <w:lang w:val="en-GB"/>
              </w:rPr>
            </w:pPr>
            <w:r w:rsidRPr="005D29C3">
              <w:rPr>
                <w:rFonts w:ascii="PWGCKS+TimesNewRomanPSMT" w:hAnsi="PWGCKS+TimesNewRomanPSMT" w:cs="PWGCKS+TimesNewRomanPSMT"/>
                <w:lang w:val="en-GB"/>
              </w:rPr>
              <w:t xml:space="preserve">Better resource use (land, water, </w:t>
            </w:r>
            <w:r w:rsidR="002C0B20" w:rsidRPr="005D29C3">
              <w:rPr>
                <w:rFonts w:ascii="PWGCKS+TimesNewRomanPSMT" w:hAnsi="PWGCKS+TimesNewRomanPSMT" w:cs="PWGCKS+TimesNewRomanPSMT"/>
                <w:lang w:val="en-GB"/>
              </w:rPr>
              <w:t>pesticides...</w:t>
            </w:r>
            <w:r w:rsidRPr="005D29C3">
              <w:rPr>
                <w:rFonts w:ascii="PWGCKS+TimesNewRomanPSMT" w:hAnsi="PWGCKS+TimesNewRomanPSMT" w:cs="PWGCKS+TimesNewRomanPSMT"/>
                <w:lang w:val="en-GB"/>
              </w:rPr>
              <w:t>)</w:t>
            </w:r>
          </w:p>
          <w:p w14:paraId="056F72B6" w14:textId="60B1BD02" w:rsidR="00015CAC" w:rsidRPr="005D29C3" w:rsidRDefault="00015CAC" w:rsidP="00015CAC">
            <w:pPr>
              <w:pStyle w:val="ListParagraph"/>
              <w:numPr>
                <w:ilvl w:val="0"/>
                <w:numId w:val="8"/>
              </w:numPr>
              <w:autoSpaceDE w:val="0"/>
              <w:autoSpaceDN w:val="0"/>
              <w:adjustRightInd w:val="0"/>
              <w:ind w:left="155" w:hanging="220"/>
              <w:rPr>
                <w:rFonts w:ascii="AdvTT5ada87cc" w:eastAsiaTheme="minorEastAsia" w:hAnsi="AdvTT5ada87cc" w:cs="AdvTT5ada87cc"/>
                <w:b/>
                <w:color w:val="000000"/>
                <w:lang w:val="en-GB"/>
              </w:rPr>
            </w:pPr>
            <w:r w:rsidRPr="005D29C3">
              <w:rPr>
                <w:rFonts w:ascii="PWGCKS+TimesNewRomanPSMT" w:hAnsi="PWGCKS+TimesNewRomanPSMT" w:cs="PWGCKS+TimesNewRomanPSMT"/>
                <w:lang w:val="en-GB"/>
              </w:rPr>
              <w:t xml:space="preserve">Minimize </w:t>
            </w:r>
            <w:r w:rsidR="002C0B20" w:rsidRPr="005D29C3">
              <w:rPr>
                <w:rFonts w:ascii="PWGCKS+TimesNewRomanPSMT" w:hAnsi="PWGCKS+TimesNewRomanPSMT" w:cs="PWGCKS+TimesNewRomanPSMT"/>
                <w:lang w:val="en-GB"/>
              </w:rPr>
              <w:t>food print</w:t>
            </w:r>
          </w:p>
          <w:p w14:paraId="1F906997" w14:textId="77777777" w:rsidR="00015CAC" w:rsidRPr="005D29C3" w:rsidRDefault="00015CAC" w:rsidP="00015CAC">
            <w:pPr>
              <w:pStyle w:val="ListParagraph"/>
              <w:numPr>
                <w:ilvl w:val="0"/>
                <w:numId w:val="8"/>
              </w:numPr>
              <w:autoSpaceDE w:val="0"/>
              <w:autoSpaceDN w:val="0"/>
              <w:adjustRightInd w:val="0"/>
              <w:ind w:left="155" w:hanging="220"/>
              <w:rPr>
                <w:rFonts w:ascii="AdvTT5ada87cc" w:eastAsiaTheme="minorEastAsia" w:hAnsi="AdvTT5ada87cc" w:cs="AdvTT5ada87cc"/>
                <w:b/>
                <w:color w:val="000000"/>
                <w:lang w:val="en-GB"/>
              </w:rPr>
            </w:pPr>
            <w:r w:rsidRPr="005D29C3">
              <w:rPr>
                <w:rFonts w:ascii="PWGCKS+TimesNewRomanPSMT" w:hAnsi="PWGCKS+TimesNewRomanPSMT" w:cs="PWGCKS+TimesNewRomanPSMT"/>
                <w:lang w:val="en-GB"/>
              </w:rPr>
              <w:t>Minimize waste</w:t>
            </w:r>
          </w:p>
          <w:p w14:paraId="022F858C" w14:textId="77777777" w:rsidR="00015CAC" w:rsidRPr="005D29C3" w:rsidRDefault="00015CAC" w:rsidP="00015CAC">
            <w:pPr>
              <w:autoSpaceDE w:val="0"/>
              <w:autoSpaceDN w:val="0"/>
              <w:adjustRightInd w:val="0"/>
              <w:ind w:left="-65"/>
              <w:rPr>
                <w:rFonts w:ascii="AdvTT5ada87cc" w:eastAsiaTheme="minorEastAsia" w:hAnsi="AdvTT5ada87cc" w:cs="AdvTT5ada87cc"/>
                <w:b/>
                <w:color w:val="000000"/>
                <w:lang w:val="en-GB"/>
              </w:rPr>
            </w:pPr>
            <w:r w:rsidRPr="005D29C3">
              <w:rPr>
                <w:b/>
                <w:lang w:val="en-GB"/>
              </w:rPr>
              <w:t xml:space="preserve">Social Impact : </w:t>
            </w:r>
          </w:p>
          <w:p w14:paraId="74230E78" w14:textId="77777777" w:rsidR="00015CAC" w:rsidRPr="005D29C3" w:rsidRDefault="00015CAC" w:rsidP="00015CAC">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Better customer service</w:t>
            </w:r>
          </w:p>
          <w:p w14:paraId="7FEEFDCA" w14:textId="77777777" w:rsidR="00015CAC" w:rsidRPr="005D29C3" w:rsidRDefault="00015CAC" w:rsidP="00015CAC">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Risk reduction </w:t>
            </w:r>
          </w:p>
          <w:p w14:paraId="0E8B2A64" w14:textId="5A227122" w:rsidR="00015CAC" w:rsidRPr="005D29C3" w:rsidRDefault="00015CAC" w:rsidP="00015CAC">
            <w:pPr>
              <w:pStyle w:val="ListParagraph"/>
              <w:numPr>
                <w:ilvl w:val="0"/>
                <w:numId w:val="8"/>
              </w:numPr>
              <w:autoSpaceDE w:val="0"/>
              <w:autoSpaceDN w:val="0"/>
              <w:adjustRightInd w:val="0"/>
              <w:ind w:left="155" w:hanging="220"/>
              <w:rPr>
                <w:lang w:val="en-GB"/>
              </w:rPr>
            </w:pPr>
            <w:r w:rsidRPr="005D29C3">
              <w:rPr>
                <w:rFonts w:ascii="PWGCKS+TimesNewRomanPSMT" w:hAnsi="PWGCKS+TimesNewRomanPSMT" w:cs="PWGCKS+TimesNewRomanPSMT"/>
                <w:lang w:val="en-GB"/>
              </w:rPr>
              <w:t>Transformation of traditional skill-based agriculture into digital a</w:t>
            </w:r>
            <w:r w:rsidR="00493995" w:rsidRPr="005D29C3">
              <w:rPr>
                <w:rFonts w:ascii="PWGCKS+TimesNewRomanPSMT" w:hAnsi="PWGCKS+TimesNewRomanPSMT" w:cs="PWGCKS+TimesNewRomanPSMT"/>
                <w:lang w:val="en-GB"/>
              </w:rPr>
              <w:t>nd knowledge-driven agriculture</w:t>
            </w:r>
            <w:r w:rsidRPr="005D29C3">
              <w:rPr>
                <w:lang w:val="en-GB"/>
              </w:rPr>
              <w:t>.</w:t>
            </w:r>
          </w:p>
          <w:p w14:paraId="0BE6097C" w14:textId="77777777" w:rsidR="00015CAC" w:rsidRPr="005D29C3" w:rsidRDefault="00015CAC" w:rsidP="00015CAC">
            <w:pPr>
              <w:ind w:left="-65"/>
              <w:rPr>
                <w:b/>
                <w:lang w:val="en-GB"/>
              </w:rPr>
            </w:pPr>
            <w:r w:rsidRPr="005D29C3">
              <w:rPr>
                <w:b/>
                <w:lang w:val="en-GB"/>
              </w:rPr>
              <w:t xml:space="preserve">Business impact: </w:t>
            </w:r>
          </w:p>
          <w:p w14:paraId="130694A5" w14:textId="754DA7D4" w:rsidR="00015CAC" w:rsidRPr="005D29C3" w:rsidRDefault="00493995" w:rsidP="00015CAC">
            <w:pPr>
              <w:pStyle w:val="ListParagraph"/>
              <w:numPr>
                <w:ilvl w:val="0"/>
                <w:numId w:val="8"/>
              </w:numPr>
              <w:autoSpaceDE w:val="0"/>
              <w:autoSpaceDN w:val="0"/>
              <w:adjustRightInd w:val="0"/>
              <w:ind w:left="155" w:hanging="220"/>
              <w:rPr>
                <w:rFonts w:ascii="MyriadPro-Bold" w:eastAsiaTheme="minorEastAsia" w:hAnsi="MyriadPro-Bold" w:cs="MyriadPro-Bold"/>
                <w:b/>
                <w:bCs/>
                <w:sz w:val="18"/>
                <w:szCs w:val="18"/>
                <w:lang w:val="en-GB"/>
              </w:rPr>
            </w:pPr>
            <w:r w:rsidRPr="005D29C3">
              <w:rPr>
                <w:rFonts w:ascii="PWGCKS+TimesNewRomanPSMT" w:hAnsi="PWGCKS+TimesNewRomanPSMT" w:cs="PWGCKS+TimesNewRomanPSMT"/>
                <w:lang w:val="en-GB"/>
              </w:rPr>
              <w:t>M</w:t>
            </w:r>
            <w:r w:rsidR="00015CAC" w:rsidRPr="005D29C3">
              <w:rPr>
                <w:rFonts w:ascii="PWGCKS+TimesNewRomanPSMT" w:hAnsi="PWGCKS+TimesNewRomanPSMT" w:cs="PWGCKS+TimesNewRomanPSMT"/>
                <w:lang w:val="en-GB"/>
              </w:rPr>
              <w:t xml:space="preserve">ajor shifts in </w:t>
            </w:r>
            <w:r w:rsidRPr="005D29C3">
              <w:rPr>
                <w:rFonts w:ascii="PWGCKS+TimesNewRomanPSMT" w:hAnsi="PWGCKS+TimesNewRomanPSMT" w:cs="PWGCKS+TimesNewRomanPSMT"/>
                <w:lang w:val="en-GB"/>
              </w:rPr>
              <w:t xml:space="preserve">roles and </w:t>
            </w:r>
            <w:r w:rsidR="00015CAC" w:rsidRPr="005D29C3">
              <w:rPr>
                <w:rFonts w:ascii="PWGCKS+TimesNewRomanPSMT" w:hAnsi="PWGCKS+TimesNewRomanPSMT" w:cs="PWGCKS+TimesNewRomanPSMT"/>
                <w:lang w:val="en-GB"/>
              </w:rPr>
              <w:t>power relationships between the different players in the Big Data farming stakeholder network. (e.g. between farmers and large corporations)</w:t>
            </w:r>
          </w:p>
          <w:p w14:paraId="21A4A8D6" w14:textId="77777777" w:rsidR="00493995" w:rsidRPr="005D29C3" w:rsidRDefault="00015CAC"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Development of shorter supply chains and new operating models</w:t>
            </w:r>
            <w:r w:rsidR="00493995" w:rsidRPr="005D29C3">
              <w:rPr>
                <w:rFonts w:ascii="PWGCKS+TimesNewRomanPSMT" w:hAnsi="PWGCKS+TimesNewRomanPSMT" w:cs="PWGCKS+TimesNewRomanPSMT"/>
                <w:lang w:val="en-GB"/>
              </w:rPr>
              <w:t>.</w:t>
            </w:r>
          </w:p>
          <w:p w14:paraId="450EAF27" w14:textId="54C6ECAC" w:rsidR="00015CAC" w:rsidRPr="005D29C3" w:rsidRDefault="00493995"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Better </w:t>
            </w:r>
            <w:r w:rsidR="00015CAC" w:rsidRPr="005D29C3">
              <w:rPr>
                <w:rFonts w:ascii="PWGCKS+TimesNewRomanPSMT" w:hAnsi="PWGCKS+TimesNewRomanPSMT" w:cs="PWGCKS+TimesNewRomanPSMT"/>
                <w:lang w:val="en-GB"/>
              </w:rPr>
              <w:t>understand</w:t>
            </w:r>
            <w:r w:rsidRPr="005D29C3">
              <w:rPr>
                <w:rFonts w:ascii="PWGCKS+TimesNewRomanPSMT" w:hAnsi="PWGCKS+TimesNewRomanPSMT" w:cs="PWGCKS+TimesNewRomanPSMT"/>
                <w:lang w:val="en-GB"/>
              </w:rPr>
              <w:t>ing of</w:t>
            </w:r>
            <w:r w:rsidR="00015CAC" w:rsidRPr="005D29C3">
              <w:rPr>
                <w:rFonts w:ascii="PWGCKS+TimesNewRomanPSMT" w:hAnsi="PWGCKS+TimesNewRomanPSMT" w:cs="PWGCKS+TimesNewRomanPSMT"/>
                <w:lang w:val="en-GB"/>
              </w:rPr>
              <w:t xml:space="preserve"> consumer needs and target higher value markets.</w:t>
            </w:r>
          </w:p>
          <w:p w14:paraId="5F623652" w14:textId="7CA2D23E" w:rsidR="00015CAC" w:rsidRPr="005D29C3" w:rsidRDefault="00493995" w:rsidP="00015CAC">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F</w:t>
            </w:r>
            <w:r w:rsidR="00015CAC" w:rsidRPr="005D29C3">
              <w:rPr>
                <w:rFonts w:ascii="PWGCKS+TimesNewRomanPSMT" w:hAnsi="PWGCKS+TimesNewRomanPSMT" w:cs="PWGCKS+TimesNewRomanPSMT"/>
                <w:lang w:val="en-GB"/>
              </w:rPr>
              <w:t>acilitate development of on-line trading platforms, or virtual online coop</w:t>
            </w:r>
            <w:r w:rsidRPr="005D29C3">
              <w:rPr>
                <w:rFonts w:ascii="PWGCKS+TimesNewRomanPSMT" w:hAnsi="PWGCKS+TimesNewRomanPSMT" w:cs="PWGCKS+TimesNewRomanPSMT"/>
                <w:lang w:val="en-GB"/>
              </w:rPr>
              <w:t>erative</w:t>
            </w:r>
            <w:r w:rsidR="00015CAC" w:rsidRPr="005D29C3">
              <w:rPr>
                <w:rFonts w:ascii="PWGCKS+TimesNewRomanPSMT" w:hAnsi="PWGCKS+TimesNewRomanPSMT" w:cs="PWGCKS+TimesNewRomanPSMT"/>
                <w:lang w:val="en-GB"/>
              </w:rPr>
              <w:t xml:space="preserve">s. </w:t>
            </w:r>
          </w:p>
          <w:p w14:paraId="55CAC8BF" w14:textId="77777777" w:rsidR="00015CAC" w:rsidRPr="005D29C3" w:rsidRDefault="00015CAC" w:rsidP="00015CAC">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Data analysis can play a significant role in developing new insurance products.</w:t>
            </w:r>
          </w:p>
          <w:p w14:paraId="5F8422DF" w14:textId="77777777" w:rsidR="00015CAC" w:rsidRPr="005D29C3" w:rsidRDefault="00015CAC" w:rsidP="00493995">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Ultimately, enterprises will use big data because it creates value by solving new problems, as well as</w:t>
            </w:r>
          </w:p>
          <w:p w14:paraId="361C4F42" w14:textId="3BDD61E0" w:rsidR="00433571" w:rsidRPr="005D29C3" w:rsidRDefault="00015CAC" w:rsidP="00015CAC">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solving existing problems faster or </w:t>
            </w:r>
            <w:r w:rsidR="00C942FF" w:rsidRPr="005D29C3">
              <w:rPr>
                <w:rFonts w:ascii="PWGCKS+TimesNewRomanPSMT" w:hAnsi="PWGCKS+TimesNewRomanPSMT" w:cs="PWGCKS+TimesNewRomanPSMT"/>
                <w:lang w:val="en-GB"/>
              </w:rPr>
              <w:t>cheaper or</w:t>
            </w:r>
            <w:r w:rsidRPr="005D29C3">
              <w:rPr>
                <w:rFonts w:ascii="PWGCKS+TimesNewRomanPSMT" w:hAnsi="PWGCKS+TimesNewRomanPSMT" w:cs="PWGCKS+TimesNewRomanPSMT"/>
                <w:lang w:val="en-GB"/>
              </w:rPr>
              <w:t xml:space="preserve"> providing a better and richer understanding of those problems.</w:t>
            </w:r>
          </w:p>
          <w:p w14:paraId="51141645" w14:textId="7C3C7332" w:rsidR="00015CAC" w:rsidRPr="005D29C3" w:rsidRDefault="00015CAC" w:rsidP="00433571">
            <w:pPr>
              <w:autoSpaceDE w:val="0"/>
              <w:autoSpaceDN w:val="0"/>
              <w:adjustRightInd w:val="0"/>
              <w:ind w:left="-65"/>
              <w:rPr>
                <w:rFonts w:ascii="PWGCKS+TimesNewRomanPSMT" w:hAnsi="PWGCKS+TimesNewRomanPSMT" w:cs="PWGCKS+TimesNewRomanPSMT"/>
                <w:lang w:val="en-GB"/>
              </w:rPr>
            </w:pPr>
            <w:r w:rsidRPr="005D29C3">
              <w:rPr>
                <w:rFonts w:ascii="MyriadPro-Regular" w:eastAsiaTheme="minorEastAsia" w:hAnsi="MyriadPro-Regular" w:cs="MyriadPro-Regular"/>
                <w:b/>
                <w:sz w:val="18"/>
                <w:szCs w:val="18"/>
                <w:lang w:val="en-GB"/>
              </w:rPr>
              <w:t xml:space="preserve">Technological Impact: </w:t>
            </w:r>
          </w:p>
          <w:p w14:paraId="0AA7270B" w14:textId="77777777" w:rsidR="00015CAC" w:rsidRPr="005D29C3" w:rsidRDefault="00015CAC" w:rsidP="00433571">
            <w:pPr>
              <w:autoSpaceDE w:val="0"/>
              <w:autoSpaceDN w:val="0"/>
              <w:adjustRightInd w:val="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Capability of dealing with 5 Vs: </w:t>
            </w:r>
          </w:p>
          <w:p w14:paraId="49917988" w14:textId="77777777" w:rsidR="00015CAC" w:rsidRPr="005D29C3" w:rsidRDefault="00015CAC" w:rsidP="0043357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Volume (magnitude of data) </w:t>
            </w:r>
          </w:p>
          <w:p w14:paraId="6CF03A82" w14:textId="77777777" w:rsidR="00015CAC" w:rsidRPr="005D29C3" w:rsidRDefault="00015CAC" w:rsidP="0043357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Variety (data from heterogeneous sources), </w:t>
            </w:r>
          </w:p>
          <w:p w14:paraId="570180D7" w14:textId="77777777" w:rsidR="00015CAC" w:rsidRPr="005D29C3" w:rsidRDefault="00015CAC" w:rsidP="0043357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elocity (speed of data generation and delivery, which can be processed in batch, real-time, nearly real-time, or streamlines)</w:t>
            </w:r>
          </w:p>
          <w:p w14:paraId="6FB89C6F" w14:textId="77777777" w:rsidR="00015CAC" w:rsidRPr="005D29C3" w:rsidRDefault="00015CAC" w:rsidP="0043357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Veracity (data quality and level of trust) </w:t>
            </w:r>
          </w:p>
          <w:p w14:paraId="1856307C" w14:textId="63C60BAD" w:rsidR="00015CAC" w:rsidRPr="005D29C3" w:rsidRDefault="00015CAC" w:rsidP="00433571">
            <w:pPr>
              <w:pStyle w:val="ListParagraph"/>
              <w:numPr>
                <w:ilvl w:val="0"/>
                <w:numId w:val="8"/>
              </w:numPr>
              <w:autoSpaceDE w:val="0"/>
              <w:autoSpaceDN w:val="0"/>
              <w:adjustRightInd w:val="0"/>
              <w:ind w:left="155" w:hanging="220"/>
              <w:rPr>
                <w:rFonts w:ascii="MyriadPro-Regular" w:eastAsiaTheme="minorEastAsia" w:hAnsi="MyriadPro-Regular" w:cs="MyriadPro-Regular"/>
                <w:sz w:val="18"/>
                <w:szCs w:val="18"/>
                <w:lang w:val="en-GB"/>
              </w:rPr>
            </w:pPr>
            <w:r w:rsidRPr="005D29C3">
              <w:rPr>
                <w:rFonts w:ascii="PWGCKS+TimesNewRomanPSMT" w:hAnsi="PWGCKS+TimesNewRomanPSMT" w:cs="PWGCKS+TimesNewRomanPSMT"/>
                <w:lang w:val="en-GB"/>
              </w:rPr>
              <w:t xml:space="preserve">Value (detecting underexploited values from </w:t>
            </w:r>
            <w:r w:rsidR="00433571" w:rsidRPr="005D29C3">
              <w:rPr>
                <w:rFonts w:ascii="PWGCKS+TimesNewRomanPSMT" w:hAnsi="PWGCKS+TimesNewRomanPSMT" w:cs="PWGCKS+TimesNewRomanPSMT"/>
                <w:lang w:val="en-GB"/>
              </w:rPr>
              <w:t>big data</w:t>
            </w:r>
            <w:r w:rsidRPr="005D29C3">
              <w:rPr>
                <w:rFonts w:ascii="PWGCKS+TimesNewRomanPSMT" w:hAnsi="PWGCKS+TimesNewRomanPSMT" w:cs="PWGCKS+TimesNewRomanPSMT"/>
                <w:lang w:val="en-GB"/>
              </w:rPr>
              <w:t xml:space="preserve"> to support decision-making) </w:t>
            </w:r>
          </w:p>
        </w:tc>
      </w:tr>
      <w:tr w:rsidR="00015CAC" w:rsidRPr="002C0B20" w14:paraId="54E67112" w14:textId="77777777" w:rsidTr="00015CAC">
        <w:tc>
          <w:tcPr>
            <w:tcW w:w="1242" w:type="dxa"/>
          </w:tcPr>
          <w:p w14:paraId="2704C175" w14:textId="77777777" w:rsidR="00015CAC" w:rsidRPr="005D29C3" w:rsidRDefault="00015CAC" w:rsidP="00015CAC">
            <w:pPr>
              <w:rPr>
                <w:b/>
                <w:lang w:val="en-GB"/>
              </w:rPr>
            </w:pPr>
            <w:r w:rsidRPr="005D29C3">
              <w:rPr>
                <w:b/>
                <w:lang w:val="en-GB"/>
              </w:rPr>
              <w:t>Challenges</w:t>
            </w:r>
          </w:p>
        </w:tc>
        <w:tc>
          <w:tcPr>
            <w:tcW w:w="8080" w:type="dxa"/>
          </w:tcPr>
          <w:p w14:paraId="7C7E6EB5" w14:textId="77777777" w:rsidR="00015CAC" w:rsidRPr="005D29C3" w:rsidRDefault="00015CAC" w:rsidP="00015CAC">
            <w:pPr>
              <w:ind w:left="-65"/>
              <w:rPr>
                <w:b/>
                <w:lang w:val="en-GB"/>
              </w:rPr>
            </w:pPr>
            <w:r w:rsidRPr="005D29C3">
              <w:rPr>
                <w:b/>
                <w:lang w:val="en-GB"/>
              </w:rPr>
              <w:t xml:space="preserve">Organizational Challenges: </w:t>
            </w:r>
          </w:p>
          <w:p w14:paraId="12C2AD3E" w14:textId="2E5952CF" w:rsidR="00015CAC" w:rsidRPr="005D29C3" w:rsidRDefault="00015CAC" w:rsidP="00C95E8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Big Data </w:t>
            </w:r>
            <w:r w:rsidR="00C95E81" w:rsidRPr="005D29C3">
              <w:rPr>
                <w:rFonts w:ascii="PWGCKS+TimesNewRomanPSMT" w:hAnsi="PWGCKS+TimesNewRomanPSMT" w:cs="PWGCKS+TimesNewRomanPSMT"/>
                <w:lang w:val="en-GB"/>
              </w:rPr>
              <w:t>d</w:t>
            </w:r>
            <w:r w:rsidRPr="005D29C3">
              <w:rPr>
                <w:rFonts w:ascii="PWGCKS+TimesNewRomanPSMT" w:hAnsi="PWGCKS+TimesNewRomanPSMT" w:cs="PWGCKS+TimesNewRomanPSMT"/>
                <w:lang w:val="en-GB"/>
              </w:rPr>
              <w:t>ecentralization</w:t>
            </w:r>
          </w:p>
          <w:p w14:paraId="517CEB4E" w14:textId="00311CE8" w:rsidR="00015CAC" w:rsidRPr="005D29C3" w:rsidRDefault="00015CAC" w:rsidP="00C95E8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Big Data </w:t>
            </w:r>
            <w:r w:rsidR="00C95E81" w:rsidRPr="005D29C3">
              <w:rPr>
                <w:rFonts w:ascii="PWGCKS+TimesNewRomanPSMT" w:hAnsi="PWGCKS+TimesNewRomanPSMT" w:cs="PWGCKS+TimesNewRomanPSMT"/>
                <w:lang w:val="en-GB"/>
              </w:rPr>
              <w:t>c</w:t>
            </w:r>
            <w:r w:rsidRPr="005D29C3">
              <w:rPr>
                <w:rFonts w:ascii="PWGCKS+TimesNewRomanPSMT" w:hAnsi="PWGCKS+TimesNewRomanPSMT" w:cs="PWGCKS+TimesNewRomanPSMT"/>
                <w:lang w:val="en-GB"/>
              </w:rPr>
              <w:t>ontrol when there are multiple actors involved</w:t>
            </w:r>
          </w:p>
          <w:p w14:paraId="405BE9A0" w14:textId="45010FB0" w:rsidR="00015CAC" w:rsidRPr="005D29C3" w:rsidRDefault="00015CAC" w:rsidP="00C95E8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Big </w:t>
            </w:r>
            <w:r w:rsidR="00C95E81" w:rsidRPr="005D29C3">
              <w:rPr>
                <w:rFonts w:ascii="PWGCKS+TimesNewRomanPSMT" w:hAnsi="PWGCKS+TimesNewRomanPSMT" w:cs="PWGCKS+TimesNewRomanPSMT"/>
                <w:lang w:val="en-GB"/>
              </w:rPr>
              <w:t>D</w:t>
            </w:r>
            <w:r w:rsidRPr="005D29C3">
              <w:rPr>
                <w:rFonts w:ascii="PWGCKS+TimesNewRomanPSMT" w:hAnsi="PWGCKS+TimesNewRomanPSMT" w:cs="PWGCKS+TimesNewRomanPSMT"/>
                <w:lang w:val="en-GB"/>
              </w:rPr>
              <w:t>ata trust</w:t>
            </w:r>
            <w:r w:rsidR="00C95E81" w:rsidRPr="005D29C3">
              <w:rPr>
                <w:rFonts w:ascii="PWGCKS+TimesNewRomanPSMT" w:hAnsi="PWGCKS+TimesNewRomanPSMT" w:cs="PWGCKS+TimesNewRomanPSMT"/>
                <w:lang w:val="en-GB"/>
              </w:rPr>
              <w:t>, privacy and security</w:t>
            </w:r>
            <w:r w:rsidRPr="005D29C3">
              <w:rPr>
                <w:rFonts w:ascii="PWGCKS+TimesNewRomanPSMT" w:hAnsi="PWGCKS+TimesNewRomanPSMT" w:cs="PWGCKS+TimesNewRomanPSMT"/>
                <w:lang w:val="en-GB"/>
              </w:rPr>
              <w:t xml:space="preserve"> among actors</w:t>
            </w:r>
          </w:p>
          <w:p w14:paraId="211E743F" w14:textId="77777777" w:rsidR="00015CAC" w:rsidRPr="005D29C3" w:rsidRDefault="00015CAC" w:rsidP="00C95E81">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Big Data Monetization (transfer of rights on data)</w:t>
            </w:r>
          </w:p>
          <w:p w14:paraId="7047B280" w14:textId="04CEBF8C" w:rsidR="00015CAC" w:rsidRPr="005D29C3" w:rsidRDefault="00015CAC" w:rsidP="00C83A40">
            <w:pPr>
              <w:rPr>
                <w:b/>
                <w:lang w:val="en-GB"/>
              </w:rPr>
            </w:pPr>
            <w:r w:rsidRPr="005D29C3">
              <w:rPr>
                <w:b/>
                <w:lang w:val="en-GB"/>
              </w:rPr>
              <w:t>Social Challenges:</w:t>
            </w:r>
          </w:p>
          <w:p w14:paraId="2F7A17EB" w14:textId="7BF518DA" w:rsidR="00C83A40" w:rsidRPr="005D29C3" w:rsidRDefault="00C83A40"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Demonstrate value of innovations as compared its costs, to encourage companies and individuals to collect and exchange data</w:t>
            </w:r>
          </w:p>
          <w:p w14:paraId="2F57A00B" w14:textId="77777777" w:rsidR="00C942FF" w:rsidRDefault="00C83A40"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Exploring the ethical implications of Big Data in food and agriculture</w:t>
            </w:r>
          </w:p>
          <w:p w14:paraId="4AF9381A" w14:textId="3DF9B312" w:rsidR="00C83A40" w:rsidRPr="005D29C3" w:rsidRDefault="00C83A40"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vailability of skilled human resources for big data analysis</w:t>
            </w:r>
          </w:p>
          <w:p w14:paraId="4F4EE2BD" w14:textId="77777777" w:rsidR="00C83A40" w:rsidRPr="005D29C3" w:rsidRDefault="00015CAC" w:rsidP="00C83A40">
            <w:pPr>
              <w:ind w:left="-65"/>
              <w:rPr>
                <w:b/>
                <w:lang w:val="en-GB"/>
              </w:rPr>
            </w:pPr>
            <w:r w:rsidRPr="005D29C3">
              <w:rPr>
                <w:b/>
                <w:lang w:val="en-GB"/>
              </w:rPr>
              <w:t>Technological Challenges:</w:t>
            </w:r>
          </w:p>
          <w:p w14:paraId="1538B186" w14:textId="023F3E8A" w:rsidR="00015CAC" w:rsidRPr="005D29C3" w:rsidRDefault="00015CAC" w:rsidP="00C83A40">
            <w:pPr>
              <w:ind w:left="-65"/>
              <w:rPr>
                <w:b/>
                <w:lang w:val="en-GB"/>
              </w:rPr>
            </w:pPr>
            <w:r w:rsidRPr="005D29C3">
              <w:rPr>
                <w:rFonts w:ascii="PWGCKS+TimesNewRomanPSMT" w:hAnsi="PWGCKS+TimesNewRomanPSMT" w:cs="PWGCKS+TimesNewRomanPSMT"/>
                <w:lang w:val="en-GB"/>
              </w:rPr>
              <w:t>Improving the capability of dealing with 5V’s</w:t>
            </w:r>
          </w:p>
          <w:p w14:paraId="3AFF2D35" w14:textId="205D45C1" w:rsidR="00015CAC" w:rsidRPr="005D29C3" w:rsidRDefault="00015CAC"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olume (data exponentially increased, posing a challenge to the capacity of storage devices)</w:t>
            </w:r>
          </w:p>
          <w:p w14:paraId="6A7627B0" w14:textId="4BA9A1AE" w:rsidR="00015CAC" w:rsidRPr="005D29C3" w:rsidRDefault="00015CAC"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ariety (</w:t>
            </w:r>
            <w:r w:rsidR="00C83A40" w:rsidRPr="005D29C3">
              <w:rPr>
                <w:rFonts w:ascii="PWGCKS+TimesNewRomanPSMT" w:hAnsi="PWGCKS+TimesNewRomanPSMT" w:cs="PWGCKS+TimesNewRomanPSMT"/>
                <w:lang w:val="en-GB"/>
              </w:rPr>
              <w:t xml:space="preserve">sustainable </w:t>
            </w:r>
            <w:r w:rsidRPr="005D29C3">
              <w:rPr>
                <w:rFonts w:ascii="PWGCKS+TimesNewRomanPSMT" w:hAnsi="PWGCKS+TimesNewRomanPSMT" w:cs="PWGCKS+TimesNewRomanPSMT"/>
                <w:lang w:val="en-GB"/>
              </w:rPr>
              <w:t xml:space="preserve">integrate and combine data from different sources: sensors, Internet of things (IoT), mobile devices, online </w:t>
            </w:r>
            <w:r w:rsidR="00C83A40" w:rsidRPr="005D29C3">
              <w:rPr>
                <w:rFonts w:ascii="PWGCKS+TimesNewRomanPSMT" w:hAnsi="PWGCKS+TimesNewRomanPSMT" w:cs="PWGCKS+TimesNewRomanPSMT"/>
                <w:lang w:val="en-GB"/>
              </w:rPr>
              <w:t>social networks</w:t>
            </w:r>
            <w:r w:rsidRPr="005D29C3">
              <w:rPr>
                <w:rFonts w:ascii="PWGCKS+TimesNewRomanPSMT" w:hAnsi="PWGCKS+TimesNewRomanPSMT" w:cs="PWGCKS+TimesNewRomanPSMT"/>
                <w:lang w:val="en-GB"/>
              </w:rPr>
              <w:t>, in structured, semi-structured, and unstructured formats)</w:t>
            </w:r>
          </w:p>
          <w:p w14:paraId="51DD782F" w14:textId="77777777" w:rsidR="00015CAC" w:rsidRPr="005D29C3" w:rsidRDefault="00015CAC"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elocity (real-time data processing)</w:t>
            </w:r>
          </w:p>
          <w:p w14:paraId="38587678" w14:textId="77777777" w:rsidR="00015CAC" w:rsidRPr="005D29C3" w:rsidRDefault="00015CAC"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eracity (ensure quality and reliability)</w:t>
            </w:r>
          </w:p>
          <w:p w14:paraId="34C5B9CD" w14:textId="6C10E7B0" w:rsidR="00015CAC" w:rsidRPr="005D29C3" w:rsidRDefault="00015CAC"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alue (provide more value and insights from data)</w:t>
            </w:r>
          </w:p>
          <w:p w14:paraId="5F953E67" w14:textId="2005CB8D" w:rsidR="00C83A40" w:rsidRPr="005D29C3" w:rsidRDefault="00C83A40" w:rsidP="00C83A40">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Valence (support of connectivity in data). The potential of connectivity between systems is being constrained by a lack of common data standards or easy-to-use ontologies.</w:t>
            </w:r>
          </w:p>
          <w:p w14:paraId="16FCB20B" w14:textId="1DACDC75" w:rsidR="00C83A40" w:rsidRPr="005D29C3" w:rsidRDefault="0078296B" w:rsidP="0078296B">
            <w:pPr>
              <w:pStyle w:val="ListParagraph"/>
              <w:numPr>
                <w:ilvl w:val="0"/>
                <w:numId w:val="8"/>
              </w:numPr>
              <w:autoSpaceDE w:val="0"/>
              <w:autoSpaceDN w:val="0"/>
              <w:adjustRightInd w:val="0"/>
              <w:ind w:left="155" w:hanging="220"/>
              <w:rPr>
                <w:lang w:val="en-GB"/>
              </w:rPr>
            </w:pPr>
            <w:r w:rsidRPr="005D29C3">
              <w:rPr>
                <w:lang w:val="en-GB"/>
              </w:rPr>
              <w:t xml:space="preserve">Combine the three levels of analytics : </w:t>
            </w:r>
            <w:r w:rsidR="00C83A40" w:rsidRPr="005D29C3">
              <w:rPr>
                <w:lang w:val="en-GB"/>
              </w:rPr>
              <w:t>the performance of prescriptive</w:t>
            </w:r>
            <w:r w:rsidRPr="005D29C3">
              <w:rPr>
                <w:lang w:val="en-GB"/>
              </w:rPr>
              <w:t xml:space="preserve"> </w:t>
            </w:r>
            <w:r w:rsidR="00C83A40" w:rsidRPr="005D29C3">
              <w:rPr>
                <w:lang w:val="en-GB"/>
              </w:rPr>
              <w:t>analytics would heavily rely on those of descriptive and predictive</w:t>
            </w:r>
            <w:r w:rsidRPr="005D29C3">
              <w:rPr>
                <w:lang w:val="en-GB"/>
              </w:rPr>
              <w:t xml:space="preserve"> analytics since providing the </w:t>
            </w:r>
            <w:r w:rsidR="00C83A40" w:rsidRPr="005D29C3">
              <w:rPr>
                <w:lang w:val="en-GB"/>
              </w:rPr>
              <w:t xml:space="preserve">value of </w:t>
            </w:r>
            <w:r w:rsidRPr="005D29C3">
              <w:rPr>
                <w:lang w:val="en-GB"/>
              </w:rPr>
              <w:t>input</w:t>
            </w:r>
            <w:r w:rsidR="00C83A40" w:rsidRPr="005D29C3">
              <w:rPr>
                <w:lang w:val="en-GB"/>
              </w:rPr>
              <w:t xml:space="preserve"> parameters in</w:t>
            </w:r>
            <w:r w:rsidRPr="005D29C3">
              <w:rPr>
                <w:lang w:val="en-GB"/>
              </w:rPr>
              <w:t xml:space="preserve"> the</w:t>
            </w:r>
            <w:r w:rsidR="00C83A40" w:rsidRPr="005D29C3">
              <w:rPr>
                <w:lang w:val="en-GB"/>
              </w:rPr>
              <w:t xml:space="preserve"> </w:t>
            </w:r>
            <w:r w:rsidR="002C0B20" w:rsidRPr="005D29C3">
              <w:rPr>
                <w:lang w:val="en-GB"/>
              </w:rPr>
              <w:t>prescriptive</w:t>
            </w:r>
            <w:r w:rsidR="00C83A40" w:rsidRPr="005D29C3">
              <w:rPr>
                <w:lang w:val="en-GB"/>
              </w:rPr>
              <w:t xml:space="preserve"> model</w:t>
            </w:r>
          </w:p>
          <w:p w14:paraId="0EFE7EBA" w14:textId="77777777" w:rsidR="0078296B" w:rsidRPr="005D29C3" w:rsidRDefault="0078296B" w:rsidP="00C83A40">
            <w:pPr>
              <w:pStyle w:val="ListParagraph"/>
              <w:numPr>
                <w:ilvl w:val="0"/>
                <w:numId w:val="8"/>
              </w:numPr>
              <w:autoSpaceDE w:val="0"/>
              <w:autoSpaceDN w:val="0"/>
              <w:adjustRightInd w:val="0"/>
              <w:ind w:left="155" w:hanging="220"/>
              <w:rPr>
                <w:lang w:val="en-GB"/>
              </w:rPr>
            </w:pPr>
            <w:r w:rsidRPr="005D29C3">
              <w:rPr>
                <w:lang w:val="en-GB"/>
              </w:rPr>
              <w:t>Combining different data analytic techniques to develop more advanced and adaptive BDA models for DSS</w:t>
            </w:r>
          </w:p>
          <w:p w14:paraId="77471574" w14:textId="48306428" w:rsidR="00C83A40" w:rsidRPr="005D29C3" w:rsidRDefault="0078296B" w:rsidP="00C83A40">
            <w:pPr>
              <w:pStyle w:val="ListParagraph"/>
              <w:numPr>
                <w:ilvl w:val="0"/>
                <w:numId w:val="8"/>
              </w:numPr>
              <w:autoSpaceDE w:val="0"/>
              <w:autoSpaceDN w:val="0"/>
              <w:adjustRightInd w:val="0"/>
              <w:ind w:left="155" w:hanging="220"/>
              <w:rPr>
                <w:lang w:val="en-GB"/>
              </w:rPr>
            </w:pPr>
            <w:r w:rsidRPr="005D29C3">
              <w:rPr>
                <w:lang w:val="en-GB"/>
              </w:rPr>
              <w:t>Lack of</w:t>
            </w:r>
            <w:r w:rsidR="00C83A40" w:rsidRPr="005D29C3">
              <w:rPr>
                <w:lang w:val="en-GB"/>
              </w:rPr>
              <w:t xml:space="preserve"> decision support tools and willingness to share data</w:t>
            </w:r>
          </w:p>
          <w:p w14:paraId="00AD8DC6" w14:textId="77777777" w:rsidR="0078296B" w:rsidRPr="005D29C3" w:rsidRDefault="00C83A40" w:rsidP="0078296B">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New tools and BDA techniques for distributed SC and distributed computation Integration with other technologies</w:t>
            </w:r>
          </w:p>
          <w:p w14:paraId="0F629B24" w14:textId="57B2C7F3" w:rsidR="00C83A40" w:rsidRPr="005D29C3" w:rsidRDefault="00015CAC" w:rsidP="0078296B">
            <w:pPr>
              <w:pStyle w:val="ListParagraph"/>
              <w:numPr>
                <w:ilvl w:val="0"/>
                <w:numId w:val="8"/>
              </w:numPr>
              <w:autoSpaceDE w:val="0"/>
              <w:autoSpaceDN w:val="0"/>
              <w:adjustRightInd w:val="0"/>
              <w:ind w:left="155" w:hanging="220"/>
              <w:rPr>
                <w:i/>
                <w:iCs/>
                <w:sz w:val="16"/>
                <w:szCs w:val="16"/>
                <w:lang w:val="en-GB"/>
              </w:rPr>
            </w:pPr>
            <w:r w:rsidRPr="005D29C3">
              <w:rPr>
                <w:rFonts w:ascii="PWGCKS+TimesNewRomanPSMT" w:hAnsi="PWGCKS+TimesNewRomanPSMT" w:cs="PWGCKS+TimesNewRomanPSMT"/>
                <w:lang w:val="en-GB"/>
              </w:rPr>
              <w:t>Openness of platforms</w:t>
            </w:r>
            <w:r w:rsidR="00C83A40" w:rsidRPr="005D29C3">
              <w:rPr>
                <w:rFonts w:ascii="PWGCKS+TimesNewRomanPSMT" w:hAnsi="PWGCKS+TimesNewRomanPSMT" w:cs="PWGCKS+TimesNewRomanPSMT"/>
                <w:lang w:val="en-GB"/>
              </w:rPr>
              <w:t xml:space="preserve"> to</w:t>
            </w:r>
            <w:r w:rsidRPr="005D29C3">
              <w:rPr>
                <w:rFonts w:ascii="PWGCKS+TimesNewRomanPSMT" w:hAnsi="PWGCKS+TimesNewRomanPSMT" w:cs="PWGCKS+TimesNewRomanPSMT"/>
                <w:lang w:val="en-GB"/>
              </w:rPr>
              <w:t xml:space="preserve"> accelerate solution development and innovation in general but also empower farmers in their position in supply chains.</w:t>
            </w:r>
          </w:p>
        </w:tc>
      </w:tr>
    </w:tbl>
    <w:p w14:paraId="5710397B" w14:textId="5C05E756" w:rsidR="00015CAC" w:rsidRPr="005D29C3" w:rsidRDefault="003805D3" w:rsidP="003805D3">
      <w:pPr>
        <w:pStyle w:val="Caption"/>
        <w:ind w:firstLine="0"/>
        <w:rPr>
          <w:b w:val="0"/>
          <w:bCs/>
          <w:lang w:val="en-GB"/>
        </w:rPr>
      </w:pPr>
      <w:bookmarkStart w:id="3" w:name="_Ref16260096"/>
      <w:r w:rsidRPr="005D29C3">
        <w:rPr>
          <w:b w:val="0"/>
          <w:bCs/>
          <w:lang w:val="en-GB"/>
        </w:rPr>
        <w:t xml:space="preserve">Table </w:t>
      </w:r>
      <w:r w:rsidRPr="005D29C3">
        <w:rPr>
          <w:b w:val="0"/>
          <w:bCs/>
          <w:lang w:val="en-GB"/>
        </w:rPr>
        <w:fldChar w:fldCharType="begin"/>
      </w:r>
      <w:r w:rsidRPr="005D29C3">
        <w:rPr>
          <w:b w:val="0"/>
          <w:bCs/>
          <w:lang w:val="en-GB"/>
        </w:rPr>
        <w:instrText xml:space="preserve"> SEQ Table \* ARABIC </w:instrText>
      </w:r>
      <w:r w:rsidRPr="005D29C3">
        <w:rPr>
          <w:b w:val="0"/>
          <w:bCs/>
          <w:lang w:val="en-GB"/>
        </w:rPr>
        <w:fldChar w:fldCharType="separate"/>
      </w:r>
      <w:r w:rsidR="00905413" w:rsidRPr="005D29C3">
        <w:rPr>
          <w:b w:val="0"/>
          <w:bCs/>
          <w:noProof/>
          <w:lang w:val="en-GB"/>
        </w:rPr>
        <w:t>3</w:t>
      </w:r>
      <w:r w:rsidRPr="005D29C3">
        <w:rPr>
          <w:b w:val="0"/>
          <w:bCs/>
          <w:lang w:val="en-GB"/>
        </w:rPr>
        <w:fldChar w:fldCharType="end"/>
      </w:r>
      <w:bookmarkEnd w:id="3"/>
      <w:r w:rsidR="00AB1DC3" w:rsidRPr="005D29C3">
        <w:rPr>
          <w:b w:val="0"/>
          <w:bCs/>
          <w:lang w:val="en-GB"/>
        </w:rPr>
        <w:t xml:space="preserve"> – Big Data Analytics: Impact and Challenges </w:t>
      </w:r>
    </w:p>
    <w:p w14:paraId="09F40EFC" w14:textId="77777777" w:rsidR="00AB1DC3" w:rsidRPr="005D29C3" w:rsidRDefault="00AB1DC3" w:rsidP="00015CAC">
      <w:pPr>
        <w:rPr>
          <w:lang w:val="en-GB"/>
        </w:rPr>
      </w:pPr>
    </w:p>
    <w:tbl>
      <w:tblPr>
        <w:tblStyle w:val="TableGrid"/>
        <w:tblW w:w="9322" w:type="dxa"/>
        <w:tblLook w:val="04A0" w:firstRow="1" w:lastRow="0" w:firstColumn="1" w:lastColumn="0" w:noHBand="0" w:noVBand="1"/>
      </w:tblPr>
      <w:tblGrid>
        <w:gridCol w:w="1242"/>
        <w:gridCol w:w="8080"/>
      </w:tblGrid>
      <w:tr w:rsidR="00015CAC" w:rsidRPr="005D29C3" w14:paraId="76A3D37D" w14:textId="77777777" w:rsidTr="00015CAC">
        <w:tc>
          <w:tcPr>
            <w:tcW w:w="9322" w:type="dxa"/>
            <w:gridSpan w:val="2"/>
          </w:tcPr>
          <w:p w14:paraId="2479FB20" w14:textId="77777777" w:rsidR="00015CAC" w:rsidRPr="005D29C3" w:rsidRDefault="00015CAC" w:rsidP="00015CAC">
            <w:pPr>
              <w:rPr>
                <w:b/>
                <w:lang w:val="en-GB"/>
              </w:rPr>
            </w:pPr>
            <w:r w:rsidRPr="005D29C3">
              <w:rPr>
                <w:b/>
                <w:lang w:val="en-GB"/>
              </w:rPr>
              <w:t xml:space="preserve">Artificial Intelligence </w:t>
            </w:r>
          </w:p>
        </w:tc>
      </w:tr>
      <w:tr w:rsidR="00015CAC" w:rsidRPr="005D29C3" w14:paraId="710C1EF1" w14:textId="77777777" w:rsidTr="00015CAC">
        <w:tc>
          <w:tcPr>
            <w:tcW w:w="1242" w:type="dxa"/>
          </w:tcPr>
          <w:p w14:paraId="05F54C96" w14:textId="77777777" w:rsidR="00015CAC" w:rsidRPr="005D29C3" w:rsidRDefault="00015CAC" w:rsidP="00015CAC">
            <w:pPr>
              <w:rPr>
                <w:b/>
                <w:lang w:val="en-GB"/>
              </w:rPr>
            </w:pPr>
            <w:r w:rsidRPr="005D29C3">
              <w:rPr>
                <w:b/>
                <w:lang w:val="en-GB"/>
              </w:rPr>
              <w:t>References</w:t>
            </w:r>
          </w:p>
        </w:tc>
        <w:tc>
          <w:tcPr>
            <w:tcW w:w="8080" w:type="dxa"/>
          </w:tcPr>
          <w:p w14:paraId="2C952729" w14:textId="0E81B2F7" w:rsidR="00015CAC" w:rsidRPr="005D29C3" w:rsidRDefault="00ED4832" w:rsidP="008D19DA">
            <w:pPr>
              <w:rPr>
                <w:highlight w:val="yellow"/>
                <w:lang w:val="en-GB"/>
              </w:rPr>
            </w:pPr>
            <w:r w:rsidRPr="005D29C3">
              <w:rPr>
                <w:lang w:val="en-GB"/>
              </w:rPr>
              <w:t>[14</w:t>
            </w:r>
            <w:r w:rsidR="00940E54" w:rsidRPr="005D29C3">
              <w:rPr>
                <w:lang w:val="en-GB"/>
              </w:rPr>
              <w:t>6</w:t>
            </w:r>
            <w:r w:rsidR="008D19DA" w:rsidRPr="005D29C3">
              <w:rPr>
                <w:lang w:val="en-GB"/>
              </w:rPr>
              <w:t>,147,148, 149, 150, 151, 152</w:t>
            </w:r>
            <w:r w:rsidRPr="005D29C3">
              <w:rPr>
                <w:lang w:val="en-GB"/>
              </w:rPr>
              <w:t>]</w:t>
            </w:r>
          </w:p>
        </w:tc>
      </w:tr>
      <w:tr w:rsidR="00015CAC" w:rsidRPr="002C0B20" w14:paraId="4D93BEF5" w14:textId="77777777" w:rsidTr="00015CAC">
        <w:tc>
          <w:tcPr>
            <w:tcW w:w="1242" w:type="dxa"/>
          </w:tcPr>
          <w:p w14:paraId="790BF597" w14:textId="77777777" w:rsidR="00015CAC" w:rsidRPr="005D29C3" w:rsidRDefault="00015CAC" w:rsidP="00015CAC">
            <w:pPr>
              <w:rPr>
                <w:b/>
                <w:lang w:val="en-GB"/>
              </w:rPr>
            </w:pPr>
            <w:r w:rsidRPr="005D29C3">
              <w:rPr>
                <w:b/>
                <w:lang w:val="en-GB"/>
              </w:rPr>
              <w:t>Impact</w:t>
            </w:r>
          </w:p>
        </w:tc>
        <w:tc>
          <w:tcPr>
            <w:tcW w:w="8080" w:type="dxa"/>
          </w:tcPr>
          <w:p w14:paraId="49660FD2" w14:textId="7DF958F5" w:rsidR="00015CAC" w:rsidRPr="00C942FF" w:rsidRDefault="00015CAC" w:rsidP="00B14B59">
            <w:pPr>
              <w:autoSpaceDE w:val="0"/>
              <w:autoSpaceDN w:val="0"/>
              <w:adjustRightInd w:val="0"/>
              <w:ind w:left="-65"/>
              <w:rPr>
                <w:rFonts w:ascii="PWGCKS+TimesNewRomanPSMT" w:hAnsi="PWGCKS+TimesNewRomanPSMT" w:cs="PWGCKS+TimesNewRomanPSMT"/>
                <w:b/>
                <w:lang w:val="en-GB"/>
              </w:rPr>
            </w:pPr>
            <w:r w:rsidRPr="00C942FF">
              <w:rPr>
                <w:rFonts w:ascii="PWGCKS+TimesNewRomanPSMT" w:hAnsi="PWGCKS+TimesNewRomanPSMT" w:cs="PWGCKS+TimesNewRomanPSMT"/>
                <w:b/>
                <w:lang w:val="en-GB"/>
              </w:rPr>
              <w:t xml:space="preserve">Functional impact: </w:t>
            </w:r>
          </w:p>
          <w:p w14:paraId="2CF11B48" w14:textId="62A3D9BD" w:rsidR="00593D86" w:rsidRPr="00E5306E" w:rsidRDefault="00593D86" w:rsidP="00B14B59">
            <w:pPr>
              <w:autoSpaceDE w:val="0"/>
              <w:autoSpaceDN w:val="0"/>
              <w:adjustRightInd w:val="0"/>
              <w:ind w:left="-65"/>
              <w:rPr>
                <w:lang w:val="en-GB"/>
              </w:rPr>
            </w:pPr>
            <w:r w:rsidRPr="00C942FF">
              <w:rPr>
                <w:rFonts w:ascii="PWGCKS+TimesNewRomanPSMT" w:hAnsi="PWGCKS+TimesNewRomanPSMT" w:cs="PWGCKS+TimesNewRomanPSMT"/>
                <w:lang w:val="en-GB"/>
              </w:rPr>
              <w:t xml:space="preserve">AI techniques </w:t>
            </w:r>
            <w:r w:rsidR="00FC0C96" w:rsidRPr="00F01BE5">
              <w:rPr>
                <w:rFonts w:ascii="PWGCKS+TimesNewRomanPSMT" w:hAnsi="PWGCKS+TimesNewRomanPSMT" w:cs="PWGCKS+TimesNewRomanPSMT"/>
                <w:lang w:val="en-GB"/>
              </w:rPr>
              <w:t>enable</w:t>
            </w:r>
            <w:r w:rsidRPr="00F01BE5">
              <w:rPr>
                <w:rFonts w:ascii="PWGCKS+TimesNewRomanPSMT" w:hAnsi="PWGCKS+TimesNewRomanPSMT" w:cs="PWGCKS+TimesNewRomanPSMT"/>
                <w:lang w:val="en-GB"/>
              </w:rPr>
              <w:t>:</w:t>
            </w:r>
          </w:p>
          <w:p w14:paraId="16381477" w14:textId="3D1A6310"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Classification: to predict the categories of input data for e.g. weather attributes are sunny, windy, rainy etc.</w:t>
            </w:r>
          </w:p>
          <w:p w14:paraId="0075DB52" w14:textId="75609FB8"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Regression: to predict numeric value e.g. price of stocks.</w:t>
            </w:r>
          </w:p>
          <w:p w14:paraId="446B9435" w14:textId="5B3B4F09"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Clustering: to organize similar items in-to groups.</w:t>
            </w:r>
          </w:p>
          <w:p w14:paraId="6E2190AA" w14:textId="4EC17459"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Association </w:t>
            </w:r>
            <w:r w:rsidR="00C06F8D" w:rsidRPr="005D29C3">
              <w:rPr>
                <w:rFonts w:ascii="PWGCKS+TimesNewRomanPSMT" w:hAnsi="PWGCKS+TimesNewRomanPSMT" w:cs="PWGCKS+TimesNewRomanPSMT"/>
                <w:lang w:val="en-GB"/>
              </w:rPr>
              <w:t>Analysis</w:t>
            </w:r>
            <w:r w:rsidRPr="005D29C3">
              <w:rPr>
                <w:rFonts w:ascii="PWGCKS+TimesNewRomanPSMT" w:hAnsi="PWGCKS+TimesNewRomanPSMT" w:cs="PWGCKS+TimesNewRomanPSMT"/>
                <w:lang w:val="en-GB"/>
              </w:rPr>
              <w:t>: to find interesting relationships between sets of variables.</w:t>
            </w:r>
          </w:p>
          <w:p w14:paraId="18B7C624" w14:textId="6E996B3F"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Graph </w:t>
            </w:r>
            <w:r w:rsidR="00C06F8D" w:rsidRPr="005D29C3">
              <w:rPr>
                <w:rFonts w:ascii="PWGCKS+TimesNewRomanPSMT" w:hAnsi="PWGCKS+TimesNewRomanPSMT" w:cs="PWGCKS+TimesNewRomanPSMT"/>
                <w:lang w:val="en-GB"/>
              </w:rPr>
              <w:t>Analysis</w:t>
            </w:r>
            <w:r w:rsidRPr="005D29C3">
              <w:rPr>
                <w:rFonts w:ascii="PWGCKS+TimesNewRomanPSMT" w:hAnsi="PWGCKS+TimesNewRomanPSMT" w:cs="PWGCKS+TimesNewRomanPSMT"/>
                <w:lang w:val="en-GB"/>
              </w:rPr>
              <w:t>: to use graphic structure to find connections between entities.</w:t>
            </w:r>
          </w:p>
          <w:p w14:paraId="5D391AA2" w14:textId="0EB445D4" w:rsidR="00593D86" w:rsidRPr="005D29C3" w:rsidRDefault="00593D86" w:rsidP="00593D86">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Decision Tree: To predict </w:t>
            </w:r>
            <w:r w:rsidR="00C06F8D" w:rsidRPr="005D29C3">
              <w:rPr>
                <w:rFonts w:ascii="PWGCKS+TimesNewRomanPSMT" w:hAnsi="PWGCKS+TimesNewRomanPSMT" w:cs="PWGCKS+TimesNewRomanPSMT"/>
                <w:lang w:val="en-GB"/>
              </w:rPr>
              <w:t>modelling</w:t>
            </w:r>
            <w:r w:rsidRPr="005D29C3">
              <w:rPr>
                <w:rFonts w:ascii="PWGCKS+TimesNewRomanPSMT" w:hAnsi="PWGCKS+TimesNewRomanPSMT" w:cs="PWGCKS+TimesNewRomanPSMT"/>
                <w:lang w:val="en-GB"/>
              </w:rPr>
              <w:t xml:space="preserve"> insights of objective variables by learning simple decision rules inferred from the data features.</w:t>
            </w:r>
          </w:p>
          <w:p w14:paraId="068778F5" w14:textId="6429C5D5" w:rsidR="00593D86" w:rsidRPr="005D29C3" w:rsidRDefault="00FC0C96" w:rsidP="00B14B59">
            <w:pPr>
              <w:autoSpaceDE w:val="0"/>
              <w:autoSpaceDN w:val="0"/>
              <w:adjustRightInd w:val="0"/>
              <w:ind w:left="-65"/>
              <w:rPr>
                <w:lang w:val="en-GB"/>
              </w:rPr>
            </w:pPr>
            <w:r w:rsidRPr="005D29C3">
              <w:rPr>
                <w:lang w:val="en-GB"/>
              </w:rPr>
              <w:t xml:space="preserve">Above capabilities have been applied to : </w:t>
            </w:r>
          </w:p>
          <w:p w14:paraId="6B79C44D" w14:textId="467CC748"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Crop Management (yield prediction, disease detection, weed detection, </w:t>
            </w:r>
            <w:r w:rsidR="00D60DEB" w:rsidRPr="005D29C3">
              <w:rPr>
                <w:rFonts w:ascii="PWGCKS+TimesNewRomanPSMT" w:hAnsi="PWGCKS+TimesNewRomanPSMT" w:cs="PWGCKS+TimesNewRomanPSMT"/>
                <w:lang w:val="en-GB"/>
              </w:rPr>
              <w:t xml:space="preserve">insect pests, biotic stress in crop, </w:t>
            </w:r>
            <w:r w:rsidRPr="005D29C3">
              <w:rPr>
                <w:rFonts w:ascii="PWGCKS+TimesNewRomanPSMT" w:hAnsi="PWGCKS+TimesNewRomanPSMT" w:cs="PWGCKS+TimesNewRomanPSMT"/>
                <w:lang w:val="en-GB"/>
              </w:rPr>
              <w:t>crop quality, species recognition, predict soil moisture)</w:t>
            </w:r>
          </w:p>
          <w:p w14:paraId="365D047E" w14:textId="6D553A80" w:rsidR="00B14B59" w:rsidRPr="005D29C3" w:rsidRDefault="00B14B59"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Water management (smart irrigation systems)</w:t>
            </w:r>
            <w:r w:rsidR="00593D86" w:rsidRPr="005D29C3">
              <w:rPr>
                <w:rFonts w:ascii="PWGCKS+TimesNewRomanPSMT" w:hAnsi="PWGCKS+TimesNewRomanPSMT" w:cs="PWGCKS+TimesNewRomanPSMT"/>
                <w:lang w:val="en-GB"/>
              </w:rPr>
              <w:t xml:space="preserve">, </w:t>
            </w:r>
          </w:p>
          <w:p w14:paraId="29823921" w14:textId="77777777" w:rsidR="00B14B59" w:rsidRPr="005D29C3" w:rsidRDefault="00B14B59"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Weather forecasting</w:t>
            </w:r>
          </w:p>
          <w:p w14:paraId="03D67B49" w14:textId="77777777" w:rsidR="00B14B59" w:rsidRPr="005D29C3" w:rsidRDefault="00B14B59"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Soil management</w:t>
            </w:r>
          </w:p>
          <w:p w14:paraId="0DC68E03" w14:textId="28B030BD" w:rsidR="00015CAC" w:rsidRPr="005D29C3" w:rsidRDefault="00D60DEB"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Monitoring</w:t>
            </w:r>
            <w:r w:rsidR="00015CAC" w:rsidRPr="005D29C3">
              <w:rPr>
                <w:rFonts w:ascii="PWGCKS+TimesNewRomanPSMT" w:hAnsi="PWGCKS+TimesNewRomanPSMT" w:cs="PWGCKS+TimesNewRomanPSMT"/>
                <w:lang w:val="en-GB"/>
              </w:rPr>
              <w:t xml:space="preserve"> faster and with greater accuracy than other monitoring systems</w:t>
            </w:r>
          </w:p>
          <w:p w14:paraId="0A4A8679" w14:textId="534C91D2" w:rsidR="00B14B59" w:rsidRPr="005D29C3" w:rsidRDefault="00B14B59"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Grading and sorting</w:t>
            </w:r>
          </w:p>
          <w:p w14:paraId="1542C6C2" w14:textId="2549D58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Fraud detection system at very high speed, efficiency and with huge scale</w:t>
            </w:r>
          </w:p>
          <w:p w14:paraId="3DCFC6C2" w14:textId="7777777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Livestock (animal welfare, livestock production)</w:t>
            </w:r>
          </w:p>
          <w:p w14:paraId="00808E86" w14:textId="7D85440E"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Environme</w:t>
            </w:r>
            <w:r w:rsidR="00B14B59" w:rsidRPr="005D29C3">
              <w:rPr>
                <w:rFonts w:ascii="PWGCKS+TimesNewRomanPSMT" w:hAnsi="PWGCKS+TimesNewRomanPSMT" w:cs="PWGCKS+TimesNewRomanPSMT"/>
                <w:lang w:val="en-GB"/>
              </w:rPr>
              <w:t>n</w:t>
            </w:r>
            <w:r w:rsidRPr="005D29C3">
              <w:rPr>
                <w:rFonts w:ascii="PWGCKS+TimesNewRomanPSMT" w:hAnsi="PWGCKS+TimesNewRomanPSMT" w:cs="PWGCKS+TimesNewRomanPSMT"/>
                <w:lang w:val="en-GB"/>
              </w:rPr>
              <w:t>tal Protection</w:t>
            </w:r>
          </w:p>
          <w:p w14:paraId="5EE85769" w14:textId="526D11A1"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Production Planning</w:t>
            </w:r>
          </w:p>
          <w:p w14:paraId="2AE0D396" w14:textId="28C4AD17" w:rsidR="00015CAC" w:rsidRPr="005D29C3" w:rsidRDefault="00015CAC" w:rsidP="00B14B59">
            <w:pPr>
              <w:autoSpaceDE w:val="0"/>
              <w:autoSpaceDN w:val="0"/>
              <w:adjustRightInd w:val="0"/>
              <w:ind w:left="-65"/>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Economic </w:t>
            </w:r>
            <w:r w:rsidR="00B14B59" w:rsidRPr="005D29C3">
              <w:rPr>
                <w:rFonts w:ascii="PWGCKS+TimesNewRomanPSMT" w:hAnsi="PWGCKS+TimesNewRomanPSMT" w:cs="PWGCKS+TimesNewRomanPSMT"/>
                <w:b/>
                <w:lang w:val="en-GB"/>
              </w:rPr>
              <w:t>I</w:t>
            </w:r>
            <w:r w:rsidRPr="005D29C3">
              <w:rPr>
                <w:rFonts w:ascii="PWGCKS+TimesNewRomanPSMT" w:hAnsi="PWGCKS+TimesNewRomanPSMT" w:cs="PWGCKS+TimesNewRomanPSMT"/>
                <w:b/>
                <w:lang w:val="en-GB"/>
              </w:rPr>
              <w:t>mpact:</w:t>
            </w:r>
          </w:p>
          <w:p w14:paraId="4745737A" w14:textId="4E6BE483" w:rsidR="00B14B59"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Reduce employee training costs </w:t>
            </w:r>
          </w:p>
          <w:p w14:paraId="0F6D1B66" w14:textId="77777777" w:rsidR="00B14B59"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Create efficiencies</w:t>
            </w:r>
            <w:r w:rsidR="00B14B59" w:rsidRPr="005D29C3">
              <w:rPr>
                <w:rFonts w:ascii="PWGCKS+TimesNewRomanPSMT" w:hAnsi="PWGCKS+TimesNewRomanPSMT" w:cs="PWGCKS+TimesNewRomanPSMT"/>
                <w:lang w:val="en-GB"/>
              </w:rPr>
              <w:t>, improve problem solutions</w:t>
            </w:r>
            <w:r w:rsidRPr="005D29C3">
              <w:rPr>
                <w:rFonts w:ascii="PWGCKS+TimesNewRomanPSMT" w:hAnsi="PWGCKS+TimesNewRomanPSMT" w:cs="PWGCKS+TimesNewRomanPSMT"/>
                <w:lang w:val="en-GB"/>
              </w:rPr>
              <w:t xml:space="preserve"> and reduce the time needed to solve problems.</w:t>
            </w:r>
          </w:p>
          <w:p w14:paraId="38A1E3B5" w14:textId="1FE37516" w:rsidR="00015CAC" w:rsidRPr="005D29C3" w:rsidRDefault="00B14B59" w:rsidP="00B14B59">
            <w:pPr>
              <w:autoSpaceDE w:val="0"/>
              <w:autoSpaceDN w:val="0"/>
              <w:adjustRightInd w:val="0"/>
              <w:ind w:left="-65"/>
              <w:rPr>
                <w:rFonts w:ascii="PWGCKS+TimesNewRomanPSMT" w:hAnsi="PWGCKS+TimesNewRomanPSMT" w:cs="PWGCKS+TimesNewRomanPSMT"/>
                <w:b/>
                <w:lang w:val="en-GB"/>
              </w:rPr>
            </w:pPr>
            <w:r w:rsidRPr="005D29C3">
              <w:rPr>
                <w:rFonts w:ascii="PWGCKS+TimesNewRomanPSMT" w:hAnsi="PWGCKS+TimesNewRomanPSMT" w:cs="PWGCKS+TimesNewRomanPSMT"/>
                <w:b/>
                <w:lang w:val="en-GB"/>
              </w:rPr>
              <w:t>Social Impact</w:t>
            </w:r>
            <w:r w:rsidR="00015CAC" w:rsidRPr="005D29C3">
              <w:rPr>
                <w:rFonts w:ascii="PWGCKS+TimesNewRomanPSMT" w:hAnsi="PWGCKS+TimesNewRomanPSMT" w:cs="PWGCKS+TimesNewRomanPSMT"/>
                <w:b/>
                <w:lang w:val="en-GB"/>
              </w:rPr>
              <w:t xml:space="preserve">: </w:t>
            </w:r>
          </w:p>
          <w:p w14:paraId="35A9704B" w14:textId="49130BBA"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Combine multiple human expert intelligences.</w:t>
            </w:r>
          </w:p>
          <w:p w14:paraId="4045C968" w14:textId="46C6861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Reduce the amount of human errors.</w:t>
            </w:r>
          </w:p>
          <w:p w14:paraId="504C84A7" w14:textId="6A93D6A3"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Review transactions that human experts may overlook.</w:t>
            </w:r>
          </w:p>
          <w:p w14:paraId="0F0BE51A" w14:textId="4303DBF9" w:rsidR="00593D86" w:rsidRPr="005D29C3" w:rsidRDefault="00593D86"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Reduce human interventio</w:t>
            </w:r>
            <w:r w:rsidR="00814AAE" w:rsidRPr="005D29C3">
              <w:rPr>
                <w:rFonts w:ascii="PWGCKS+TimesNewRomanPSMT" w:hAnsi="PWGCKS+TimesNewRomanPSMT" w:cs="PWGCKS+TimesNewRomanPSMT"/>
                <w:lang w:val="en-GB"/>
              </w:rPr>
              <w:t>n</w:t>
            </w:r>
            <w:r w:rsidRPr="005D29C3">
              <w:rPr>
                <w:rFonts w:ascii="PWGCKS+TimesNewRomanPSMT" w:hAnsi="PWGCKS+TimesNewRomanPSMT" w:cs="PWGCKS+TimesNewRomanPSMT"/>
                <w:lang w:val="en-GB"/>
              </w:rPr>
              <w:t xml:space="preserve"> enabling human expert to concentrate on more creative activities</w:t>
            </w:r>
          </w:p>
          <w:p w14:paraId="20730551" w14:textId="04E90EA9" w:rsidR="00015CAC" w:rsidRPr="005D29C3" w:rsidRDefault="00015CAC" w:rsidP="00B14B59">
            <w:pPr>
              <w:autoSpaceDE w:val="0"/>
              <w:autoSpaceDN w:val="0"/>
              <w:adjustRightInd w:val="0"/>
              <w:ind w:left="-65"/>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Business </w:t>
            </w:r>
            <w:r w:rsidR="00B14B59" w:rsidRPr="005D29C3">
              <w:rPr>
                <w:rFonts w:ascii="PWGCKS+TimesNewRomanPSMT" w:hAnsi="PWGCKS+TimesNewRomanPSMT" w:cs="PWGCKS+TimesNewRomanPSMT"/>
                <w:b/>
                <w:lang w:val="en-GB"/>
              </w:rPr>
              <w:t>I</w:t>
            </w:r>
            <w:r w:rsidRPr="005D29C3">
              <w:rPr>
                <w:rFonts w:ascii="PWGCKS+TimesNewRomanPSMT" w:hAnsi="PWGCKS+TimesNewRomanPSMT" w:cs="PWGCKS+TimesNewRomanPSMT"/>
                <w:b/>
                <w:lang w:val="en-GB"/>
              </w:rPr>
              <w:t xml:space="preserve">mpact: </w:t>
            </w:r>
          </w:p>
          <w:p w14:paraId="779FC618" w14:textId="7777777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utomated decision-making</w:t>
            </w:r>
          </w:p>
          <w:p w14:paraId="477F8679" w14:textId="22F3BBA6"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Expert system increases the probability, frequency and consistency of making good decisions, additive effect of knowledge of many domain experts, facilitates real-time, low-cost expert-level decisions by the non-expert, enhance the utilization of most of the available data </w:t>
            </w:r>
          </w:p>
          <w:p w14:paraId="02569E43" w14:textId="15D90A3D"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Learning ability </w:t>
            </w:r>
            <w:r w:rsidR="00593D86" w:rsidRPr="005D29C3">
              <w:rPr>
                <w:rFonts w:ascii="PWGCKS+TimesNewRomanPSMT" w:hAnsi="PWGCKS+TimesNewRomanPSMT" w:cs="PWGCKS+TimesNewRomanPSMT"/>
                <w:lang w:val="en-GB"/>
              </w:rPr>
              <w:t>Artificial Intelligence</w:t>
            </w:r>
            <w:r w:rsidRPr="005D29C3">
              <w:rPr>
                <w:rFonts w:ascii="PWGCKS+TimesNewRomanPSMT" w:hAnsi="PWGCKS+TimesNewRomanPSMT" w:cs="PWGCKS+TimesNewRomanPSMT"/>
                <w:lang w:val="en-GB"/>
              </w:rPr>
              <w:t>, goes a step further by not simply applying pre-programmed decisions, but instead exhibiting some learning capabilities</w:t>
            </w:r>
          </w:p>
          <w:p w14:paraId="50021CB2" w14:textId="34E785E5"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Data transformation: </w:t>
            </w:r>
            <w:r w:rsidR="00593D86" w:rsidRPr="005D29C3">
              <w:rPr>
                <w:rFonts w:ascii="PWGCKS+TimesNewRomanPSMT" w:hAnsi="PWGCKS+TimesNewRomanPSMT" w:cs="PWGCKS+TimesNewRomanPSMT"/>
                <w:lang w:val="en-GB"/>
              </w:rPr>
              <w:t xml:space="preserve">ML </w:t>
            </w:r>
            <w:r w:rsidRPr="005D29C3">
              <w:rPr>
                <w:rFonts w:ascii="PWGCKS+TimesNewRomanPSMT" w:hAnsi="PWGCKS+TimesNewRomanPSMT" w:cs="PWGCKS+TimesNewRomanPSMT"/>
                <w:lang w:val="en-GB"/>
              </w:rPr>
              <w:t xml:space="preserve">and AI </w:t>
            </w:r>
            <w:r w:rsidR="00593D86" w:rsidRPr="005D29C3">
              <w:rPr>
                <w:rFonts w:ascii="PWGCKS+TimesNewRomanPSMT" w:hAnsi="PWGCKS+TimesNewRomanPSMT" w:cs="PWGCKS+TimesNewRomanPSMT"/>
                <w:lang w:val="en-GB"/>
              </w:rPr>
              <w:t>can</w:t>
            </w:r>
            <w:r w:rsidRPr="005D29C3">
              <w:rPr>
                <w:rFonts w:ascii="PWGCKS+TimesNewRomanPSMT" w:hAnsi="PWGCKS+TimesNewRomanPSMT" w:cs="PWGCKS+TimesNewRomanPSMT"/>
                <w:lang w:val="en-GB"/>
              </w:rPr>
              <w:t xml:space="preserve"> help create value by providing enterprises with intelligent analysis of </w:t>
            </w:r>
            <w:r w:rsidR="00593D86" w:rsidRPr="005D29C3">
              <w:rPr>
                <w:rFonts w:ascii="PWGCKS+TimesNewRomanPSMT" w:hAnsi="PWGCKS+TimesNewRomanPSMT" w:cs="PWGCKS+TimesNewRomanPSMT"/>
                <w:lang w:val="en-GB"/>
              </w:rPr>
              <w:t>big</w:t>
            </w:r>
            <w:r w:rsidRPr="005D29C3">
              <w:rPr>
                <w:rFonts w:ascii="PWGCKS+TimesNewRomanPSMT" w:hAnsi="PWGCKS+TimesNewRomanPSMT" w:cs="PWGCKS+TimesNewRomanPSMT"/>
                <w:lang w:val="en-GB"/>
              </w:rPr>
              <w:t xml:space="preserve"> data and capturing structured interpretations of the wide variety of </w:t>
            </w:r>
            <w:r w:rsidR="00593D86" w:rsidRPr="005D29C3">
              <w:rPr>
                <w:rFonts w:ascii="PWGCKS+TimesNewRomanPSMT" w:hAnsi="PWGCKS+TimesNewRomanPSMT" w:cs="PWGCKS+TimesNewRomanPSMT"/>
                <w:lang w:val="en-GB"/>
              </w:rPr>
              <w:t>u</w:t>
            </w:r>
            <w:r w:rsidRPr="005D29C3">
              <w:rPr>
                <w:rFonts w:ascii="PWGCKS+TimesNewRomanPSMT" w:hAnsi="PWGCKS+TimesNewRomanPSMT" w:cs="PWGCKS+TimesNewRomanPSMT"/>
                <w:lang w:val="en-GB"/>
              </w:rPr>
              <w:t>nstructured data increasingly available.</w:t>
            </w:r>
          </w:p>
          <w:p w14:paraId="731C84A6" w14:textId="77777777" w:rsidR="00015CAC" w:rsidRPr="005D29C3" w:rsidRDefault="00015CAC" w:rsidP="00593D86">
            <w:pPr>
              <w:autoSpaceDE w:val="0"/>
              <w:autoSpaceDN w:val="0"/>
              <w:adjustRightInd w:val="0"/>
              <w:ind w:left="-65"/>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Technological Impact: </w:t>
            </w:r>
          </w:p>
          <w:p w14:paraId="2819CE24" w14:textId="7777777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dvancement of ML with machine vision will make agricultural technologies accurate, robust and low cost.</w:t>
            </w:r>
          </w:p>
          <w:p w14:paraId="5DA2F7FA" w14:textId="47D6D1A7" w:rsidR="00015CAC" w:rsidRPr="005D29C3" w:rsidRDefault="00015CAC"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I can be used to identify and clean dirty data or use dirty data as a means of establishing context knowledge for</w:t>
            </w:r>
            <w:r w:rsidR="00FC0C96" w:rsidRPr="005D29C3">
              <w:rPr>
                <w:rFonts w:ascii="PWGCKS+TimesNewRomanPSMT" w:hAnsi="PWGCKS+TimesNewRomanPSMT" w:cs="PWGCKS+TimesNewRomanPSMT"/>
                <w:lang w:val="en-GB"/>
              </w:rPr>
              <w:t xml:space="preserve"> </w:t>
            </w:r>
            <w:r w:rsidRPr="005D29C3">
              <w:rPr>
                <w:rFonts w:ascii="PWGCKS+TimesNewRomanPSMT" w:hAnsi="PWGCKS+TimesNewRomanPSMT" w:cs="PWGCKS+TimesNewRomanPSMT"/>
                <w:lang w:val="en-GB"/>
              </w:rPr>
              <w:t>the data.</w:t>
            </w:r>
          </w:p>
          <w:p w14:paraId="501024B0" w14:textId="7777777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I contributes to the velocity of data, by facilitating rapid computer-based decisions that lead to other decisions</w:t>
            </w:r>
          </w:p>
          <w:p w14:paraId="165C4457" w14:textId="77777777" w:rsidR="00015CAC" w:rsidRPr="005D29C3" w:rsidRDefault="00015CAC" w:rsidP="00B14B5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AI contributes to variety mitigation by capturing, structuring, understanding unstructured data generating structure data </w:t>
            </w:r>
          </w:p>
          <w:p w14:paraId="0FC42D89" w14:textId="77777777" w:rsidR="00015CAC" w:rsidRPr="005D29C3" w:rsidRDefault="00703CD9" w:rsidP="00703CD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I allows data analysis and</w:t>
            </w:r>
            <w:r w:rsidR="00015CAC" w:rsidRPr="005D29C3">
              <w:rPr>
                <w:rFonts w:ascii="PWGCKS+TimesNewRomanPSMT" w:hAnsi="PWGCKS+TimesNewRomanPSMT" w:cs="PWGCKS+TimesNewRomanPSMT"/>
                <w:lang w:val="en-GB"/>
              </w:rPr>
              <w:t xml:space="preserve"> decision making </w:t>
            </w:r>
          </w:p>
          <w:p w14:paraId="74138ACD" w14:textId="77777777" w:rsidR="00703CD9" w:rsidRPr="005D29C3" w:rsidRDefault="00703CD9" w:rsidP="00703CD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From smart machines to clever computers and to Artificial Intelligence (AI) programs. </w:t>
            </w:r>
          </w:p>
          <w:p w14:paraId="02ECB2CB" w14:textId="2CC0D6DB" w:rsidR="00703CD9" w:rsidRPr="005D29C3" w:rsidRDefault="00703CD9" w:rsidP="00703CD9">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Expert systems developed in regional languages to be more accessible</w:t>
            </w:r>
          </w:p>
        </w:tc>
      </w:tr>
      <w:tr w:rsidR="00015CAC" w:rsidRPr="002C0B20" w14:paraId="388581E7" w14:textId="77777777" w:rsidTr="00AF7F25">
        <w:trPr>
          <w:trHeight w:val="699"/>
        </w:trPr>
        <w:tc>
          <w:tcPr>
            <w:tcW w:w="1242" w:type="dxa"/>
          </w:tcPr>
          <w:p w14:paraId="3811931A" w14:textId="77777777" w:rsidR="00015CAC" w:rsidRPr="005D29C3" w:rsidRDefault="00015CAC" w:rsidP="00015CAC">
            <w:pPr>
              <w:rPr>
                <w:b/>
                <w:lang w:val="en-GB"/>
              </w:rPr>
            </w:pPr>
            <w:r w:rsidRPr="005D29C3">
              <w:rPr>
                <w:b/>
                <w:lang w:val="en-GB"/>
              </w:rPr>
              <w:t>Challenges</w:t>
            </w:r>
          </w:p>
        </w:tc>
        <w:tc>
          <w:tcPr>
            <w:tcW w:w="8080" w:type="dxa"/>
          </w:tcPr>
          <w:p w14:paraId="6ABDDF48" w14:textId="4F64667C" w:rsidR="00703CD9" w:rsidRPr="005D29C3" w:rsidRDefault="00015CAC" w:rsidP="00AB2DDF">
            <w:pPr>
              <w:autoSpaceDE w:val="0"/>
              <w:autoSpaceDN w:val="0"/>
              <w:adjustRightInd w:val="0"/>
              <w:rPr>
                <w:rFonts w:ascii="PWGCKS+TimesNewRomanPSMT" w:hAnsi="PWGCKS+TimesNewRomanPSMT" w:cs="PWGCKS+TimesNewRomanPSMT"/>
                <w:b/>
                <w:lang w:val="en-GB"/>
              </w:rPr>
            </w:pPr>
            <w:r w:rsidRPr="005D29C3">
              <w:rPr>
                <w:rFonts w:ascii="PWGCKS+TimesNewRomanPSMT" w:hAnsi="PWGCKS+TimesNewRomanPSMT" w:cs="PWGCKS+TimesNewRomanPSMT"/>
                <w:b/>
                <w:lang w:val="en-GB"/>
              </w:rPr>
              <w:t>Social Challenges:</w:t>
            </w:r>
            <w:r w:rsidR="00703CD9" w:rsidRPr="005D29C3">
              <w:rPr>
                <w:rFonts w:ascii="PWGCKS+TimesNewRomanPSMT" w:hAnsi="PWGCKS+TimesNewRomanPSMT" w:cs="PWGCKS+TimesNewRomanPSMT"/>
                <w:b/>
                <w:lang w:val="en-GB"/>
              </w:rPr>
              <w:t xml:space="preserve"> </w:t>
            </w:r>
          </w:p>
          <w:p w14:paraId="55C0DE63" w14:textId="5BE35332" w:rsidR="00015CAC" w:rsidRPr="005D29C3" w:rsidRDefault="00AB2DDF"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Replacement of human intervention perceived as a threat</w:t>
            </w:r>
          </w:p>
          <w:p w14:paraId="63205FC4" w14:textId="77777777" w:rsidR="00015CAC" w:rsidRPr="005D29C3" w:rsidRDefault="00015CAC" w:rsidP="00AB2DDF">
            <w:pPr>
              <w:autoSpaceDE w:val="0"/>
              <w:autoSpaceDN w:val="0"/>
              <w:adjustRightInd w:val="0"/>
              <w:rPr>
                <w:rFonts w:ascii="PWGCKS+TimesNewRomanPSMT" w:hAnsi="PWGCKS+TimesNewRomanPSMT" w:cs="PWGCKS+TimesNewRomanPSMT"/>
                <w:b/>
                <w:lang w:val="en-GB"/>
              </w:rPr>
            </w:pPr>
            <w:r w:rsidRPr="005D29C3">
              <w:rPr>
                <w:rFonts w:ascii="PWGCKS+TimesNewRomanPSMT" w:hAnsi="PWGCKS+TimesNewRomanPSMT" w:cs="PWGCKS+TimesNewRomanPSMT"/>
                <w:b/>
                <w:lang w:val="en-GB"/>
              </w:rPr>
              <w:t xml:space="preserve">Technological Challenges: </w:t>
            </w:r>
          </w:p>
          <w:p w14:paraId="6C06E04E" w14:textId="77777777"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I to further facilitate additional developments on visualization</w:t>
            </w:r>
          </w:p>
          <w:p w14:paraId="204783BE" w14:textId="77777777"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AI algorithms designed for single-machine environments might have emergent subproblem structures useful for parallelization.</w:t>
            </w:r>
          </w:p>
          <w:p w14:paraId="73E59361" w14:textId="77777777" w:rsidR="00AB2DDF" w:rsidRPr="005D29C3" w:rsidRDefault="00015CAC"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Adding speech interface to the system may be proved to be more beneficial for </w:t>
            </w:r>
            <w:r w:rsidR="00AB2DDF" w:rsidRPr="005D29C3">
              <w:rPr>
                <w:rFonts w:ascii="PWGCKS+TimesNewRomanPSMT" w:hAnsi="PWGCKS+TimesNewRomanPSMT" w:cs="PWGCKS+TimesNewRomanPSMT"/>
                <w:lang w:val="en-GB"/>
              </w:rPr>
              <w:t>the farmers of the remote area</w:t>
            </w:r>
          </w:p>
          <w:p w14:paraId="7B00430D" w14:textId="6ABED91F" w:rsidR="00015CAC" w:rsidRPr="005D29C3" w:rsidRDefault="00AB2DDF" w:rsidP="008156B3">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E</w:t>
            </w:r>
            <w:r w:rsidR="00015CAC" w:rsidRPr="005D29C3">
              <w:rPr>
                <w:rFonts w:ascii="PWGCKS+TimesNewRomanPSMT" w:hAnsi="PWGCKS+TimesNewRomanPSMT" w:cs="PWGCKS+TimesNewRomanPSMT"/>
                <w:lang w:val="en-GB"/>
              </w:rPr>
              <w:t>xpert system</w:t>
            </w:r>
            <w:r w:rsidRPr="005D29C3">
              <w:rPr>
                <w:rFonts w:ascii="PWGCKS+TimesNewRomanPSMT" w:hAnsi="PWGCKS+TimesNewRomanPSMT" w:cs="PWGCKS+TimesNewRomanPSMT"/>
                <w:lang w:val="en-GB"/>
              </w:rPr>
              <w:t>s wil</w:t>
            </w:r>
            <w:r w:rsidR="00015CAC" w:rsidRPr="005D29C3">
              <w:rPr>
                <w:rFonts w:ascii="PWGCKS+TimesNewRomanPSMT" w:hAnsi="PWGCKS+TimesNewRomanPSMT" w:cs="PWGCKS+TimesNewRomanPSMT"/>
                <w:lang w:val="en-GB"/>
              </w:rPr>
              <w:t>l not be able to give the creative responses that human experts can give in unusual circumstances.</w:t>
            </w:r>
          </w:p>
          <w:p w14:paraId="54193E63" w14:textId="145EC431"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Lack of flexibility and ability to adapt to changing environments.</w:t>
            </w:r>
          </w:p>
          <w:p w14:paraId="677B2EC2" w14:textId="75E31D55"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Not being able to recognize when no answer is available.</w:t>
            </w:r>
          </w:p>
          <w:p w14:paraId="7BBDBDA9" w14:textId="71D5D0A4"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Knowledge acquisition remains the major bottleneck in applying expert system technology to new domains.</w:t>
            </w:r>
          </w:p>
          <w:p w14:paraId="3044E910" w14:textId="55505BAD" w:rsidR="00015CAC" w:rsidRPr="005D29C3" w:rsidRDefault="00015CAC" w:rsidP="00AB2DDF">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 xml:space="preserve">Maintenance and extension of a rule base can be difficult for a relatively large rule base </w:t>
            </w:r>
          </w:p>
          <w:p w14:paraId="50466B0C" w14:textId="2529B7C7" w:rsidR="00015CAC" w:rsidRPr="005D29C3" w:rsidRDefault="00AB2DDF" w:rsidP="001C104D">
            <w:pPr>
              <w:pStyle w:val="ListParagraph"/>
              <w:numPr>
                <w:ilvl w:val="0"/>
                <w:numId w:val="8"/>
              </w:numPr>
              <w:autoSpaceDE w:val="0"/>
              <w:autoSpaceDN w:val="0"/>
              <w:adjustRightInd w:val="0"/>
              <w:ind w:left="155" w:hanging="220"/>
              <w:rPr>
                <w:rFonts w:ascii="PWGCKS+TimesNewRomanPSMT" w:hAnsi="PWGCKS+TimesNewRomanPSMT" w:cs="PWGCKS+TimesNewRomanPSMT"/>
                <w:lang w:val="en-GB"/>
              </w:rPr>
            </w:pPr>
            <w:r w:rsidRPr="005D29C3">
              <w:rPr>
                <w:rFonts w:ascii="PWGCKS+TimesNewRomanPSMT" w:hAnsi="PWGCKS+TimesNewRomanPSMT" w:cs="PWGCKS+TimesNewRomanPSMT"/>
                <w:lang w:val="en-GB"/>
              </w:rPr>
              <w:t>E</w:t>
            </w:r>
            <w:r w:rsidR="00015CAC" w:rsidRPr="005D29C3">
              <w:rPr>
                <w:rFonts w:ascii="PWGCKS+TimesNewRomanPSMT" w:hAnsi="PWGCKS+TimesNewRomanPSMT" w:cs="PWGCKS+TimesNewRomanPSMT"/>
                <w:lang w:val="en-GB"/>
              </w:rPr>
              <w:t xml:space="preserve">nhance IoT with machine learning techniques to </w:t>
            </w:r>
            <w:r w:rsidR="001C104D" w:rsidRPr="005D29C3">
              <w:rPr>
                <w:rFonts w:ascii="PWGCKS+TimesNewRomanPSMT" w:hAnsi="PWGCKS+TimesNewRomanPSMT" w:cs="PWGCKS+TimesNewRomanPSMT"/>
                <w:lang w:val="en-GB"/>
              </w:rPr>
              <w:t>analyse data captured by sensors in real time</w:t>
            </w:r>
            <w:r w:rsidR="00015CAC" w:rsidRPr="005D29C3">
              <w:rPr>
                <w:rFonts w:ascii="PWGCKS+TimesNewRomanPSMT" w:hAnsi="PWGCKS+TimesNewRomanPSMT" w:cs="PWGCKS+TimesNewRomanPSMT"/>
                <w:lang w:val="en-GB"/>
              </w:rPr>
              <w:t xml:space="preserve"> in</w:t>
            </w:r>
            <w:r w:rsidRPr="005D29C3">
              <w:rPr>
                <w:rFonts w:ascii="PWGCKS+TimesNewRomanPSMT" w:hAnsi="PWGCKS+TimesNewRomanPSMT" w:cs="PWGCKS+TimesNewRomanPSMT"/>
                <w:lang w:val="en-GB"/>
              </w:rPr>
              <w:t xml:space="preserve"> </w:t>
            </w:r>
            <w:r w:rsidR="00015CAC" w:rsidRPr="005D29C3">
              <w:rPr>
                <w:rFonts w:ascii="PWGCKS+TimesNewRomanPSMT" w:hAnsi="PWGCKS+TimesNewRomanPSMT" w:cs="PWGCKS+TimesNewRomanPSMT"/>
                <w:lang w:val="en-GB"/>
              </w:rPr>
              <w:t xml:space="preserve">agriculture. </w:t>
            </w:r>
          </w:p>
        </w:tc>
      </w:tr>
    </w:tbl>
    <w:p w14:paraId="4431BD31" w14:textId="32D9735E" w:rsidR="00AB1DC3" w:rsidRPr="005D29C3" w:rsidRDefault="003805D3" w:rsidP="003805D3">
      <w:pPr>
        <w:pStyle w:val="Caption"/>
        <w:ind w:firstLine="0"/>
        <w:rPr>
          <w:b w:val="0"/>
          <w:bCs/>
          <w:lang w:val="en-GB"/>
        </w:rPr>
      </w:pPr>
      <w:bookmarkStart w:id="4" w:name="_Ref16260099"/>
      <w:r w:rsidRPr="005D29C3">
        <w:rPr>
          <w:b w:val="0"/>
          <w:bCs/>
          <w:lang w:val="en-GB"/>
        </w:rPr>
        <w:t xml:space="preserve">Table </w:t>
      </w:r>
      <w:r w:rsidRPr="005D29C3">
        <w:rPr>
          <w:b w:val="0"/>
          <w:bCs/>
          <w:lang w:val="en-GB"/>
        </w:rPr>
        <w:fldChar w:fldCharType="begin"/>
      </w:r>
      <w:r w:rsidRPr="005D29C3">
        <w:rPr>
          <w:b w:val="0"/>
          <w:bCs/>
          <w:lang w:val="en-GB"/>
        </w:rPr>
        <w:instrText xml:space="preserve"> SEQ Table \* ARABIC </w:instrText>
      </w:r>
      <w:r w:rsidRPr="005D29C3">
        <w:rPr>
          <w:b w:val="0"/>
          <w:bCs/>
          <w:lang w:val="en-GB"/>
        </w:rPr>
        <w:fldChar w:fldCharType="separate"/>
      </w:r>
      <w:r w:rsidR="00905413" w:rsidRPr="005D29C3">
        <w:rPr>
          <w:b w:val="0"/>
          <w:bCs/>
          <w:noProof/>
          <w:lang w:val="en-GB"/>
        </w:rPr>
        <w:t>4</w:t>
      </w:r>
      <w:r w:rsidRPr="005D29C3">
        <w:rPr>
          <w:b w:val="0"/>
          <w:bCs/>
          <w:lang w:val="en-GB"/>
        </w:rPr>
        <w:fldChar w:fldCharType="end"/>
      </w:r>
      <w:bookmarkEnd w:id="4"/>
      <w:r w:rsidR="00AB1DC3" w:rsidRPr="005D29C3">
        <w:rPr>
          <w:b w:val="0"/>
          <w:bCs/>
          <w:lang w:val="en-GB"/>
        </w:rPr>
        <w:t xml:space="preserve"> – Artificial Intelligence: Impact and Challenges </w:t>
      </w:r>
    </w:p>
    <w:p w14:paraId="74D54CE3" w14:textId="77777777" w:rsidR="00015CAC" w:rsidRPr="005D29C3" w:rsidRDefault="00015CAC" w:rsidP="00015CAC">
      <w:pPr>
        <w:rPr>
          <w:lang w:val="en-GB"/>
        </w:rPr>
      </w:pPr>
    </w:p>
    <w:p w14:paraId="5C074861" w14:textId="36837530" w:rsidR="004F10D0" w:rsidRPr="005D29C3" w:rsidRDefault="004F10D0" w:rsidP="004F10D0">
      <w:pPr>
        <w:pStyle w:val="Follow-onparagraphstyle"/>
        <w:spacing w:before="100" w:beforeAutospacing="1" w:after="100" w:afterAutospacing="1"/>
        <w:ind w:firstLine="0"/>
        <w:jc w:val="both"/>
        <w:rPr>
          <w:lang w:val="en-GB"/>
        </w:rPr>
      </w:pPr>
      <w:r w:rsidRPr="005D29C3">
        <w:rPr>
          <w:lang w:val="en-GB"/>
        </w:rPr>
        <w:t>As it can be seen in the above tables, some challenges of these digital technologies appear as strengths of the others, which allows intuiting the suitability of complementing among themselves. Indeed, in the near future the full potential of data will rely on the combination of the different technologies that enhance data-driven agri-food supply chains more informed, efficient, secure, sustainable and resilient. For instance, IoT and BDA can benefit from blockchain providing data security, anonymity, trust and decentralization. Since blockchain exchange information in a distributed network, novel IoT applications will be developed for distributed environments. On the other side, the valuable data generated from the IoT could enrich transaction details that are registered on the blockchain</w:t>
      </w:r>
      <w:r w:rsidR="00A419C6" w:rsidRPr="005D29C3">
        <w:rPr>
          <w:lang w:val="en-GB"/>
        </w:rPr>
        <w:t xml:space="preserve"> [135]</w:t>
      </w:r>
      <w:r w:rsidRPr="005D29C3">
        <w:rPr>
          <w:lang w:val="en-GB"/>
        </w:rPr>
        <w:t>. In turn, the accurate data provided by blockchain technology can be used as input for AI applications and to also record their outputs</w:t>
      </w:r>
      <w:r w:rsidR="00A419C6" w:rsidRPr="005D29C3">
        <w:rPr>
          <w:lang w:val="en-GB"/>
        </w:rPr>
        <w:t xml:space="preserve"> [1</w:t>
      </w:r>
      <w:r w:rsidR="008E15FB" w:rsidRPr="005D29C3">
        <w:rPr>
          <w:lang w:val="en-GB"/>
        </w:rPr>
        <w:t>44</w:t>
      </w:r>
      <w:r w:rsidR="00A419C6" w:rsidRPr="005D29C3">
        <w:rPr>
          <w:lang w:val="en-GB"/>
        </w:rPr>
        <w:t>]</w:t>
      </w:r>
      <w:r w:rsidRPr="005D29C3">
        <w:rPr>
          <w:lang w:val="en-GB"/>
        </w:rPr>
        <w:t xml:space="preserve">. Besides, AI can enhance IoT by developing applications to analyse data captured by sensors in real time using machine learning algorithms </w:t>
      </w:r>
      <w:r w:rsidR="00A419C6" w:rsidRPr="005D29C3">
        <w:rPr>
          <w:lang w:val="en-GB"/>
        </w:rPr>
        <w:t>[15</w:t>
      </w:r>
      <w:r w:rsidR="008E15FB" w:rsidRPr="005D29C3">
        <w:rPr>
          <w:lang w:val="en-GB"/>
        </w:rPr>
        <w:t>2</w:t>
      </w:r>
      <w:r w:rsidR="008D19DA" w:rsidRPr="005D29C3">
        <w:rPr>
          <w:lang w:val="en-GB"/>
        </w:rPr>
        <w:t>]</w:t>
      </w:r>
      <w:r w:rsidRPr="005D29C3">
        <w:rPr>
          <w:lang w:val="en-GB"/>
        </w:rPr>
        <w:t>. Machine learning and other analytic methods can also improve predictive and prescriptive capabilities (decision making) of Big Data Analytics.</w:t>
      </w:r>
      <w:r w:rsidR="00AB5AD7" w:rsidRPr="005D29C3">
        <w:rPr>
          <w:lang w:val="en-GB"/>
        </w:rPr>
        <w:t xml:space="preserve"> </w:t>
      </w:r>
    </w:p>
    <w:p w14:paraId="1E70AB4D" w14:textId="0BEDDE56" w:rsidR="004F10D0" w:rsidRPr="005D29C3" w:rsidRDefault="004F10D0" w:rsidP="004F10D0">
      <w:pPr>
        <w:pStyle w:val="Follow-onparagraphstyle"/>
        <w:spacing w:before="100" w:beforeAutospacing="1" w:after="100" w:afterAutospacing="1"/>
        <w:ind w:firstLine="0"/>
        <w:jc w:val="both"/>
        <w:rPr>
          <w:lang w:val="en-GB"/>
        </w:rPr>
      </w:pPr>
      <w:r w:rsidRPr="005D29C3">
        <w:rPr>
          <w:lang w:val="en-GB"/>
        </w:rPr>
        <w:t>There is a broad consensus on the need to strengthen research and innovation in the Agri-food sector, both in terms of practices and technologies, through the creation of new products, the improvement of processes, services or processes or the integration of digital possibilities. Indeed, one of the persisting challenges to take advantage of the full potential of the data are to achieve not only the integration of these technologies but also their interoperability. Diversity of stakeholders integrating agri-food supply chains with different interests and characteristics make difficult to find solutions that fit all those involved</w:t>
      </w:r>
      <w:r w:rsidR="00AB5AD7" w:rsidRPr="005D29C3">
        <w:rPr>
          <w:lang w:val="en-GB"/>
        </w:rPr>
        <w:t>, so group decision-making tools should be developed [15</w:t>
      </w:r>
      <w:r w:rsidR="00940E54" w:rsidRPr="005D29C3">
        <w:rPr>
          <w:lang w:val="en-GB"/>
        </w:rPr>
        <w:t>3</w:t>
      </w:r>
      <w:r w:rsidR="00AB5AD7" w:rsidRPr="005D29C3">
        <w:rPr>
          <w:lang w:val="en-GB"/>
        </w:rPr>
        <w:t>]</w:t>
      </w:r>
      <w:r w:rsidRPr="005D29C3">
        <w:rPr>
          <w:lang w:val="en-GB"/>
        </w:rPr>
        <w:t>. Moreover, when these solutions require significant investments and there are stakeholders, such as small farmers with a limited budget. For this reason, it will be key to demonstrate the value of innovations as compared to their companies and to collect and exchange data. Other challenges reside on the needs of data standards, providing equity for all stakeholders, provide training for ensuring the availability of the required technical skills and definition of regulatory actions by governments.</w:t>
      </w:r>
    </w:p>
    <w:p w14:paraId="63685853" w14:textId="0B92291B" w:rsidR="004F10D0" w:rsidRPr="005D29C3" w:rsidRDefault="004F10D0" w:rsidP="004F10D0">
      <w:pPr>
        <w:pStyle w:val="Follow-onparagraphstyle"/>
        <w:spacing w:before="100" w:beforeAutospacing="1" w:after="100" w:afterAutospacing="1"/>
        <w:ind w:firstLine="0"/>
        <w:jc w:val="both"/>
        <w:rPr>
          <w:lang w:val="en-GB"/>
        </w:rPr>
      </w:pPr>
      <w:r w:rsidRPr="005D29C3">
        <w:rPr>
          <w:lang w:val="en-GB"/>
        </w:rPr>
        <w:t>Research may be co-financed with partners private (e.g., companies or business groups), government (many departments and agencies involved) or institutional (e. g. universities). This approach accentuates the effect leverage government support and improve the transfer of innovations to businesses. It enables the training of highly qualified personnel and a new generation of scientists for companies and centres of research. The stability of funding agreements with the centres promote the retention of their qualified staff and facilitate partnerships with industry for the realization of structuring projects. Access to appropriate funding and research tax credits and development (R&amp;D) is also a source of funding structuring for the industry to absorb financial risks generated by innovation activities</w:t>
      </w:r>
      <w:r w:rsidR="007758A9" w:rsidRPr="005D29C3">
        <w:rPr>
          <w:lang w:val="en-GB"/>
        </w:rPr>
        <w:t xml:space="preserve"> [205]</w:t>
      </w:r>
      <w:r w:rsidRPr="005D29C3">
        <w:rPr>
          <w:lang w:val="en-GB"/>
        </w:rPr>
        <w:t>. This type of financing is particularly important when innovation takes place directly in the company, which is often the case in food processing.</w:t>
      </w:r>
    </w:p>
    <w:p w14:paraId="257C3965" w14:textId="690BC85D" w:rsidR="00814AAE" w:rsidRPr="005D29C3" w:rsidRDefault="004F10D0" w:rsidP="00814AAE">
      <w:pPr>
        <w:pStyle w:val="Heading1"/>
        <w:spacing w:before="100" w:beforeAutospacing="1" w:after="100" w:afterAutospacing="1" w:line="480" w:lineRule="auto"/>
        <w:rPr>
          <w:lang w:val="en-GB"/>
        </w:rPr>
      </w:pPr>
      <w:r w:rsidRPr="005D29C3">
        <w:rPr>
          <w:lang w:val="en-GB"/>
        </w:rPr>
        <w:t>4</w:t>
      </w:r>
      <w:r w:rsidR="00814AAE" w:rsidRPr="005D29C3">
        <w:rPr>
          <w:lang w:val="en-GB"/>
        </w:rPr>
        <w:t>– The new models of the Agri-Food supply chains</w:t>
      </w:r>
    </w:p>
    <w:p w14:paraId="29B296C8" w14:textId="3348F775" w:rsidR="00814AAE" w:rsidRPr="005D29C3" w:rsidRDefault="00814AAE" w:rsidP="00814AAE">
      <w:pPr>
        <w:pStyle w:val="Follow-onparagraphstyle"/>
        <w:spacing w:before="100" w:beforeAutospacing="1" w:after="100" w:afterAutospacing="1"/>
        <w:ind w:firstLine="0"/>
        <w:jc w:val="both"/>
        <w:rPr>
          <w:lang w:val="en-GB"/>
        </w:rPr>
      </w:pPr>
      <w:r w:rsidRPr="005D29C3">
        <w:rPr>
          <w:lang w:val="en-GB"/>
        </w:rPr>
        <w:t>The competitiveness of food processing companies depends on their investment capacity, the increase in their production, the development of new products and the implementation of processes to stand out from the competition</w:t>
      </w:r>
      <w:r w:rsidR="00B167F5" w:rsidRPr="005D29C3">
        <w:rPr>
          <w:lang w:val="en-GB"/>
        </w:rPr>
        <w:t xml:space="preserve"> [198]</w:t>
      </w:r>
      <w:r w:rsidRPr="005D29C3">
        <w:rPr>
          <w:lang w:val="en-GB"/>
        </w:rPr>
        <w:t>.</w:t>
      </w:r>
    </w:p>
    <w:p w14:paraId="434F4E3F" w14:textId="2E3AFB74" w:rsidR="00814AAE" w:rsidRPr="005D29C3" w:rsidRDefault="00814AAE" w:rsidP="00814AAE">
      <w:pPr>
        <w:pStyle w:val="Follow-onparagraphstyle"/>
        <w:spacing w:before="100" w:beforeAutospacing="1" w:after="100" w:afterAutospacing="1"/>
        <w:ind w:firstLine="0"/>
        <w:jc w:val="both"/>
        <w:rPr>
          <w:lang w:val="en-GB"/>
        </w:rPr>
      </w:pPr>
      <w:r w:rsidRPr="005D29C3">
        <w:rPr>
          <w:lang w:val="en-GB"/>
        </w:rPr>
        <w:t>The labour shortage in many regions of Europe requires processing companies to automate and robotize their processes. In addition, investment in these new technologies allows them to improve their productivity and provide better working conditions necessary to the attraction and retention of the workforce. In addition, to meet the quality standards requirements of large chains and food retailers, they must use recognised quality management and traceability systems. Investment in digital technologies also promotes automation of operations, data management and access to a new range of management tools (Industry 4.0). The industry is particularly requested, as shown in the previous section, for the use of digital technologies, which allows it to optimize production and the supply chain while ensuring traceability of food from more and more pointed [</w:t>
      </w:r>
      <w:r w:rsidR="008D19DA" w:rsidRPr="005D29C3">
        <w:rPr>
          <w:lang w:val="en-GB"/>
        </w:rPr>
        <w:t>154</w:t>
      </w:r>
      <w:r w:rsidRPr="005D29C3">
        <w:rPr>
          <w:lang w:val="en-GB"/>
        </w:rPr>
        <w:t>].</w:t>
      </w:r>
    </w:p>
    <w:p w14:paraId="7683E35A" w14:textId="0BD86400" w:rsidR="00C06158" w:rsidRPr="005D29C3" w:rsidRDefault="00C06158" w:rsidP="00AF7F25">
      <w:pPr>
        <w:pStyle w:val="Follow-onparagraphstyle"/>
        <w:spacing w:before="100" w:beforeAutospacing="1" w:after="100" w:afterAutospacing="1"/>
        <w:ind w:firstLine="0"/>
        <w:jc w:val="both"/>
        <w:rPr>
          <w:lang w:val="en-GB"/>
        </w:rPr>
      </w:pPr>
      <w:r w:rsidRPr="005D29C3">
        <w:rPr>
          <w:lang w:val="en-GB"/>
        </w:rPr>
        <w:t>It is not new that, nowadays, agricultures supply chain practices, especially regarding to food products, are currently under public scrutiny. As established by</w:t>
      </w:r>
      <w:r w:rsidR="00D34022" w:rsidRPr="005D29C3">
        <w:rPr>
          <w:lang w:val="en-GB"/>
        </w:rPr>
        <w:t xml:space="preserve"> [157]</w:t>
      </w:r>
      <w:r w:rsidRPr="005D29C3">
        <w:rPr>
          <w:lang w:val="en-GB"/>
        </w:rPr>
        <w:t>, this is because several factors, which considers food contamination issues, the new consumer healthy requirements, requirements for more precise information about the farming, marketing, and distribution practices used to bring the agricultural products into the shelves into supermarket, to name a few. In this same context, and regarding to</w:t>
      </w:r>
      <w:r w:rsidR="00D34022" w:rsidRPr="005D29C3">
        <w:rPr>
          <w:lang w:val="en-GB"/>
        </w:rPr>
        <w:t xml:space="preserve"> [158]</w:t>
      </w:r>
      <w:r w:rsidRPr="005D29C3">
        <w:rPr>
          <w:lang w:val="en-GB"/>
        </w:rPr>
        <w:t xml:space="preserve">, agricultural industry has been solely dependent on human labour with limited application of mechanical equipment and machines. Moreover, the applications of advanced technology such as embedded computing, robotics, wireless technology, GPS/GIS (Geographical Positioning System/Geographical Information System) and DBMS (Database Management System) software are seen to be recent developments, where regulations are vaguely considered. </w:t>
      </w:r>
    </w:p>
    <w:p w14:paraId="3CB5E85C" w14:textId="0E3CF04B" w:rsidR="00C06158" w:rsidRPr="005D29C3" w:rsidRDefault="00C06158" w:rsidP="00AF7F25">
      <w:pPr>
        <w:pStyle w:val="Follow-onparagraphstyle"/>
        <w:spacing w:before="100" w:beforeAutospacing="1" w:after="100" w:afterAutospacing="1"/>
        <w:ind w:firstLine="0"/>
        <w:jc w:val="both"/>
        <w:rPr>
          <w:lang w:val="en-GB"/>
        </w:rPr>
      </w:pPr>
      <w:r w:rsidRPr="005D29C3">
        <w:rPr>
          <w:lang w:val="en-GB"/>
        </w:rPr>
        <w:t>Moreover, the increasing gap between farmer's expectations and the ability of the government led extension services has created a big business opportunity for private parties</w:t>
      </w:r>
      <w:r w:rsidR="00D34022" w:rsidRPr="005D29C3">
        <w:rPr>
          <w:lang w:val="en-GB"/>
        </w:rPr>
        <w:t xml:space="preserve"> [159]</w:t>
      </w:r>
      <w:r w:rsidRPr="005D29C3">
        <w:rPr>
          <w:lang w:val="en-GB"/>
        </w:rPr>
        <w:t>. In this context, the information about the geometric properties of crops provided by digital based techniques, such as: ultrasound, digital photographic techniques, light sensors, high-resolution radar images, high-resolution X-ray computed tomography, stereo vision and LIDAR sensors; has innumerable applications in agriculture. Some important agricultural tasks that can benefit from these plant-geometry characterization techniques are the application of pesticides, irrigation, fertilization and crop training, improving the environmental and economic impact. But there is still a need to resolve several technological and commercial questions</w:t>
      </w:r>
      <w:r w:rsidR="00D34022" w:rsidRPr="005D29C3">
        <w:rPr>
          <w:lang w:val="en-GB"/>
        </w:rPr>
        <w:t xml:space="preserve"> [160]</w:t>
      </w:r>
      <w:r w:rsidRPr="005D29C3">
        <w:rPr>
          <w:lang w:val="en-GB"/>
        </w:rPr>
        <w:t>. In line to this, agriculture technologies are focused on how traceability can be performed, in fact, the food industry had developed efficient traceability methods for the management of logistics and warehouses, based on the balance of costs and benefits of the traceability system level</w:t>
      </w:r>
      <w:r w:rsidR="00D34022" w:rsidRPr="005D29C3">
        <w:rPr>
          <w:lang w:val="en-GB"/>
        </w:rPr>
        <w:t xml:space="preserve"> [161]</w:t>
      </w:r>
      <w:r w:rsidRPr="005D29C3">
        <w:rPr>
          <w:lang w:val="en-GB"/>
        </w:rPr>
        <w:t>.</w:t>
      </w:r>
    </w:p>
    <w:p w14:paraId="6F8193B4" w14:textId="00519B8B" w:rsidR="00905413" w:rsidRPr="005D29C3" w:rsidRDefault="00C06158" w:rsidP="00905413">
      <w:pPr>
        <w:pStyle w:val="Follow-onparagraphstyle"/>
        <w:spacing w:before="100" w:beforeAutospacing="1" w:after="100" w:afterAutospacing="1"/>
        <w:ind w:firstLine="0"/>
        <w:jc w:val="both"/>
        <w:rPr>
          <w:rFonts w:ascii="Century Schoolbook" w:hAnsi="Century Schoolbook"/>
          <w:b/>
          <w:color w:val="2E2E2E"/>
          <w:lang w:val="en-GB"/>
        </w:rPr>
      </w:pPr>
      <w:r w:rsidRPr="005D29C3">
        <w:rPr>
          <w:lang w:val="en-GB"/>
        </w:rPr>
        <w:t>Because of this, several authors are currently reviewing main agriculture supply chain technology based methods, and example of this is provided by</w:t>
      </w:r>
      <w:r w:rsidR="00D34022" w:rsidRPr="005D29C3">
        <w:rPr>
          <w:lang w:val="en-GB"/>
        </w:rPr>
        <w:t xml:space="preserve"> [162]</w:t>
      </w:r>
      <w:r w:rsidRPr="005D29C3">
        <w:rPr>
          <w:lang w:val="en-GB"/>
        </w:rPr>
        <w:t>, who identified that the use of integrated planning models in the agriculture supply chains is still very limited, with a high potential to manage perishable agri-food products, especially to deal with complex environments. In addition,</w:t>
      </w:r>
      <w:r w:rsidR="00D34022" w:rsidRPr="005D29C3">
        <w:rPr>
          <w:lang w:val="en-GB"/>
        </w:rPr>
        <w:t xml:space="preserve"> [163]</w:t>
      </w:r>
      <w:r w:rsidRPr="005D29C3">
        <w:rPr>
          <w:lang w:val="en-GB"/>
        </w:rPr>
        <w:t xml:space="preserve"> study the implication of using ICT in agriculture. On their findings, it is highly appreciated there is still a medium level of dissemination of information and knowledge sharing in agricultural developments</w:t>
      </w:r>
      <w:r w:rsidR="00B167F5" w:rsidRPr="005D29C3">
        <w:rPr>
          <w:lang w:val="en-GB"/>
        </w:rPr>
        <w:t xml:space="preserve"> [201]</w:t>
      </w:r>
      <w:r w:rsidRPr="005D29C3">
        <w:rPr>
          <w:lang w:val="en-GB"/>
        </w:rPr>
        <w:t>, as well as there is still a need for empirical evidences as to how ICT interventions are enabling the farmers to take informed decisions. Complementary to this,</w:t>
      </w:r>
      <w:r w:rsidR="00D34022" w:rsidRPr="005D29C3">
        <w:rPr>
          <w:lang w:val="en-GB"/>
        </w:rPr>
        <w:t xml:space="preserve"> [164]</w:t>
      </w:r>
      <w:r w:rsidRPr="005D29C3">
        <w:rPr>
          <w:lang w:val="en-GB"/>
        </w:rPr>
        <w:t xml:space="preserve"> addresses that the majority of current research have not established a clear link between public access to ICTs and socioeconomic change/impacts in agriculture. In fact, there is a need for researchers to go beyond anecdotal evidence of downstream public access impacts on end‐users. Nevertheless, it is also evidenced that there is still limited ability on information to make definitive statements about agriculture expected impacts, as well as to identify and attribute specific impacts to specific ICT usage. </w:t>
      </w:r>
      <w:r w:rsidR="00F56303">
        <w:rPr>
          <w:lang w:val="en-GB"/>
        </w:rPr>
        <w:t>Table 5 presents a</w:t>
      </w:r>
      <w:r w:rsidR="00F56303" w:rsidRPr="005D29C3">
        <w:rPr>
          <w:lang w:val="en-GB"/>
        </w:rPr>
        <w:t xml:space="preserve"> </w:t>
      </w:r>
      <w:r w:rsidRPr="005D29C3">
        <w:rPr>
          <w:lang w:val="en-GB"/>
        </w:rPr>
        <w:t xml:space="preserve">summary on well-known methods and approached to support this, in special the agriculture supply chain decision-making </w:t>
      </w:r>
      <w:r w:rsidR="00F56303">
        <w:rPr>
          <w:lang w:val="en-GB"/>
        </w:rPr>
        <w:t>methods</w:t>
      </w:r>
      <w:r w:rsidRPr="005D29C3">
        <w:rPr>
          <w:lang w:val="en-GB"/>
        </w:rPr>
        <w:t>.</w:t>
      </w:r>
    </w:p>
    <w:tbl>
      <w:tblPr>
        <w:tblStyle w:val="GridTable4-Accent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4182"/>
        <w:gridCol w:w="3042"/>
      </w:tblGrid>
      <w:tr w:rsidR="00932B81" w:rsidRPr="005D29C3" w14:paraId="095D7D3D" w14:textId="77777777" w:rsidTr="00D725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tcBorders>
              <w:top w:val="single" w:sz="4" w:space="0" w:color="auto"/>
              <w:left w:val="single" w:sz="4" w:space="0" w:color="auto"/>
              <w:bottom w:val="single" w:sz="4" w:space="0" w:color="auto"/>
              <w:right w:val="single" w:sz="4" w:space="0" w:color="auto"/>
            </w:tcBorders>
            <w:shd w:val="clear" w:color="auto" w:fill="auto"/>
            <w:vAlign w:val="center"/>
          </w:tcPr>
          <w:p w14:paraId="6C4CB8EC" w14:textId="77777777" w:rsidR="00C06158" w:rsidRPr="005D29C3" w:rsidRDefault="00C06158" w:rsidP="00D7250B">
            <w:pPr>
              <w:jc w:val="center"/>
              <w:rPr>
                <w:b w:val="0"/>
                <w:color w:val="auto"/>
                <w:sz w:val="20"/>
                <w:szCs w:val="20"/>
                <w:lang w:val="en-GB" w:eastAsia="en-GB"/>
              </w:rPr>
            </w:pPr>
            <w:r w:rsidRPr="005D29C3">
              <w:rPr>
                <w:color w:val="auto"/>
                <w:sz w:val="20"/>
                <w:szCs w:val="20"/>
                <w:lang w:val="en-GB" w:eastAsia="en-GB"/>
              </w:rPr>
              <w:t>Agriculture Supply Chain domain</w:t>
            </w:r>
          </w:p>
        </w:tc>
        <w:tc>
          <w:tcPr>
            <w:tcW w:w="2308" w:type="pct"/>
            <w:tcBorders>
              <w:top w:val="single" w:sz="4" w:space="0" w:color="auto"/>
              <w:left w:val="single" w:sz="4" w:space="0" w:color="auto"/>
              <w:bottom w:val="single" w:sz="4" w:space="0" w:color="auto"/>
              <w:right w:val="single" w:sz="4" w:space="0" w:color="auto"/>
            </w:tcBorders>
            <w:shd w:val="clear" w:color="auto" w:fill="auto"/>
            <w:vAlign w:val="center"/>
          </w:tcPr>
          <w:p w14:paraId="565F20A8" w14:textId="77777777" w:rsidR="00C06158" w:rsidRPr="005D29C3" w:rsidRDefault="00C06158" w:rsidP="00D7250B">
            <w:pPr>
              <w:jc w:val="center"/>
              <w:cnfStyle w:val="100000000000" w:firstRow="1" w:lastRow="0" w:firstColumn="0" w:lastColumn="0" w:oddVBand="0" w:evenVBand="0" w:oddHBand="0" w:evenHBand="0" w:firstRowFirstColumn="0" w:firstRowLastColumn="0" w:lastRowFirstColumn="0" w:lastRowLastColumn="0"/>
              <w:rPr>
                <w:b w:val="0"/>
                <w:color w:val="auto"/>
                <w:sz w:val="20"/>
                <w:szCs w:val="20"/>
                <w:lang w:val="en-GB" w:eastAsia="en-GB"/>
              </w:rPr>
            </w:pPr>
            <w:r w:rsidRPr="005D29C3">
              <w:rPr>
                <w:b w:val="0"/>
                <w:color w:val="auto"/>
                <w:sz w:val="20"/>
                <w:szCs w:val="20"/>
                <w:lang w:val="en-GB" w:eastAsia="en-GB"/>
              </w:rPr>
              <w:t xml:space="preserve">Recommended Key/relevant </w:t>
            </w:r>
            <w:r w:rsidRPr="005D29C3">
              <w:rPr>
                <w:color w:val="auto"/>
                <w:sz w:val="20"/>
                <w:szCs w:val="20"/>
                <w:lang w:val="en-GB" w:eastAsia="en-GB"/>
              </w:rPr>
              <w:t>Decision-Making method</w:t>
            </w:r>
            <w:r w:rsidRPr="005D29C3">
              <w:rPr>
                <w:b w:val="0"/>
                <w:color w:val="auto"/>
                <w:sz w:val="20"/>
                <w:szCs w:val="20"/>
                <w:lang w:val="en-GB" w:eastAsia="en-GB"/>
              </w:rPr>
              <w:t>s</w:t>
            </w:r>
          </w:p>
        </w:tc>
        <w:tc>
          <w:tcPr>
            <w:tcW w:w="1679" w:type="pct"/>
            <w:tcBorders>
              <w:top w:val="single" w:sz="4" w:space="0" w:color="auto"/>
              <w:left w:val="single" w:sz="4" w:space="0" w:color="auto"/>
              <w:bottom w:val="single" w:sz="4" w:space="0" w:color="auto"/>
              <w:right w:val="single" w:sz="4" w:space="0" w:color="auto"/>
            </w:tcBorders>
            <w:shd w:val="clear" w:color="auto" w:fill="auto"/>
            <w:vAlign w:val="center"/>
          </w:tcPr>
          <w:p w14:paraId="1A74AEAA" w14:textId="77777777" w:rsidR="00C06158" w:rsidRPr="005D29C3" w:rsidRDefault="00C06158" w:rsidP="00D7250B">
            <w:pPr>
              <w:jc w:val="center"/>
              <w:cnfStyle w:val="100000000000" w:firstRow="1" w:lastRow="0" w:firstColumn="0" w:lastColumn="0" w:oddVBand="0" w:evenVBand="0" w:oddHBand="0" w:evenHBand="0" w:firstRowFirstColumn="0" w:firstRowLastColumn="0" w:lastRowFirstColumn="0" w:lastRowLastColumn="0"/>
              <w:rPr>
                <w:b w:val="0"/>
                <w:color w:val="auto"/>
                <w:sz w:val="20"/>
                <w:szCs w:val="20"/>
                <w:lang w:val="en-GB" w:eastAsia="en-GB"/>
              </w:rPr>
            </w:pPr>
            <w:r w:rsidRPr="005D29C3">
              <w:rPr>
                <w:color w:val="auto"/>
                <w:sz w:val="20"/>
                <w:szCs w:val="20"/>
                <w:lang w:val="en-GB" w:eastAsia="en-GB"/>
              </w:rPr>
              <w:t>Key selected Authors</w:t>
            </w:r>
          </w:p>
        </w:tc>
      </w:tr>
      <w:tr w:rsidR="00C06158" w:rsidRPr="005D29C3" w14:paraId="6F159415" w14:textId="77777777" w:rsidTr="00D7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tcBorders>
              <w:top w:val="single" w:sz="4" w:space="0" w:color="auto"/>
            </w:tcBorders>
            <w:shd w:val="clear" w:color="auto" w:fill="auto"/>
            <w:vAlign w:val="center"/>
            <w:hideMark/>
          </w:tcPr>
          <w:p w14:paraId="629A3997" w14:textId="77777777" w:rsidR="00C06158" w:rsidRPr="005D29C3" w:rsidRDefault="00C06158" w:rsidP="00C06F8D">
            <w:pPr>
              <w:rPr>
                <w:sz w:val="20"/>
                <w:szCs w:val="20"/>
                <w:lang w:val="en-GB" w:eastAsia="en-GB"/>
              </w:rPr>
            </w:pPr>
            <w:r w:rsidRPr="005D29C3">
              <w:rPr>
                <w:sz w:val="20"/>
                <w:szCs w:val="20"/>
                <w:lang w:val="en-GB" w:eastAsia="en-GB"/>
              </w:rPr>
              <w:t>Risk management</w:t>
            </w:r>
          </w:p>
        </w:tc>
        <w:tc>
          <w:tcPr>
            <w:tcW w:w="2308" w:type="pct"/>
            <w:tcBorders>
              <w:top w:val="single" w:sz="4" w:space="0" w:color="auto"/>
            </w:tcBorders>
            <w:shd w:val="clear" w:color="auto" w:fill="auto"/>
            <w:vAlign w:val="center"/>
          </w:tcPr>
          <w:p w14:paraId="51A04B0B"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Multi-Criteria decision-Making &amp; Interpretive Structural</w:t>
            </w:r>
          </w:p>
          <w:p w14:paraId="0D6BC223"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Modelling, Hazard analysis and critical control points, Chain Traceability Critical Control Points</w:t>
            </w:r>
          </w:p>
        </w:tc>
        <w:tc>
          <w:tcPr>
            <w:tcW w:w="1679" w:type="pct"/>
            <w:tcBorders>
              <w:top w:val="single" w:sz="4" w:space="0" w:color="auto"/>
            </w:tcBorders>
            <w:shd w:val="clear" w:color="auto" w:fill="auto"/>
            <w:vAlign w:val="center"/>
            <w:hideMark/>
          </w:tcPr>
          <w:p w14:paraId="7A0363B8" w14:textId="23B4D9C0" w:rsidR="00C06158" w:rsidRPr="005D29C3" w:rsidRDefault="00D34022"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lang w:val="en-GB"/>
              </w:rPr>
              <w:t>[166], [167], [168]</w:t>
            </w:r>
            <w:r w:rsidR="00C06158" w:rsidRPr="005D29C3">
              <w:rPr>
                <w:sz w:val="20"/>
                <w:szCs w:val="20"/>
                <w:lang w:val="en-GB" w:eastAsia="en-GB"/>
              </w:rPr>
              <w:t xml:space="preserve"> </w:t>
            </w:r>
          </w:p>
        </w:tc>
      </w:tr>
      <w:tr w:rsidR="00C06158" w:rsidRPr="005D29C3" w14:paraId="4CB84C08" w14:textId="77777777" w:rsidTr="00D7250B">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29DEEEC7" w14:textId="77777777" w:rsidR="00C06158" w:rsidRPr="005D29C3" w:rsidRDefault="00C06158" w:rsidP="00C06F8D">
            <w:pPr>
              <w:rPr>
                <w:sz w:val="20"/>
                <w:szCs w:val="20"/>
                <w:lang w:val="en-GB" w:eastAsia="en-GB"/>
              </w:rPr>
            </w:pPr>
            <w:r w:rsidRPr="005D29C3">
              <w:rPr>
                <w:sz w:val="20"/>
                <w:szCs w:val="20"/>
                <w:lang w:val="en-GB" w:eastAsia="en-GB"/>
              </w:rPr>
              <w:t>Collaboration</w:t>
            </w:r>
          </w:p>
        </w:tc>
        <w:tc>
          <w:tcPr>
            <w:tcW w:w="2308" w:type="pct"/>
            <w:shd w:val="clear" w:color="auto" w:fill="auto"/>
            <w:vAlign w:val="center"/>
          </w:tcPr>
          <w:p w14:paraId="687B1997" w14:textId="77777777" w:rsidR="00C06158" w:rsidRPr="005D29C3" w:rsidRDefault="00C06158"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sz w:val="20"/>
                <w:szCs w:val="20"/>
                <w:lang w:val="en-GB" w:eastAsia="en-GB"/>
              </w:rPr>
              <w:t>Supply Chain Collaboration Index, Policy-Making</w:t>
            </w:r>
          </w:p>
        </w:tc>
        <w:tc>
          <w:tcPr>
            <w:tcW w:w="1679" w:type="pct"/>
            <w:shd w:val="clear" w:color="auto" w:fill="auto"/>
            <w:vAlign w:val="center"/>
            <w:hideMark/>
          </w:tcPr>
          <w:p w14:paraId="559192C4" w14:textId="7F3A3D94" w:rsidR="00C06158" w:rsidRPr="005D29C3" w:rsidRDefault="00D34022"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lang w:val="en-GB"/>
              </w:rPr>
              <w:t>[169], [170]</w:t>
            </w:r>
            <w:r w:rsidR="00C06158" w:rsidRPr="005D29C3">
              <w:rPr>
                <w:sz w:val="20"/>
                <w:szCs w:val="20"/>
                <w:lang w:val="en-GB" w:eastAsia="en-GB"/>
              </w:rPr>
              <w:t xml:space="preserve"> </w:t>
            </w:r>
          </w:p>
        </w:tc>
      </w:tr>
      <w:tr w:rsidR="00C06158" w:rsidRPr="005D29C3" w14:paraId="70016BF5" w14:textId="77777777" w:rsidTr="00D7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5549BF26" w14:textId="77777777" w:rsidR="00C06158" w:rsidRPr="005D29C3" w:rsidRDefault="00C06158" w:rsidP="00C06F8D">
            <w:pPr>
              <w:rPr>
                <w:sz w:val="20"/>
                <w:szCs w:val="20"/>
                <w:lang w:val="en-GB" w:eastAsia="en-GB"/>
              </w:rPr>
            </w:pPr>
            <w:r w:rsidRPr="005D29C3">
              <w:rPr>
                <w:sz w:val="20"/>
                <w:szCs w:val="20"/>
                <w:lang w:val="en-GB" w:eastAsia="en-GB"/>
              </w:rPr>
              <w:t>Governance</w:t>
            </w:r>
          </w:p>
        </w:tc>
        <w:tc>
          <w:tcPr>
            <w:tcW w:w="2308" w:type="pct"/>
            <w:shd w:val="clear" w:color="auto" w:fill="auto"/>
            <w:vAlign w:val="center"/>
          </w:tcPr>
          <w:p w14:paraId="0936F265"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Transaction cost economics, vertical integration, product development and diversification</w:t>
            </w:r>
          </w:p>
        </w:tc>
        <w:tc>
          <w:tcPr>
            <w:tcW w:w="1679" w:type="pct"/>
            <w:shd w:val="clear" w:color="auto" w:fill="auto"/>
            <w:vAlign w:val="center"/>
            <w:hideMark/>
          </w:tcPr>
          <w:p w14:paraId="1BFDBB26" w14:textId="4B1E9361" w:rsidR="00C06158" w:rsidRPr="005D29C3" w:rsidRDefault="00D34022"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lang w:val="en-GB"/>
              </w:rPr>
              <w:t>[171], [172], [173]</w:t>
            </w:r>
            <w:r w:rsidR="00C06158" w:rsidRPr="005D29C3">
              <w:rPr>
                <w:sz w:val="20"/>
                <w:szCs w:val="20"/>
                <w:lang w:val="en-GB" w:eastAsia="en-GB"/>
              </w:rPr>
              <w:t xml:space="preserve"> </w:t>
            </w:r>
          </w:p>
        </w:tc>
      </w:tr>
      <w:tr w:rsidR="00C06158" w:rsidRPr="005D29C3" w14:paraId="1269CD5E" w14:textId="77777777" w:rsidTr="00D7250B">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019776F7" w14:textId="77777777" w:rsidR="00C06158" w:rsidRPr="005D29C3" w:rsidRDefault="00C06158" w:rsidP="00C06F8D">
            <w:pPr>
              <w:rPr>
                <w:sz w:val="20"/>
                <w:szCs w:val="20"/>
                <w:lang w:val="en-GB" w:eastAsia="en-GB"/>
              </w:rPr>
            </w:pPr>
            <w:r w:rsidRPr="005D29C3">
              <w:rPr>
                <w:sz w:val="20"/>
                <w:szCs w:val="20"/>
                <w:lang w:val="en-GB" w:eastAsia="en-GB"/>
              </w:rPr>
              <w:t>Cold chain management</w:t>
            </w:r>
          </w:p>
        </w:tc>
        <w:tc>
          <w:tcPr>
            <w:tcW w:w="2308" w:type="pct"/>
            <w:shd w:val="clear" w:color="auto" w:fill="auto"/>
            <w:vAlign w:val="center"/>
          </w:tcPr>
          <w:p w14:paraId="2ABB9702" w14:textId="77777777" w:rsidR="00C06158" w:rsidRPr="005D29C3" w:rsidRDefault="00C06158"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sz w:val="20"/>
                <w:szCs w:val="20"/>
                <w:lang w:val="en-GB" w:eastAsia="en-GB"/>
              </w:rPr>
              <w:t>Fuzzy interpretive structural modelling, Structural self‐interaction matrix, RFID Technology, Time–temperature data loggers, Microbiological analysis</w:t>
            </w:r>
          </w:p>
        </w:tc>
        <w:tc>
          <w:tcPr>
            <w:tcW w:w="1679" w:type="pct"/>
            <w:shd w:val="clear" w:color="auto" w:fill="auto"/>
            <w:vAlign w:val="center"/>
            <w:hideMark/>
          </w:tcPr>
          <w:p w14:paraId="799CE0D2" w14:textId="7D25E2D1" w:rsidR="00C06158" w:rsidRPr="005D29C3" w:rsidRDefault="00D34022"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lang w:val="en-GB"/>
              </w:rPr>
              <w:t>[174], [175], [176]</w:t>
            </w:r>
            <w:r w:rsidR="00C06158" w:rsidRPr="005D29C3">
              <w:rPr>
                <w:sz w:val="20"/>
                <w:szCs w:val="20"/>
                <w:lang w:val="en-GB" w:eastAsia="en-GB"/>
              </w:rPr>
              <w:t xml:space="preserve"> </w:t>
            </w:r>
          </w:p>
        </w:tc>
      </w:tr>
      <w:tr w:rsidR="00C06158" w:rsidRPr="005D29C3" w14:paraId="4A3E49A6" w14:textId="77777777" w:rsidTr="00D7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7FF84EC2" w14:textId="77777777" w:rsidR="00C06158" w:rsidRPr="005D29C3" w:rsidRDefault="00C06158" w:rsidP="00C06F8D">
            <w:pPr>
              <w:rPr>
                <w:sz w:val="20"/>
                <w:szCs w:val="20"/>
                <w:lang w:val="en-GB" w:eastAsia="en-GB"/>
              </w:rPr>
            </w:pPr>
            <w:r w:rsidRPr="005D29C3">
              <w:rPr>
                <w:sz w:val="20"/>
                <w:szCs w:val="20"/>
                <w:lang w:val="en-GB" w:eastAsia="en-GB"/>
              </w:rPr>
              <w:t>Globalization</w:t>
            </w:r>
          </w:p>
        </w:tc>
        <w:tc>
          <w:tcPr>
            <w:tcW w:w="2308" w:type="pct"/>
            <w:shd w:val="clear" w:color="auto" w:fill="auto"/>
            <w:vAlign w:val="center"/>
          </w:tcPr>
          <w:p w14:paraId="73F270D8"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Six T’s, surveys, Define–Measure–Analyse–Improve–Control, Inspections</w:t>
            </w:r>
          </w:p>
        </w:tc>
        <w:tc>
          <w:tcPr>
            <w:tcW w:w="1679" w:type="pct"/>
            <w:shd w:val="clear" w:color="auto" w:fill="auto"/>
            <w:vAlign w:val="center"/>
            <w:hideMark/>
          </w:tcPr>
          <w:p w14:paraId="36DFFECA" w14:textId="2E2C9C41" w:rsidR="00C06158" w:rsidRPr="005D29C3" w:rsidRDefault="00D34022"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lang w:val="en-GB"/>
              </w:rPr>
              <w:t>[177], [178]</w:t>
            </w:r>
            <w:r w:rsidRPr="005D29C3" w:rsidDel="00D34022">
              <w:rPr>
                <w:sz w:val="20"/>
                <w:szCs w:val="20"/>
                <w:lang w:val="en-GB" w:eastAsia="en-GB"/>
              </w:rPr>
              <w:t xml:space="preserve"> </w:t>
            </w:r>
          </w:p>
        </w:tc>
      </w:tr>
      <w:tr w:rsidR="00C06158" w:rsidRPr="005D29C3" w14:paraId="6C694971" w14:textId="77777777" w:rsidTr="00D7250B">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529C3CF8" w14:textId="77777777" w:rsidR="00C06158" w:rsidRPr="005D29C3" w:rsidRDefault="00C06158" w:rsidP="00C06F8D">
            <w:pPr>
              <w:rPr>
                <w:sz w:val="20"/>
                <w:szCs w:val="20"/>
                <w:lang w:val="en-GB" w:eastAsia="en-GB"/>
              </w:rPr>
            </w:pPr>
            <w:r w:rsidRPr="005D29C3">
              <w:rPr>
                <w:sz w:val="20"/>
                <w:szCs w:val="20"/>
                <w:lang w:val="en-GB" w:eastAsia="en-GB"/>
              </w:rPr>
              <w:t>Information and communication technologies</w:t>
            </w:r>
          </w:p>
        </w:tc>
        <w:tc>
          <w:tcPr>
            <w:tcW w:w="2308" w:type="pct"/>
            <w:shd w:val="clear" w:color="auto" w:fill="auto"/>
            <w:vAlign w:val="center"/>
          </w:tcPr>
          <w:p w14:paraId="4EDBE3DD" w14:textId="77777777" w:rsidR="00C06158" w:rsidRPr="005D29C3" w:rsidRDefault="00C06158"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sz w:val="20"/>
                <w:szCs w:val="20"/>
                <w:lang w:val="en-GB" w:eastAsia="en-GB"/>
              </w:rPr>
              <w:t>ISO 22000, Radio Frequency Identification, Critical Control Points, Food Traceability System, ITC hubs, Production planning, five-point Likert scale, ANOVA, surveys, ORACLE database management, EDI, iterative design steps a proof of concept, Cordys, IBM Websphere, SAP Netweaver, Microsoft Biztalk, B2B</w:t>
            </w:r>
          </w:p>
        </w:tc>
        <w:tc>
          <w:tcPr>
            <w:tcW w:w="1679" w:type="pct"/>
            <w:shd w:val="clear" w:color="auto" w:fill="auto"/>
            <w:vAlign w:val="center"/>
            <w:hideMark/>
          </w:tcPr>
          <w:p w14:paraId="64C17318" w14:textId="40F01D56" w:rsidR="00C06158" w:rsidRPr="005D29C3" w:rsidRDefault="00D34022"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lang w:val="en-GB"/>
              </w:rPr>
              <w:t>[179]</w:t>
            </w:r>
            <w:r w:rsidR="00173E83" w:rsidRPr="005D29C3">
              <w:rPr>
                <w:lang w:val="en-GB"/>
              </w:rPr>
              <w:t>, [180], [181] [182], [183]</w:t>
            </w:r>
            <w:r w:rsidR="00C06158" w:rsidRPr="005D29C3">
              <w:rPr>
                <w:sz w:val="20"/>
                <w:szCs w:val="20"/>
                <w:lang w:val="en-GB" w:eastAsia="en-GB"/>
              </w:rPr>
              <w:t xml:space="preserve"> </w:t>
            </w:r>
          </w:p>
        </w:tc>
      </w:tr>
      <w:tr w:rsidR="00C06158" w:rsidRPr="005D29C3" w14:paraId="33840374" w14:textId="77777777" w:rsidTr="00D7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1E335935" w14:textId="77777777" w:rsidR="00C06158" w:rsidRPr="005D29C3" w:rsidRDefault="00C06158" w:rsidP="00C06F8D">
            <w:pPr>
              <w:rPr>
                <w:sz w:val="20"/>
                <w:szCs w:val="20"/>
                <w:lang w:val="en-GB" w:eastAsia="en-GB"/>
              </w:rPr>
            </w:pPr>
            <w:r w:rsidRPr="005D29C3">
              <w:rPr>
                <w:sz w:val="20"/>
                <w:szCs w:val="20"/>
                <w:lang w:val="en-GB" w:eastAsia="en-GB"/>
              </w:rPr>
              <w:t>Logistics</w:t>
            </w:r>
          </w:p>
        </w:tc>
        <w:tc>
          <w:tcPr>
            <w:tcW w:w="2308" w:type="pct"/>
            <w:shd w:val="clear" w:color="auto" w:fill="auto"/>
            <w:vAlign w:val="center"/>
          </w:tcPr>
          <w:p w14:paraId="32F2021F"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Two-phase solution approach, Capacity analysis, mixed integer program, multi-objective optimization, two-echelon location–routing problem, Genetic Algorithms, sustainable supply chain network design, multi-objective mixed-integer programming, triple bottom line, Particle swarm optimization, System of Quality Safety Control, ERP Systems, Automated Information Systems, Digital control systems.</w:t>
            </w:r>
          </w:p>
        </w:tc>
        <w:tc>
          <w:tcPr>
            <w:tcW w:w="1679" w:type="pct"/>
            <w:shd w:val="clear" w:color="auto" w:fill="auto"/>
            <w:vAlign w:val="center"/>
          </w:tcPr>
          <w:p w14:paraId="09483E20" w14:textId="62178470" w:rsidR="00C06158" w:rsidRPr="005D29C3" w:rsidRDefault="00173E83"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lang w:val="en-GB"/>
              </w:rPr>
              <w:t>[184], [185], [186], [187]</w:t>
            </w:r>
          </w:p>
        </w:tc>
      </w:tr>
      <w:tr w:rsidR="00C06158" w:rsidRPr="005D29C3" w14:paraId="5B976CCE" w14:textId="77777777" w:rsidTr="00D7250B">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6A854AF6" w14:textId="77777777" w:rsidR="00C06158" w:rsidRPr="005D29C3" w:rsidRDefault="00C06158" w:rsidP="00C06F8D">
            <w:pPr>
              <w:rPr>
                <w:sz w:val="20"/>
                <w:szCs w:val="20"/>
                <w:lang w:val="en-GB" w:eastAsia="en-GB"/>
              </w:rPr>
            </w:pPr>
            <w:r w:rsidRPr="005D29C3">
              <w:rPr>
                <w:sz w:val="20"/>
                <w:szCs w:val="20"/>
                <w:lang w:val="en-GB" w:eastAsia="en-GB"/>
              </w:rPr>
              <w:t>Short food supply chain</w:t>
            </w:r>
          </w:p>
        </w:tc>
        <w:tc>
          <w:tcPr>
            <w:tcW w:w="2308" w:type="pct"/>
            <w:shd w:val="clear" w:color="auto" w:fill="auto"/>
            <w:vAlign w:val="center"/>
          </w:tcPr>
          <w:p w14:paraId="1699A6B2" w14:textId="77777777" w:rsidR="00C06158" w:rsidRPr="005D29C3" w:rsidRDefault="00C06158"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sz w:val="20"/>
                <w:szCs w:val="20"/>
                <w:lang w:val="en-GB" w:eastAsia="en-GB"/>
              </w:rPr>
              <w:t xml:space="preserve">Policy reports analysis, labelling, Marketing Challenge regulations, resilience analysis, information sharing, vertical integration, interviews, </w:t>
            </w:r>
          </w:p>
        </w:tc>
        <w:tc>
          <w:tcPr>
            <w:tcW w:w="1679" w:type="pct"/>
            <w:shd w:val="clear" w:color="auto" w:fill="auto"/>
            <w:vAlign w:val="center"/>
            <w:hideMark/>
          </w:tcPr>
          <w:p w14:paraId="1F9CC0A6" w14:textId="019BEE98" w:rsidR="00C06158" w:rsidRPr="005D29C3" w:rsidRDefault="00173E83" w:rsidP="00C06F8D">
            <w:pPr>
              <w:jc w:val="both"/>
              <w:cnfStyle w:val="000000000000" w:firstRow="0" w:lastRow="0" w:firstColumn="0" w:lastColumn="0" w:oddVBand="0" w:evenVBand="0" w:oddHBand="0" w:evenHBand="0" w:firstRowFirstColumn="0" w:firstRowLastColumn="0" w:lastRowFirstColumn="0" w:lastRowLastColumn="0"/>
              <w:rPr>
                <w:sz w:val="20"/>
                <w:szCs w:val="20"/>
                <w:lang w:val="en-GB" w:eastAsia="en-GB"/>
              </w:rPr>
            </w:pPr>
            <w:r w:rsidRPr="005D29C3">
              <w:rPr>
                <w:lang w:val="en-GB"/>
              </w:rPr>
              <w:t>[188], [189], [190]</w:t>
            </w:r>
            <w:r w:rsidRPr="005D29C3" w:rsidDel="00173E83">
              <w:rPr>
                <w:sz w:val="20"/>
                <w:szCs w:val="20"/>
                <w:lang w:val="en-GB" w:eastAsia="en-GB"/>
              </w:rPr>
              <w:t xml:space="preserve"> </w:t>
            </w:r>
          </w:p>
        </w:tc>
      </w:tr>
      <w:tr w:rsidR="00C06158" w:rsidRPr="005D29C3" w14:paraId="0C6E2A3A" w14:textId="77777777" w:rsidTr="00D7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pct"/>
            <w:shd w:val="clear" w:color="auto" w:fill="auto"/>
            <w:vAlign w:val="center"/>
            <w:hideMark/>
          </w:tcPr>
          <w:p w14:paraId="5B360622" w14:textId="77777777" w:rsidR="00C06158" w:rsidRPr="005D29C3" w:rsidRDefault="00C06158" w:rsidP="00C06F8D">
            <w:pPr>
              <w:rPr>
                <w:sz w:val="20"/>
                <w:szCs w:val="20"/>
                <w:lang w:val="en-GB" w:eastAsia="en-GB"/>
              </w:rPr>
            </w:pPr>
            <w:r w:rsidRPr="005D29C3">
              <w:rPr>
                <w:sz w:val="20"/>
                <w:szCs w:val="20"/>
                <w:lang w:val="en-GB" w:eastAsia="en-GB"/>
              </w:rPr>
              <w:t>Sustainability of ASC</w:t>
            </w:r>
          </w:p>
        </w:tc>
        <w:tc>
          <w:tcPr>
            <w:tcW w:w="2308" w:type="pct"/>
            <w:shd w:val="clear" w:color="auto" w:fill="auto"/>
            <w:vAlign w:val="center"/>
          </w:tcPr>
          <w:p w14:paraId="42962463" w14:textId="77777777" w:rsidR="00C06158" w:rsidRPr="005D29C3" w:rsidRDefault="00C06158"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sz w:val="20"/>
                <w:szCs w:val="20"/>
                <w:lang w:val="en-GB" w:eastAsia="en-GB"/>
              </w:rPr>
              <w:t xml:space="preserve">Conceptual models, Food supply chain economic analysis, labour productivity, data analysis, life cycle assessment, </w:t>
            </w:r>
          </w:p>
        </w:tc>
        <w:tc>
          <w:tcPr>
            <w:tcW w:w="1679" w:type="pct"/>
            <w:shd w:val="clear" w:color="auto" w:fill="auto"/>
            <w:vAlign w:val="center"/>
            <w:hideMark/>
          </w:tcPr>
          <w:p w14:paraId="14FEC23C" w14:textId="593B34CC" w:rsidR="00C06158" w:rsidRPr="005D29C3" w:rsidRDefault="00173E83" w:rsidP="00C06F8D">
            <w:pPr>
              <w:jc w:val="both"/>
              <w:cnfStyle w:val="000000100000" w:firstRow="0" w:lastRow="0" w:firstColumn="0" w:lastColumn="0" w:oddVBand="0" w:evenVBand="0" w:oddHBand="1" w:evenHBand="0" w:firstRowFirstColumn="0" w:firstRowLastColumn="0" w:lastRowFirstColumn="0" w:lastRowLastColumn="0"/>
              <w:rPr>
                <w:sz w:val="20"/>
                <w:szCs w:val="20"/>
                <w:lang w:val="en-GB" w:eastAsia="en-GB"/>
              </w:rPr>
            </w:pPr>
            <w:r w:rsidRPr="005D29C3">
              <w:rPr>
                <w:lang w:val="en-GB"/>
              </w:rPr>
              <w:t>[191], [192]</w:t>
            </w:r>
            <w:r w:rsidRPr="005D29C3" w:rsidDel="00173E83">
              <w:rPr>
                <w:sz w:val="20"/>
                <w:szCs w:val="20"/>
                <w:lang w:val="en-GB" w:eastAsia="en-GB"/>
              </w:rPr>
              <w:t xml:space="preserve"> </w:t>
            </w:r>
          </w:p>
        </w:tc>
      </w:tr>
    </w:tbl>
    <w:p w14:paraId="7956AFE9" w14:textId="7D1D8A6B" w:rsidR="00C06158" w:rsidRPr="005D29C3" w:rsidRDefault="00905413" w:rsidP="00905413">
      <w:pPr>
        <w:pStyle w:val="Caption"/>
        <w:ind w:firstLine="0"/>
        <w:rPr>
          <w:rFonts w:ascii="Times New Roman" w:hAnsi="Times New Roman"/>
          <w:b w:val="0"/>
          <w:bCs/>
          <w:color w:val="2E2E2E"/>
          <w:sz w:val="27"/>
          <w:szCs w:val="27"/>
          <w:lang w:val="en-GB"/>
        </w:rPr>
      </w:pPr>
      <w:bookmarkStart w:id="5" w:name="_Ref16260363"/>
      <w:r w:rsidRPr="005D29C3">
        <w:rPr>
          <w:rFonts w:ascii="Times New Roman" w:hAnsi="Times New Roman"/>
          <w:b w:val="0"/>
          <w:bCs/>
          <w:lang w:val="en-GB"/>
        </w:rPr>
        <w:t xml:space="preserve">Table </w:t>
      </w:r>
      <w:r w:rsidRPr="005D29C3">
        <w:rPr>
          <w:rFonts w:ascii="Times New Roman" w:hAnsi="Times New Roman"/>
          <w:b w:val="0"/>
          <w:bCs/>
          <w:lang w:val="en-GB"/>
        </w:rPr>
        <w:fldChar w:fldCharType="begin"/>
      </w:r>
      <w:r w:rsidRPr="005D29C3">
        <w:rPr>
          <w:rFonts w:ascii="Times New Roman" w:hAnsi="Times New Roman"/>
          <w:b w:val="0"/>
          <w:bCs/>
          <w:lang w:val="en-GB"/>
        </w:rPr>
        <w:instrText xml:space="preserve"> SEQ Table \* ARABIC </w:instrText>
      </w:r>
      <w:r w:rsidRPr="005D29C3">
        <w:rPr>
          <w:rFonts w:ascii="Times New Roman" w:hAnsi="Times New Roman"/>
          <w:b w:val="0"/>
          <w:bCs/>
          <w:lang w:val="en-GB"/>
        </w:rPr>
        <w:fldChar w:fldCharType="separate"/>
      </w:r>
      <w:r w:rsidRPr="005D29C3">
        <w:rPr>
          <w:rFonts w:ascii="Times New Roman" w:hAnsi="Times New Roman"/>
          <w:b w:val="0"/>
          <w:bCs/>
          <w:noProof/>
          <w:lang w:val="en-GB"/>
        </w:rPr>
        <w:t>5</w:t>
      </w:r>
      <w:r w:rsidRPr="005D29C3">
        <w:rPr>
          <w:rFonts w:ascii="Times New Roman" w:hAnsi="Times New Roman"/>
          <w:b w:val="0"/>
          <w:bCs/>
          <w:lang w:val="en-GB"/>
        </w:rPr>
        <w:fldChar w:fldCharType="end"/>
      </w:r>
      <w:bookmarkEnd w:id="5"/>
      <w:r w:rsidRPr="005D29C3">
        <w:rPr>
          <w:rFonts w:ascii="Times New Roman" w:hAnsi="Times New Roman"/>
          <w:b w:val="0"/>
          <w:bCs/>
          <w:color w:val="2E2E2E"/>
          <w:lang w:val="en-GB"/>
        </w:rPr>
        <w:t xml:space="preserve"> - Summary of methods and approaches for Agriculture supply chain Decision-making processes (adapted from</w:t>
      </w:r>
      <w:r w:rsidR="00D16566" w:rsidRPr="005D29C3">
        <w:rPr>
          <w:rFonts w:ascii="Times New Roman" w:hAnsi="Times New Roman"/>
          <w:b w:val="0"/>
          <w:bCs/>
          <w:color w:val="2E2E2E"/>
          <w:lang w:val="en-GB"/>
        </w:rPr>
        <w:t xml:space="preserve"> [165]</w:t>
      </w:r>
      <w:r w:rsidRPr="005D29C3">
        <w:rPr>
          <w:rFonts w:ascii="Times New Roman" w:hAnsi="Times New Roman"/>
          <w:b w:val="0"/>
          <w:bCs/>
          <w:color w:val="2E2E2E"/>
          <w:lang w:val="en-GB"/>
        </w:rPr>
        <w:t>).</w:t>
      </w:r>
    </w:p>
    <w:p w14:paraId="27CD510E" w14:textId="55C8DC97" w:rsidR="00C06158" w:rsidRPr="005D29C3" w:rsidRDefault="00C06158" w:rsidP="00AF7F25">
      <w:pPr>
        <w:pStyle w:val="Follow-onparagraphstyle"/>
        <w:spacing w:before="100" w:beforeAutospacing="1" w:after="100" w:afterAutospacing="1"/>
        <w:ind w:firstLine="0"/>
        <w:jc w:val="both"/>
        <w:rPr>
          <w:lang w:val="en-GB"/>
        </w:rPr>
      </w:pPr>
      <w:r w:rsidRPr="005D29C3">
        <w:rPr>
          <w:lang w:val="en-GB"/>
        </w:rPr>
        <w:t>Hence, and as depicted from Table 1, as studied and established by</w:t>
      </w:r>
      <w:r w:rsidR="00D16566" w:rsidRPr="005D29C3">
        <w:rPr>
          <w:lang w:val="en-GB"/>
        </w:rPr>
        <w:t xml:space="preserve"> [193]</w:t>
      </w:r>
      <w:r w:rsidRPr="005D29C3">
        <w:rPr>
          <w:lang w:val="en-GB"/>
        </w:rPr>
        <w:t xml:space="preserve">, the food system can be thought of as “dendritic,” linking R&amp;D, finance, input, and output supply chains. This means (1) the first and “core” supply chain, is the output </w:t>
      </w:r>
      <w:r w:rsidR="001C2D68">
        <w:rPr>
          <w:lang w:val="en-GB"/>
        </w:rPr>
        <w:t>Supply Chain</w:t>
      </w:r>
      <w:r w:rsidRPr="005D29C3">
        <w:rPr>
          <w:lang w:val="en-GB"/>
        </w:rPr>
        <w:t>. The second and upstream “feeder” supply chains are the farm input supply chains. The third and downstream ‘feeder’ supply chains are those supplying inputs to the post-farmgate segments. The fourth “pan-system feeder” supply chain is that supplying finance into every segment of every chain in the dendritic system. The fifth ‘feeder’ supply chain is a broad set of public assets apart from agricultural research institutions. The sixth set of “feeders” is the R&amp;D supply chains, which supply technology and product innovations. Moreover, the ICT challenges in Agriculture supply chains are still open.</w:t>
      </w:r>
      <w:r w:rsidR="00D16566" w:rsidRPr="005D29C3">
        <w:rPr>
          <w:lang w:val="en-GB"/>
        </w:rPr>
        <w:t xml:space="preserve"> Birkel in [194]</w:t>
      </w:r>
      <w:r w:rsidRPr="005D29C3">
        <w:rPr>
          <w:lang w:val="en-GB"/>
        </w:rPr>
        <w:t>, studied most of the recent ICT developments in this field, and found that most of the technological challenges in agriculture mainly includes security issues, lack of standards and interoperability, as well as hardware and software limitations are the focus of current research. Hence, the main challenges and risks are also in relation to the methodology, where</w:t>
      </w:r>
      <w:r w:rsidR="00D16566" w:rsidRPr="005D29C3">
        <w:rPr>
          <w:lang w:val="en-GB"/>
        </w:rPr>
        <w:t xml:space="preserve"> [195]</w:t>
      </w:r>
      <w:r w:rsidRPr="005D29C3">
        <w:rPr>
          <w:lang w:val="en-GB"/>
        </w:rPr>
        <w:t xml:space="preserve"> has revealed that the design aspect is primarily identified as a technological issues, while neglecting social and political challenges.</w:t>
      </w:r>
    </w:p>
    <w:p w14:paraId="5479ADB0" w14:textId="669D1598" w:rsidR="00814AAE" w:rsidRPr="005D29C3" w:rsidRDefault="00814AAE" w:rsidP="00814AAE">
      <w:pPr>
        <w:pStyle w:val="Follow-onparagraphstyle"/>
        <w:spacing w:before="100" w:beforeAutospacing="1" w:after="100" w:afterAutospacing="1"/>
        <w:ind w:firstLine="0"/>
        <w:jc w:val="both"/>
        <w:rPr>
          <w:lang w:val="en-GB"/>
        </w:rPr>
      </w:pPr>
      <w:r w:rsidRPr="005D29C3">
        <w:rPr>
          <w:lang w:val="en-GB"/>
        </w:rPr>
        <w:t>Food processing companies' projects must benefit from financial levers that the government makes available to all in the manufacturing sector</w:t>
      </w:r>
      <w:r w:rsidR="00B167F5" w:rsidRPr="005D29C3">
        <w:rPr>
          <w:lang w:val="en-GB"/>
        </w:rPr>
        <w:t xml:space="preserve"> [196]</w:t>
      </w:r>
      <w:r w:rsidRPr="005D29C3">
        <w:rPr>
          <w:lang w:val="en-GB"/>
        </w:rPr>
        <w:t>. In order to further stimulate the investments, particularly in the SMEs and in innovative sectors, from financial tools taking into account the needs of the processing sector are decisive for the development of the implementation of development projects</w:t>
      </w:r>
      <w:r w:rsidR="00B167F5" w:rsidRPr="005D29C3">
        <w:rPr>
          <w:lang w:val="en-GB"/>
        </w:rPr>
        <w:t xml:space="preserve"> [197]</w:t>
      </w:r>
      <w:r w:rsidRPr="005D29C3">
        <w:rPr>
          <w:lang w:val="en-GB"/>
        </w:rPr>
        <w:t xml:space="preserve">. </w:t>
      </w:r>
    </w:p>
    <w:p w14:paraId="5B091ADE" w14:textId="32700FBA" w:rsidR="00814AAE" w:rsidRPr="005D29C3" w:rsidRDefault="00814AAE" w:rsidP="00814AAE">
      <w:pPr>
        <w:pStyle w:val="Follow-onparagraphstyle"/>
        <w:spacing w:before="100" w:beforeAutospacing="1" w:after="100" w:afterAutospacing="1"/>
        <w:ind w:firstLine="0"/>
        <w:jc w:val="both"/>
        <w:rPr>
          <w:lang w:val="en-GB"/>
        </w:rPr>
      </w:pPr>
      <w:r w:rsidRPr="005D29C3">
        <w:rPr>
          <w:lang w:val="en-GB"/>
        </w:rPr>
        <w:t xml:space="preserve">In a business environment characterized by technological innovation, the consolidation of industries, deregulation and demand for consumers in constant evolution, approaches traditional managers can no longer allow for companies to remain profitable. They are therefore forced to find new ways to stay competitive in agri-food, as it is also the case for all other industrial sectors [105, 106, 107]. The value chain management (VCM), informed decision making on the part of the members of such an entity to unite their resources to improve their competitiveness, is proving to be a powerful strategic approach that allows organizations to adapt to an environment of business in full motion. [108-111, </w:t>
      </w:r>
      <w:r w:rsidR="008D19DA" w:rsidRPr="005D29C3">
        <w:rPr>
          <w:lang w:val="en-GB"/>
        </w:rPr>
        <w:t>155,156</w:t>
      </w:r>
      <w:r w:rsidRPr="005D29C3">
        <w:rPr>
          <w:lang w:val="en-GB"/>
        </w:rPr>
        <w:t>].</w:t>
      </w:r>
    </w:p>
    <w:p w14:paraId="1740A164" w14:textId="133CA068" w:rsidR="00814AAE" w:rsidRPr="005D29C3" w:rsidRDefault="00814AAE" w:rsidP="005C5B79">
      <w:pPr>
        <w:pStyle w:val="Follow-onparagraphstyle"/>
        <w:spacing w:before="100" w:beforeAutospacing="1" w:after="100" w:afterAutospacing="1"/>
        <w:ind w:firstLine="0"/>
        <w:jc w:val="both"/>
        <w:rPr>
          <w:lang w:val="en-GB"/>
        </w:rPr>
      </w:pPr>
      <w:r w:rsidRPr="005D29C3">
        <w:rPr>
          <w:lang w:val="en-GB"/>
        </w:rPr>
        <w:t>The concept of a continuous observation results in continuous and significant improvement of the design and the system performance, this is only possible when the companies are able to establish a degree of coordination and integration with their suppliers and customers that do not allow them the usual relationships with the latter based on the transactional approach buyer-seller [112]. Closer strategic relationships with customers and suppliers allow companies to better learn and adapt [113]. Multiple firms that co-invent and work together for the same objectives using integrated processes can increase their performance in a much more significant way that if they had gone it alone [108, 111]. Co-innovation allows companies to improve their own practices as well as those of all of them, it is a process that gives companies competitive forces that are difficult to match by others [108, 109]. Several of the cases mentioned below demonstrate the benefits sustainable and competitive products obtained by companies who have chosen to co-innovate with other members of their supply chain.</w:t>
      </w:r>
    </w:p>
    <w:p w14:paraId="4EF85D2E" w14:textId="1CFAC9A9" w:rsidR="00E663C7" w:rsidRPr="005D29C3" w:rsidRDefault="00E663C7" w:rsidP="00E663C7">
      <w:pPr>
        <w:pStyle w:val="Heading1"/>
        <w:spacing w:before="100" w:beforeAutospacing="1" w:after="100" w:afterAutospacing="1"/>
        <w:rPr>
          <w:lang w:val="en-GB"/>
        </w:rPr>
      </w:pPr>
      <w:r w:rsidRPr="005D29C3">
        <w:rPr>
          <w:lang w:val="en-GB"/>
        </w:rPr>
        <w:t>5. Conclusions, Vision and perspectives</w:t>
      </w:r>
    </w:p>
    <w:p w14:paraId="417643A8" w14:textId="090D40B8" w:rsidR="006A6B51" w:rsidRPr="006A6B51" w:rsidRDefault="002C05B0" w:rsidP="000A7815">
      <w:pPr>
        <w:pStyle w:val="Follow-onparagraphstyle"/>
        <w:spacing w:before="100" w:beforeAutospacing="1" w:after="100" w:afterAutospacing="1"/>
        <w:ind w:firstLine="0"/>
        <w:jc w:val="both"/>
        <w:rPr>
          <w:lang w:val="en-GB"/>
        </w:rPr>
      </w:pPr>
      <w:r>
        <w:rPr>
          <w:lang w:val="en-GB"/>
        </w:rPr>
        <w:t xml:space="preserve">For this scientific contribution to knowledge, more than </w:t>
      </w:r>
      <w:r w:rsidR="00C942FF">
        <w:rPr>
          <w:lang w:val="en-GB"/>
        </w:rPr>
        <w:t xml:space="preserve">two </w:t>
      </w:r>
      <w:r>
        <w:rPr>
          <w:lang w:val="en-GB"/>
        </w:rPr>
        <w:t xml:space="preserve">hundred papers </w:t>
      </w:r>
      <w:r w:rsidR="000A7815">
        <w:rPr>
          <w:lang w:val="en-GB"/>
        </w:rPr>
        <w:t xml:space="preserve">supports the analysis on </w:t>
      </w:r>
      <w:r w:rsidR="006A6B51" w:rsidRPr="006A6B51">
        <w:rPr>
          <w:lang w:val="en-GB"/>
        </w:rPr>
        <w:t xml:space="preserve">scientific work </w:t>
      </w:r>
      <w:r w:rsidR="000A7815">
        <w:rPr>
          <w:lang w:val="en-GB"/>
        </w:rPr>
        <w:t>on</w:t>
      </w:r>
      <w:r w:rsidR="006A6B51" w:rsidRPr="006A6B51">
        <w:rPr>
          <w:lang w:val="en-GB"/>
        </w:rPr>
        <w:t xml:space="preserve"> the smart agriculture </w:t>
      </w:r>
      <w:r w:rsidR="000A7815">
        <w:rPr>
          <w:lang w:val="en-GB"/>
        </w:rPr>
        <w:t xml:space="preserve">technology trends, but, more importantly, on </w:t>
      </w:r>
      <w:r w:rsidR="006A6B51" w:rsidRPr="006A6B51">
        <w:rPr>
          <w:lang w:val="en-GB"/>
        </w:rPr>
        <w:t xml:space="preserve">how </w:t>
      </w:r>
      <w:r w:rsidR="000A7815">
        <w:rPr>
          <w:lang w:val="en-GB"/>
        </w:rPr>
        <w:t>they</w:t>
      </w:r>
      <w:r w:rsidR="000A7815" w:rsidRPr="006A6B51">
        <w:rPr>
          <w:lang w:val="en-GB"/>
        </w:rPr>
        <w:t xml:space="preserve"> </w:t>
      </w:r>
      <w:r w:rsidR="006A6B51" w:rsidRPr="006A6B51">
        <w:rPr>
          <w:lang w:val="en-GB"/>
        </w:rPr>
        <w:t xml:space="preserve">emerges as a main concept in </w:t>
      </w:r>
      <w:r w:rsidR="000A7815">
        <w:rPr>
          <w:lang w:val="en-GB"/>
        </w:rPr>
        <w:t>the agriculture</w:t>
      </w:r>
      <w:r w:rsidR="000A7815" w:rsidRPr="006A6B51">
        <w:rPr>
          <w:lang w:val="en-GB"/>
        </w:rPr>
        <w:t xml:space="preserve"> </w:t>
      </w:r>
      <w:r w:rsidR="006A6B51" w:rsidRPr="006A6B51">
        <w:rPr>
          <w:lang w:val="en-GB"/>
        </w:rPr>
        <w:t>domain</w:t>
      </w:r>
      <w:r w:rsidR="000A7815">
        <w:rPr>
          <w:lang w:val="en-GB"/>
        </w:rPr>
        <w:t xml:space="preserve"> as Agri-Food 4.0</w:t>
      </w:r>
      <w:r w:rsidR="006A6B51" w:rsidRPr="006A6B51">
        <w:rPr>
          <w:lang w:val="en-GB"/>
        </w:rPr>
        <w:t xml:space="preserve">. </w:t>
      </w:r>
      <w:r w:rsidR="000A7815">
        <w:rPr>
          <w:lang w:val="en-GB"/>
        </w:rPr>
        <w:t xml:space="preserve">From this reviews and analysis, it is clearly revealed that </w:t>
      </w:r>
      <w:r w:rsidR="006A6B51" w:rsidRPr="006A6B51">
        <w:rPr>
          <w:lang w:val="en-GB"/>
        </w:rPr>
        <w:t xml:space="preserve">integration </w:t>
      </w:r>
      <w:r w:rsidR="000A7815">
        <w:rPr>
          <w:lang w:val="en-GB"/>
        </w:rPr>
        <w:t>across new technologies</w:t>
      </w:r>
      <w:r w:rsidR="006A6B51" w:rsidRPr="006A6B51">
        <w:rPr>
          <w:lang w:val="en-GB"/>
        </w:rPr>
        <w:t xml:space="preserve"> allows smart agriculture to address important farming objectives as water saving, soil conservation, limit carbon emission and productivity increasing by doing more with less. </w:t>
      </w:r>
      <w:r w:rsidR="000A7815">
        <w:rPr>
          <w:lang w:val="en-GB"/>
        </w:rPr>
        <w:t>In fact, t</w:t>
      </w:r>
      <w:r w:rsidR="006A6B51" w:rsidRPr="006A6B51">
        <w:rPr>
          <w:lang w:val="en-GB"/>
        </w:rPr>
        <w:t>he new technologies have a positive impact and at the same time pose new challenges in the management of different domains of human knowledge.</w:t>
      </w:r>
      <w:r w:rsidR="000A7815">
        <w:rPr>
          <w:lang w:val="en-GB"/>
        </w:rPr>
        <w:t xml:space="preserve"> Hence, </w:t>
      </w:r>
      <w:r w:rsidR="000A7815" w:rsidRPr="006A6B51">
        <w:rPr>
          <w:lang w:val="en-GB"/>
        </w:rPr>
        <w:t>Two</w:t>
      </w:r>
      <w:r w:rsidR="006A6B51" w:rsidRPr="006A6B51">
        <w:rPr>
          <w:lang w:val="en-GB"/>
        </w:rPr>
        <w:t xml:space="preserve"> </w:t>
      </w:r>
      <w:r w:rsidR="000A7815">
        <w:rPr>
          <w:lang w:val="en-GB"/>
        </w:rPr>
        <w:t xml:space="preserve">main </w:t>
      </w:r>
      <w:r w:rsidR="006A6B51" w:rsidRPr="006A6B51">
        <w:rPr>
          <w:lang w:val="en-GB"/>
        </w:rPr>
        <w:t>conceptual pillars</w:t>
      </w:r>
      <w:r w:rsidR="000A7815">
        <w:rPr>
          <w:lang w:val="en-GB"/>
        </w:rPr>
        <w:t xml:space="preserve"> </w:t>
      </w:r>
      <w:r w:rsidR="006A6B51" w:rsidRPr="006A6B51">
        <w:rPr>
          <w:lang w:val="en-GB"/>
        </w:rPr>
        <w:t>impact and challenges, arising from the use of various technologies in the world of the new conception of agriculture</w:t>
      </w:r>
      <w:r w:rsidR="00087D6A">
        <w:rPr>
          <w:lang w:val="en-GB"/>
        </w:rPr>
        <w:t xml:space="preserve"> are the fundamental aspects in Agri-Food 4.0. </w:t>
      </w:r>
    </w:p>
    <w:p w14:paraId="710E655C" w14:textId="77777777" w:rsidR="006A6B51" w:rsidRPr="006A6B51" w:rsidRDefault="006A6B51" w:rsidP="006A6B51">
      <w:pPr>
        <w:pStyle w:val="Follow-onparagraphstyle"/>
        <w:spacing w:before="100" w:beforeAutospacing="1" w:after="100" w:afterAutospacing="1"/>
        <w:ind w:firstLine="0"/>
        <w:jc w:val="both"/>
        <w:rPr>
          <w:lang w:val="en-GB"/>
        </w:rPr>
      </w:pPr>
      <w:r w:rsidRPr="006A6B51">
        <w:rPr>
          <w:lang w:val="en-GB"/>
        </w:rPr>
        <w:t>The paper pays particular attention to four major technologies, the Internet of Things, the Blockchain, the Big data and the Artificial Intelligence. For each of those technologies is presented some type of impacts: functional, economic, environmental, social, related to the business and technological and the challenges that come with their introduction. The literature is segmented in relation to the functionality of the specific technology and a panoramic view gives the possibility to better understand the paths needed to face the new challenges.</w:t>
      </w:r>
    </w:p>
    <w:p w14:paraId="2D4C412E" w14:textId="1881C3D3" w:rsidR="006A6B51" w:rsidRPr="006A6B51" w:rsidRDefault="006A6B51" w:rsidP="006A6B51">
      <w:pPr>
        <w:pStyle w:val="Follow-onparagraphstyle"/>
        <w:spacing w:before="100" w:beforeAutospacing="1" w:after="100" w:afterAutospacing="1"/>
        <w:ind w:firstLine="0"/>
        <w:jc w:val="both"/>
        <w:rPr>
          <w:lang w:val="en-GB"/>
        </w:rPr>
      </w:pPr>
      <w:r w:rsidRPr="006A6B51">
        <w:rPr>
          <w:lang w:val="en-GB"/>
        </w:rPr>
        <w:t xml:space="preserve">The future of the Agriculture domain is in the creation of a resilient and sustainable farming system. On the four types of crop-based uncertainty that have been identified: Product, Process, Market and Environment the core problem is the management. Poor management of these sources of uncertainty have a negative impact on safety, quality, quantity and waste of products as well as human, technological and natural resources. Today, and always more in the future, the data is the lifeblood of any business and the agricultural business is not an exception but rather a referent. </w:t>
      </w:r>
    </w:p>
    <w:p w14:paraId="5C17147C" w14:textId="79882D98" w:rsidR="00E663C7" w:rsidRPr="005D29C3" w:rsidRDefault="006A6B51" w:rsidP="006A6B51">
      <w:pPr>
        <w:pStyle w:val="Follow-onparagraphstyle"/>
        <w:spacing w:before="100" w:beforeAutospacing="1" w:after="100" w:afterAutospacing="1"/>
        <w:ind w:firstLine="0"/>
        <w:jc w:val="both"/>
        <w:rPr>
          <w:lang w:val="en-GB"/>
        </w:rPr>
      </w:pPr>
      <w:r w:rsidRPr="006A6B51">
        <w:rPr>
          <w:lang w:val="en-GB"/>
        </w:rPr>
        <w:t xml:space="preserve">As </w:t>
      </w:r>
      <w:r w:rsidR="00087D6A">
        <w:rPr>
          <w:lang w:val="en-GB"/>
        </w:rPr>
        <w:t>aforementioned</w:t>
      </w:r>
      <w:r w:rsidR="00087D6A" w:rsidRPr="006A6B51">
        <w:rPr>
          <w:lang w:val="en-GB"/>
        </w:rPr>
        <w:t xml:space="preserve"> </w:t>
      </w:r>
      <w:r w:rsidRPr="006A6B51">
        <w:rPr>
          <w:lang w:val="en-GB"/>
        </w:rPr>
        <w:t>in the discussion</w:t>
      </w:r>
      <w:r w:rsidR="00087D6A">
        <w:rPr>
          <w:lang w:val="en-GB"/>
        </w:rPr>
        <w:t xml:space="preserve"> section,</w:t>
      </w:r>
      <w:r w:rsidRPr="006A6B51">
        <w:rPr>
          <w:lang w:val="en-GB"/>
        </w:rPr>
        <w:t xml:space="preserve"> the new technologies have a great impact on the reduction of uncertainty since they allow </w:t>
      </w:r>
      <w:r w:rsidR="00087D6A" w:rsidRPr="006A6B51">
        <w:rPr>
          <w:lang w:val="en-GB"/>
        </w:rPr>
        <w:t>obtaining</w:t>
      </w:r>
      <w:r w:rsidRPr="006A6B51">
        <w:rPr>
          <w:lang w:val="en-GB"/>
        </w:rPr>
        <w:t xml:space="preserve"> precise data in real time, and real-time information tools provide new opportunities for companies to react more quickly to changing conditions in the supply chain. Our interest in the next future is to use formal methods to extract knowledge from the interrelation of the difference technologies impacts and from the existing solutions to the highlighted challenges to increase the efficiency, sustainability, flexibility, agility, and the resilience along the whole supply chain from the farmers to the final customers</w:t>
      </w:r>
      <w:r w:rsidR="00087D6A">
        <w:rPr>
          <w:lang w:val="en-GB"/>
        </w:rPr>
        <w:t>, and the analysis and outcomes from this paper, will contribute to support tha</w:t>
      </w:r>
      <w:r w:rsidR="00C942FF">
        <w:rPr>
          <w:lang w:val="en-GB"/>
        </w:rPr>
        <w:t>t</w:t>
      </w:r>
      <w:r w:rsidR="00087D6A">
        <w:rPr>
          <w:lang w:val="en-GB"/>
        </w:rPr>
        <w:t xml:space="preserve"> from the main research knowledge findings.</w:t>
      </w:r>
    </w:p>
    <w:p w14:paraId="2DA63FB9" w14:textId="01B20480" w:rsidR="00010895" w:rsidRPr="005D29C3" w:rsidRDefault="00010895" w:rsidP="00010895">
      <w:pPr>
        <w:pStyle w:val="Heading1"/>
        <w:spacing w:before="100" w:beforeAutospacing="1" w:after="100" w:afterAutospacing="1"/>
        <w:rPr>
          <w:lang w:val="en-GB"/>
        </w:rPr>
      </w:pPr>
      <w:r w:rsidRPr="005D29C3">
        <w:rPr>
          <w:lang w:val="en-GB"/>
        </w:rPr>
        <w:t>References</w:t>
      </w:r>
    </w:p>
    <w:p w14:paraId="7088E1E0" w14:textId="3773AF2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Yablonsky, "A Multidimensional Framework for Digital Platform Innovation and Management: From Business to Technological Platforms," (in English), Systems Research and Behavioral Science, vol. 35, no. 4, pp. 485-501, Jul-Aug 2018. </w:t>
      </w:r>
    </w:p>
    <w:p w14:paraId="4E4E4CC7" w14:textId="6C127B9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w:t>
      </w:r>
      <w:r w:rsidR="00892F22" w:rsidRPr="005D29C3">
        <w:rPr>
          <w:sz w:val="20"/>
          <w:szCs w:val="20"/>
          <w:lang w:val="en-GB"/>
        </w:rPr>
        <w:t>]</w:t>
      </w:r>
      <w:r w:rsidR="00892F22" w:rsidRPr="005D29C3">
        <w:rPr>
          <w:sz w:val="20"/>
          <w:szCs w:val="20"/>
          <w:lang w:val="en-GB"/>
        </w:rPr>
        <w:tab/>
      </w:r>
      <w:r w:rsidRPr="005D29C3">
        <w:rPr>
          <w:sz w:val="20"/>
          <w:szCs w:val="20"/>
          <w:lang w:val="en-GB"/>
        </w:rPr>
        <w:t xml:space="preserve">N. H. Guertin and P. Van Benthem, "Modularity and Open Systems Architecture Applied to the Flexible Modular Warship," (in English), Naval Engineers Journal, vol. 128, no. 4, pp. 37-43, Dec 1 2016. </w:t>
      </w:r>
    </w:p>
    <w:p w14:paraId="2CE4589E" w14:textId="1C1C8B0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Wang et al., "A sensor system on chip for wireless microsystems," (in English), 2006 Ieee International Symposium on Circuits and Systems, Vols 1-11, Proceedings, pp. 855-858, 2006. </w:t>
      </w:r>
    </w:p>
    <w:p w14:paraId="709820DF" w14:textId="0E0E5B7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w:t>
      </w:r>
      <w:r w:rsidR="00892F22" w:rsidRPr="005D29C3">
        <w:rPr>
          <w:sz w:val="20"/>
          <w:szCs w:val="20"/>
          <w:lang w:val="en-GB"/>
        </w:rPr>
        <w:t>]</w:t>
      </w:r>
      <w:r w:rsidR="00892F22" w:rsidRPr="005D29C3">
        <w:rPr>
          <w:sz w:val="20"/>
          <w:szCs w:val="20"/>
          <w:lang w:val="en-GB"/>
        </w:rPr>
        <w:tab/>
      </w:r>
      <w:r w:rsidRPr="005D29C3">
        <w:rPr>
          <w:sz w:val="20"/>
          <w:szCs w:val="20"/>
          <w:lang w:val="en-GB"/>
        </w:rPr>
        <w:t xml:space="preserve">C. Z. Zhao and X. X. Yao, "A Digital Hardware Platform for RF PA Digital Pre-distortion Algorithms," (in English), 2016 9th International Congress on Image and Signal Processing, Biomedical Engineering and Informatics (Cisp-Bmei 2016), pp. 1133-1137, 2016. </w:t>
      </w:r>
    </w:p>
    <w:p w14:paraId="72A933F8" w14:textId="57D8C35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w:t>
      </w:r>
      <w:r w:rsidR="00892F22" w:rsidRPr="005D29C3">
        <w:rPr>
          <w:sz w:val="20"/>
          <w:szCs w:val="20"/>
          <w:lang w:val="en-GB"/>
        </w:rPr>
        <w:t>]</w:t>
      </w:r>
      <w:r w:rsidR="00892F22" w:rsidRPr="005D29C3">
        <w:rPr>
          <w:sz w:val="20"/>
          <w:szCs w:val="20"/>
          <w:lang w:val="en-GB"/>
        </w:rPr>
        <w:tab/>
      </w:r>
      <w:r w:rsidRPr="005D29C3">
        <w:rPr>
          <w:sz w:val="20"/>
          <w:szCs w:val="20"/>
          <w:lang w:val="en-GB"/>
        </w:rPr>
        <w:t xml:space="preserve">Y. X. Hu, L. Zhang, J. Li, and S. Mehrotra, "Icme 2016 Image Recognition Grand Challenge," (in English), 2016 Ieee International Conference on Multimedia &amp; Expo Workshops (Icmew), 2016. </w:t>
      </w:r>
    </w:p>
    <w:p w14:paraId="6DAB9B51" w14:textId="31CAE74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w:t>
      </w:r>
      <w:r w:rsidR="00892F22" w:rsidRPr="005D29C3">
        <w:rPr>
          <w:sz w:val="20"/>
          <w:szCs w:val="20"/>
          <w:lang w:val="en-GB"/>
        </w:rPr>
        <w:t>]</w:t>
      </w:r>
      <w:r w:rsidR="00892F22" w:rsidRPr="005D29C3">
        <w:rPr>
          <w:sz w:val="20"/>
          <w:szCs w:val="20"/>
          <w:lang w:val="en-GB"/>
        </w:rPr>
        <w:tab/>
      </w:r>
      <w:r w:rsidRPr="005D29C3">
        <w:rPr>
          <w:sz w:val="20"/>
          <w:szCs w:val="20"/>
          <w:lang w:val="en-GB"/>
        </w:rPr>
        <w:t xml:space="preserve">B. Wang, Y. F. Xiong, Z. J. Hu, H. Y. Zhao, W. Zhang, and H. Mei, "Interactive Inconsistency Fixing in Feature Modeling," (in English), Journal of Computer Science and Technology, vol. 29, no. 4, pp. 724-736, Jul 2014. </w:t>
      </w:r>
    </w:p>
    <w:p w14:paraId="1D71212C" w14:textId="50166BC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Mocnej, W. K. G. Seah, A. Pekar, and I. Zolotova, "Decentralised IoT Architecture for Efficient Resources Utilisation," (in English), Ifac Papersonline, vol. 51, no. 6, pp. 168-173, 2018. </w:t>
      </w:r>
    </w:p>
    <w:p w14:paraId="1044AA9D" w14:textId="0730750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M. C. Santiago, J. A. Jose, A. A. Bandala, and E. P. Dadios, "Multiple Objective Optimization of LED Lighting System Design Using Genetic Algorithm," (in English), 2017 5th International Conference on Information and Communication Technology (Icoic7), 2017. </w:t>
      </w:r>
    </w:p>
    <w:p w14:paraId="121B7B22" w14:textId="6905491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Sahota, R. Kumar, and A. Kamal, "Performance Modeling and Simulation Studies of MAC Protocols in Sensor Network Performance," (in English), 2011 7th International Wireless Communications and Mobile Computing Conference (Iwcmc), pp. 1871-1876, 2011. </w:t>
      </w:r>
    </w:p>
    <w:p w14:paraId="5C7DF94C" w14:textId="0AD17A6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0</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S. Gumaste and A. J. Kadam, "Future Weather Prediction Using Genetic Algorithm and FFT for Smart Farming," (in English), 2016 International Conference on Computing Communication Control and Automation (Iccubea), 2016. </w:t>
      </w:r>
    </w:p>
    <w:p w14:paraId="73E589DE" w14:textId="2152929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1</w:t>
      </w:r>
      <w:r w:rsidR="00892F22" w:rsidRPr="005D29C3">
        <w:rPr>
          <w:sz w:val="20"/>
          <w:szCs w:val="20"/>
          <w:lang w:val="en-GB"/>
        </w:rPr>
        <w:t>]</w:t>
      </w:r>
      <w:r w:rsidR="00892F22" w:rsidRPr="005D29C3">
        <w:rPr>
          <w:sz w:val="20"/>
          <w:szCs w:val="20"/>
          <w:lang w:val="en-GB"/>
        </w:rPr>
        <w:tab/>
      </w:r>
      <w:r w:rsidRPr="005D29C3">
        <w:rPr>
          <w:sz w:val="20"/>
          <w:szCs w:val="20"/>
          <w:lang w:val="en-GB"/>
        </w:rPr>
        <w:t xml:space="preserve">Amandeep et al., "Smart Farming Using IOT," (in English), 2017 8th Ieee Annual Information Technology, Electronics and Mobile Communication Conference (Iemcon), pp. 278-280, 2017. </w:t>
      </w:r>
    </w:p>
    <w:p w14:paraId="03C5754A" w14:textId="77CEB9B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2</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B. Biradar and L. Shabadi, "Review on IOT Based Multidisciplinary Models for Smart Farming," (in English), 2017 2nd Ieee International Conference on Recent Trends in Electronics, Information &amp; Communication Technology (Rteict), pp. 1923-1926, 2017. </w:t>
      </w:r>
    </w:p>
    <w:p w14:paraId="0C25561A" w14:textId="50B896C6"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3</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Laube, M. Duckham, and M. Palaniswami, "Deferred decentralized movement pattern mining for geosensor networks," (in English), International Journal of Geographical Information Science, vol. 25, no. 2, pp. 273-292, 2011. </w:t>
      </w:r>
    </w:p>
    <w:p w14:paraId="28F81D0F" w14:textId="547D015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4</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Spekken, S. de Bruin, J. P. Molin, and G. Sparovek, "Planning machine paths and row crop patterns on steep surfaces to minimize soil erosion," (in English), Computers and Electronics in Agriculture, vol. 124, pp. 194-210, Jun 2016. </w:t>
      </w:r>
    </w:p>
    <w:p w14:paraId="4F050E49" w14:textId="5AAA726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5</w:t>
      </w:r>
      <w:r w:rsidR="00892F22" w:rsidRPr="005D29C3">
        <w:rPr>
          <w:sz w:val="20"/>
          <w:szCs w:val="20"/>
          <w:lang w:val="en-GB"/>
        </w:rPr>
        <w:t>]</w:t>
      </w:r>
      <w:r w:rsidR="00892F22" w:rsidRPr="005D29C3">
        <w:rPr>
          <w:sz w:val="20"/>
          <w:szCs w:val="20"/>
          <w:lang w:val="en-GB"/>
        </w:rPr>
        <w:tab/>
      </w:r>
      <w:r w:rsidRPr="005D29C3">
        <w:rPr>
          <w:sz w:val="20"/>
          <w:szCs w:val="20"/>
          <w:lang w:val="en-GB"/>
        </w:rPr>
        <w:t xml:space="preserve">F. Y. Narvaez, E. Gregorio, A. Escola, J. R. Rosell-Polo, M. Torres-Torriti, and F. A. Cheein, "Terrain classification using ToF sensors for the enhancement of agricultural machinery traversability," (in English), Journal of Terramechanics, vol. 76, pp. 1-13, Apr 2018. </w:t>
      </w:r>
    </w:p>
    <w:p w14:paraId="17D7ACB6" w14:textId="57F2B70C"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6</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Shi, Q. G. Duan, H. P. Si, H. B. Qiao, J. J. Zhang, and X. M. Ma, "Approach of hybrid soft computing for agricultural data classification," (in English), International Journal of Agricultural and Biological Engineering, vol. 8, no. 6, pp. 54-61, Dec 2015. </w:t>
      </w:r>
    </w:p>
    <w:p w14:paraId="564F6E24" w14:textId="15652FF6"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7</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Yalcin and S. Razavi, "Plant Classification using Convolutional Neural Networks," (in English), 2016 Fifth International Conference on Agro-Geoinformatics (Agro-Geoinformatics), pp. 233-237, 2016. </w:t>
      </w:r>
    </w:p>
    <w:p w14:paraId="23834B6C" w14:textId="65EDB9B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8</w:t>
      </w:r>
      <w:r w:rsidR="00892F22" w:rsidRPr="005D29C3">
        <w:rPr>
          <w:sz w:val="20"/>
          <w:szCs w:val="20"/>
          <w:lang w:val="en-GB"/>
        </w:rPr>
        <w:t>]</w:t>
      </w:r>
      <w:r w:rsidR="00892F22" w:rsidRPr="005D29C3">
        <w:rPr>
          <w:sz w:val="20"/>
          <w:szCs w:val="20"/>
          <w:lang w:val="en-GB"/>
        </w:rPr>
        <w:tab/>
      </w:r>
      <w:r w:rsidRPr="005D29C3">
        <w:rPr>
          <w:sz w:val="20"/>
          <w:szCs w:val="20"/>
          <w:lang w:val="en-GB"/>
        </w:rPr>
        <w:t xml:space="preserve">E. Nilsson, S. Hochrainer-Stigler, J. Mochizuki, and C. B. Uvo, "Hydro-climatic variability and agricultural production on the shores of Lake Chad," (in English), Environmental Development, vol. 20, pp. 15-30, Nov 2016. </w:t>
      </w:r>
    </w:p>
    <w:p w14:paraId="305A4B5B" w14:textId="6BFAC16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 xml:space="preserve"> [19</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Xavier, M. D. C. Freitas, M. D. Rosario, and R. Fragoso, "Disaggregating statistical data at the field level: An entropy approach," (in English), Spatial Statistics, vol. 23, pp. 91-108, Mar 2018. </w:t>
      </w:r>
    </w:p>
    <w:p w14:paraId="1309A9B1" w14:textId="0DD9718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0</w:t>
      </w:r>
      <w:r w:rsidR="00892F22" w:rsidRPr="005D29C3">
        <w:rPr>
          <w:sz w:val="20"/>
          <w:szCs w:val="20"/>
          <w:lang w:val="en-GB"/>
        </w:rPr>
        <w:t>]</w:t>
      </w:r>
      <w:r w:rsidR="00892F22" w:rsidRPr="005D29C3">
        <w:rPr>
          <w:sz w:val="20"/>
          <w:szCs w:val="20"/>
          <w:lang w:val="en-GB"/>
        </w:rPr>
        <w:tab/>
      </w:r>
      <w:r w:rsidRPr="005D29C3">
        <w:rPr>
          <w:sz w:val="20"/>
          <w:szCs w:val="20"/>
          <w:lang w:val="en-GB"/>
        </w:rPr>
        <w:t xml:space="preserve">Y. Xie et al., "Assimilation of the leaf area index and vegetation temperature condition index for winter wheat yield estimation using Landsat imagery and the CERES-Wheat model," (in English), Agricultural and Forest Meteorology, vol. 246, pp. 194-206, Nov 15 2017. </w:t>
      </w:r>
    </w:p>
    <w:p w14:paraId="74BFB7A6" w14:textId="69E5AA1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1</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Devarakonda et al., "OME: Tool for generating and managing metadata to handle BigData," (in English), 2014 Ieee International Conference on Big Data (Big Data), 2014. </w:t>
      </w:r>
    </w:p>
    <w:p w14:paraId="79F55F07" w14:textId="2ABB81A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2</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Hashem and D. Ranc, "A Review of Modeling Toolbox for BigData," (in English), 2016 International Conference on Military Communications and Information Systems (Icmcis), 2016. </w:t>
      </w:r>
    </w:p>
    <w:p w14:paraId="554B75F8" w14:textId="7669FE8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3</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Malhotra, M. N. Doja, B. Alam, and M. Alam, "Bigdata Analysis and Comparison of Bigdata Analytic Approches," (in English), 2017 Ieee International Conference on Computing, Communication and Automation (Iccca), pp. 309-314, 2017. </w:t>
      </w:r>
    </w:p>
    <w:p w14:paraId="4AF9909F" w14:textId="5B5705A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4</w:t>
      </w:r>
      <w:r w:rsidR="00892F22" w:rsidRPr="005D29C3">
        <w:rPr>
          <w:sz w:val="20"/>
          <w:szCs w:val="20"/>
          <w:lang w:val="en-GB"/>
        </w:rPr>
        <w:t>]</w:t>
      </w:r>
      <w:r w:rsidR="00892F22" w:rsidRPr="005D29C3">
        <w:rPr>
          <w:sz w:val="20"/>
          <w:szCs w:val="20"/>
          <w:lang w:val="en-GB"/>
        </w:rPr>
        <w:tab/>
      </w:r>
      <w:r w:rsidRPr="005D29C3">
        <w:rPr>
          <w:sz w:val="20"/>
          <w:szCs w:val="20"/>
          <w:lang w:val="en-GB"/>
        </w:rPr>
        <w:t xml:space="preserve">G. C. Deka and S. Walczak, "Special Issue on Bigdata Analytics in Practice," (in English), Journal of Organizational and End User Computing, vol. 29, no. 4, pp. Vi-Viii, Oct-Dec 2017. </w:t>
      </w:r>
    </w:p>
    <w:p w14:paraId="632E0252" w14:textId="3B372EE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5</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V. Balan, E. Toma, C. Dobre, and E. Soare, "Organic farming patterns analysis based on clustering methods," (in English), Conference Agriculture for Life, Life for Agriculture, vol. 6, pp. 639-646, 2015. </w:t>
      </w:r>
    </w:p>
    <w:p w14:paraId="04656BE7" w14:textId="4F0E63E6"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6</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Penar and A. Wilczek, "The Evaluation of Map-Reduce Join Algorithms," (in English), Beyond Databases, Architectures and Structures, Bdas 2016, vol. 613, pp. 192-203, 2016. </w:t>
      </w:r>
    </w:p>
    <w:p w14:paraId="2BBE4FAC" w14:textId="761B598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7</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R. Wu and C. J. Zhao, "Research on Agricultural Data Grid System," (in English), Wism: 2009 International Conference on Web Information Systems and Mining, Proceedings, pp. 705-710, 2009. </w:t>
      </w:r>
    </w:p>
    <w:p w14:paraId="7C7B3603" w14:textId="12475EC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8</w:t>
      </w:r>
      <w:r w:rsidR="00892F22" w:rsidRPr="005D29C3">
        <w:rPr>
          <w:sz w:val="20"/>
          <w:szCs w:val="20"/>
          <w:lang w:val="en-GB"/>
        </w:rPr>
        <w:t>]</w:t>
      </w:r>
      <w:r w:rsidR="00892F22" w:rsidRPr="005D29C3">
        <w:rPr>
          <w:sz w:val="20"/>
          <w:szCs w:val="20"/>
          <w:lang w:val="en-GB"/>
        </w:rPr>
        <w:tab/>
      </w:r>
      <w:r w:rsidRPr="005D29C3">
        <w:rPr>
          <w:sz w:val="20"/>
          <w:szCs w:val="20"/>
          <w:lang w:val="en-GB"/>
        </w:rPr>
        <w:t xml:space="preserve">B. Cha, Y. Cha, S. Park, and J. Kim, "Performance Testing of Mass Distributed Abyss Storage Prototype for SMB," (in English), Complex, Intelligent, and Software Intensive Systems, Cisis-2017, vol. 611, pp. 762-767, 2018. </w:t>
      </w:r>
    </w:p>
    <w:p w14:paraId="205ECAB2" w14:textId="570AAE36"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29</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RubyDinakar and S. Vagdevi, "A Study on Storage Mechanism for Heterogeneous Sensor data on Big data Paradigm," (in English), 2017 International Conference on Electrical, Electronics, Communication, Computer, and Optimization Techniques (Iceeccot), pp. 342-345, 2017. </w:t>
      </w:r>
    </w:p>
    <w:p w14:paraId="6E061B8A" w14:textId="4FCA2BE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0</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Lee, G. I. Park, J. H. Shin, J. H. Lee, C. J. Sreenan, and S. E. Yoo, "SoEasy: A Software Framework for Easy Hardware Control Programming for Diverse IoT Platforms," (in English), Sensors, vol. 18, no. 7, Jul 2018. </w:t>
      </w:r>
    </w:p>
    <w:p w14:paraId="155AF655" w14:textId="1A021D8C"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1</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Choi, Y. In, C. Park, S. Seok, H. Seo, and H. Kim, "Secure IoT framework and 2D architecture for End-To-End security," (in English), Journal of Supercomputing, vol. 74, no. 8, pp. 3521-3535, Aug 2018. </w:t>
      </w:r>
    </w:p>
    <w:p w14:paraId="3FEE1506" w14:textId="5E34504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2</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Pflanz, M. Schirrmann, and H. Nordmeyer, "Drone based weed monitoring with an image feature classifier," (in German), 28th German Conference on Weed Biology and Weed Control, vol. 458, pp. 379-384, 2018. </w:t>
      </w:r>
    </w:p>
    <w:p w14:paraId="1BA2B280" w14:textId="17F8E4D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3</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M. Vergara, E. de la Cal, J. R. Villar, V. M. Gonzalez, and J. Sedano, "An IoT Platform for Epilepsy Monitoring and Supervising," (in English), Journal of Sensors, 2017. </w:t>
      </w:r>
    </w:p>
    <w:p w14:paraId="394B7257" w14:textId="42703AF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4</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R. Prathibha, A. Hongal, and M. P. Jyothi, "Iot Based Monitoring System in Smart Agriculture," (in English), 2017 International Conference on Recent Advances in Electronics and Communication Technology (Icraect), pp. 81-84, 2017. </w:t>
      </w:r>
    </w:p>
    <w:p w14:paraId="0A474CF3" w14:textId="6693D3C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5</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Ruano, S. Silva, H. Duarte, and P. M. Ferreira, "Wireless Sensors and IoT Platform for Intelligent HVAC Control," (in English), Applied Sciences-Basel, vol. 8, no. 3, Mar 2018. </w:t>
      </w:r>
    </w:p>
    <w:p w14:paraId="2FEA2CD6" w14:textId="50313BC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6</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Jarolimek, M. Stoces, and J. Vanek, "IoT networks," (in English), Agrarian Perspectives Xxv: Global and European Challenges for Food Production, Agribusiness and the Rural Economy, pp. 140-146, 2016. </w:t>
      </w:r>
    </w:p>
    <w:p w14:paraId="7AF40DB2" w14:textId="0BCF5F7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7</w:t>
      </w:r>
      <w:r w:rsidR="00892F22" w:rsidRPr="005D29C3">
        <w:rPr>
          <w:sz w:val="20"/>
          <w:szCs w:val="20"/>
          <w:lang w:val="en-GB"/>
        </w:rPr>
        <w:t>]</w:t>
      </w:r>
      <w:r w:rsidR="00892F22" w:rsidRPr="005D29C3">
        <w:rPr>
          <w:sz w:val="20"/>
          <w:szCs w:val="20"/>
          <w:lang w:val="en-GB"/>
        </w:rPr>
        <w:tab/>
      </w:r>
      <w:r w:rsidRPr="005D29C3">
        <w:rPr>
          <w:sz w:val="20"/>
          <w:szCs w:val="20"/>
          <w:lang w:val="en-GB"/>
        </w:rPr>
        <w:t xml:space="preserve">I. P. Zarko et al., "Towards an IoT Framework for Semantic and Organizational Interoperability," (in English), 2017 Global Internet of Things Summit (Giots 2017), pp. 255-260, 2017. </w:t>
      </w:r>
    </w:p>
    <w:p w14:paraId="305871D6" w14:textId="2D8E431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8</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Hefnawy et al., "Combined Use of Lifecycle Management and IoT in Smart Cities," (in English), 2017 11th International Conference on Software, Knowledge, Information Management and Applications (Skima), 2017. </w:t>
      </w:r>
    </w:p>
    <w:p w14:paraId="72C08431" w14:textId="45B030D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39</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Martinez, J. A. Pastor, B. Alvarez, and A. Iborra, "A Testbed to Evaluate the FIWARE-Based IoT Platform in the Domain of Precision Agriculture," (in English), Sensors, vol. 16, no. 11, Nov 2016. 134 </w:t>
      </w:r>
    </w:p>
    <w:p w14:paraId="384178CB" w14:textId="134F0C3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 xml:space="preserve"> [40</w:t>
      </w:r>
      <w:r w:rsidR="00892F22" w:rsidRPr="005D29C3">
        <w:rPr>
          <w:sz w:val="20"/>
          <w:szCs w:val="20"/>
          <w:lang w:val="en-GB"/>
        </w:rPr>
        <w:t>]</w:t>
      </w:r>
      <w:r w:rsidR="00892F22" w:rsidRPr="005D29C3">
        <w:rPr>
          <w:sz w:val="20"/>
          <w:szCs w:val="20"/>
          <w:lang w:val="en-GB"/>
        </w:rPr>
        <w:tab/>
      </w:r>
      <w:r w:rsidRPr="005D29C3">
        <w:rPr>
          <w:sz w:val="20"/>
          <w:szCs w:val="20"/>
          <w:lang w:val="en-GB"/>
        </w:rPr>
        <w:t xml:space="preserve">G. J. L. Paulraj, S. A. J. Francis, J. D. Peter, and I. J. Jebadurai, "Resource-aware virtual machine migration in IoT cloud," (in English), Future Generation Computer Systems-the International Journal of Escience, vol. 85, pp. 173-183, Aug 2018. </w:t>
      </w:r>
    </w:p>
    <w:p w14:paraId="42C3CB61" w14:textId="5A9363F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1</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S. Mekala and P. Viswanathan, "A Survey : Smart Agriculture IoT with Cloud Computing," (in English), 2017 International Conference on Microelectronic Devices, Circuits and Systems (Icmdcs), 2017. </w:t>
      </w:r>
    </w:p>
    <w:p w14:paraId="6C5E1496" w14:textId="636F662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2</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Murar and S. Brad, "Rapid Development of Control Algorithms and Interfaces for Remote Monitoring of Robotic Arm Through Internet of Things (IoT)," (in English), New Trends in Mechanism and Machine Science: From Fundamentals to Industrial Applications, vol. 24, pp. 941- 948, 2015. </w:t>
      </w:r>
    </w:p>
    <w:p w14:paraId="7048C237" w14:textId="43AEDB6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3</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Sanchez-Hermosilla, R. Gonzalez, F. Rodriguez, and J. G. Donaire, "Mechatronic Description of a Laser Autoguided Vehicle for Greenhouse Operations," (in English), Sensors, vol. 13, no. 1, pp. 769- 784, Jan 2013. </w:t>
      </w:r>
    </w:p>
    <w:p w14:paraId="324F9E69" w14:textId="71F42C6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4</w:t>
      </w:r>
      <w:r w:rsidR="00892F22" w:rsidRPr="005D29C3">
        <w:rPr>
          <w:sz w:val="20"/>
          <w:szCs w:val="20"/>
          <w:lang w:val="en-GB"/>
        </w:rPr>
        <w:t>]</w:t>
      </w:r>
      <w:r w:rsidR="00892F22" w:rsidRPr="005D29C3">
        <w:rPr>
          <w:sz w:val="20"/>
          <w:szCs w:val="20"/>
          <w:lang w:val="en-GB"/>
        </w:rPr>
        <w:tab/>
      </w:r>
      <w:r w:rsidRPr="005D29C3">
        <w:rPr>
          <w:sz w:val="20"/>
          <w:szCs w:val="20"/>
          <w:lang w:val="en-GB"/>
        </w:rPr>
        <w:t xml:space="preserve">Abdullah, N. Pertiwi, F. Amir, and S. Sapareng, "Citizen Behavior Model in Urban Farming Development," (in English), Proceedings of the 2nd International Conference on Education, Science, and Technology (Icest 2017), vol. 149, pp. 16-18, 2017. </w:t>
      </w:r>
    </w:p>
    <w:p w14:paraId="337CE14F" w14:textId="3F5935D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5</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Irmak, J. W. Jones, W. D. Batchelor, S. Irmak, K. J. Boote, and J. O. Paz, "Artificial neural network model as a data analysis tool in precision farming," (in English), Transactions of the Asabe, vol. 49, no. 6, pp. 2027-2037, Nov-Dec 2006. </w:t>
      </w:r>
    </w:p>
    <w:p w14:paraId="58DC7242" w14:textId="5C73C78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6</w:t>
      </w:r>
      <w:r w:rsidR="00892F22" w:rsidRPr="005D29C3">
        <w:rPr>
          <w:sz w:val="20"/>
          <w:szCs w:val="20"/>
          <w:lang w:val="en-GB"/>
        </w:rPr>
        <w:t>]</w:t>
      </w:r>
      <w:r w:rsidR="00892F22" w:rsidRPr="005D29C3">
        <w:rPr>
          <w:sz w:val="20"/>
          <w:szCs w:val="20"/>
          <w:lang w:val="en-GB"/>
        </w:rPr>
        <w:tab/>
      </w:r>
      <w:r w:rsidRPr="005D29C3">
        <w:rPr>
          <w:sz w:val="20"/>
          <w:szCs w:val="20"/>
          <w:lang w:val="en-GB"/>
        </w:rPr>
        <w:t xml:space="preserve">X. Y. Chen and Z. G. Jin, "Research on Key Technology and Applications for Internet of Things," (in Chinese), 2011 Aasri Conference on Artificial Intelligence and Industry Application (Aasri-Aiia 2011), Vol 1, pp. 386-389, 2011. </w:t>
      </w:r>
    </w:p>
    <w:p w14:paraId="1C1830A9" w14:textId="60BA965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7</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Gerhards et al., "Using precision farming technology to quantify yield effects attributed to weed competition and herbicide application," (in English), Weed Research, vol. 52, no. 1, pp. 6-15, Feb 2012. </w:t>
      </w:r>
    </w:p>
    <w:p w14:paraId="670F7F56" w14:textId="7126F4C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8</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Singh, S. K. Soni, R. P. Patel, and A. Kalra, "Technology for improving essential oil yield of Ocimum basilicum L. (sweet basil) by application of bioinoculant colonized seeds under organic field conditions," (in English), Industrial Crops and Products, vol. 45, pp. 335-342, Feb 2013. </w:t>
      </w:r>
    </w:p>
    <w:p w14:paraId="5894EC12" w14:textId="7E8865D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49</w:t>
      </w:r>
      <w:r w:rsidR="00892F22" w:rsidRPr="005D29C3">
        <w:rPr>
          <w:sz w:val="20"/>
          <w:szCs w:val="20"/>
          <w:lang w:val="en-GB"/>
        </w:rPr>
        <w:t>]</w:t>
      </w:r>
      <w:r w:rsidR="00892F22" w:rsidRPr="005D29C3">
        <w:rPr>
          <w:sz w:val="20"/>
          <w:szCs w:val="20"/>
          <w:lang w:val="en-GB"/>
        </w:rPr>
        <w:tab/>
      </w:r>
      <w:r w:rsidRPr="005D29C3">
        <w:rPr>
          <w:sz w:val="20"/>
          <w:szCs w:val="20"/>
          <w:lang w:val="en-GB"/>
        </w:rPr>
        <w:t xml:space="preserve">F. Garcia, F. Guerrin, R. Martin-Clouaire, and J. P. Rellier, "The Human Side of Agricultural Production Management - the Missing Focus in Simulation Approaches," (in English), Modsim 2005: International Congress on Modelling and Simulation: Advances and Applications for Management and Decision Making, pp. 203-209, 2005. </w:t>
      </w:r>
    </w:p>
    <w:p w14:paraId="6431429B" w14:textId="51B76E6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0</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S. Jang, H. S. Park, and D. K. Sung, "A Non-Orthogonal Resource Allocation Scheme in Spatial Group Based Random Access for Cellular M2M Communications," (in English), Ieee Transactions on Vehicular Technology, vol. 66, no. 5, pp. 4496-4500, May 2017. </w:t>
      </w:r>
    </w:p>
    <w:p w14:paraId="50D52CDE" w14:textId="0514218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1</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R. Musacchio and W. E. Grant, "Agricultural production and wetland habitat quality in a coastal prairie ecosystem: simulated effects of alternative resource policies on land-use decisions," (in English), Ecological Modelling, vol. 150, no. 1-2, pp. 23-43, Apr 15 2002. </w:t>
      </w:r>
    </w:p>
    <w:p w14:paraId="1D272475" w14:textId="70579215"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2</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Jacxsens, M. Uyttendaele, and B. De Meulenaer, "Challenges in risk assessment: quantitative risk assessment," (in English), International Conference of Sabaragamuwa University of Sri Lanka 2015 (Icsusl 2015), vol. 6, pp. 23-30, 2016. </w:t>
      </w:r>
    </w:p>
    <w:p w14:paraId="01AE4DE3" w14:textId="6A8C1F7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3</w:t>
      </w:r>
      <w:r w:rsidR="00892F22" w:rsidRPr="005D29C3">
        <w:rPr>
          <w:sz w:val="20"/>
          <w:szCs w:val="20"/>
          <w:lang w:val="en-GB"/>
        </w:rPr>
        <w:t>]</w:t>
      </w:r>
      <w:r w:rsidR="00892F22" w:rsidRPr="005D29C3">
        <w:rPr>
          <w:sz w:val="20"/>
          <w:szCs w:val="20"/>
          <w:lang w:val="en-GB"/>
        </w:rPr>
        <w:tab/>
      </w:r>
      <w:r w:rsidRPr="005D29C3">
        <w:rPr>
          <w:sz w:val="20"/>
          <w:szCs w:val="20"/>
          <w:lang w:val="en-GB"/>
        </w:rPr>
        <w:t xml:space="preserve">G. Louwagie, G. Northey, J. A. Finn, and G. Purvis, "Development of indicators for assessment of the environmental impact of livestock farming in Ireland using the Agri-environmental Footprint Index," (in English), Ecological Indicators, vol. 18, pp. 149-162, Jul 2012. </w:t>
      </w:r>
    </w:p>
    <w:p w14:paraId="16EEA57B" w14:textId="1CA12C5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4</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Costanzo and A. Faro, "Towards an Open and Interoperable Platform for Real Time Decision Making in Intelligent Cities," (in English), 8th International Conference on Signal Image Technology &amp; Internet Based Systems (Sitis 2012), pp. 571-578, 2012. </w:t>
      </w:r>
    </w:p>
    <w:p w14:paraId="5C4F1303" w14:textId="6E2E0FD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5</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Dragincic, N. Korac, and B. Blagojevic, "Group multi-criteria decision making (GMCDM) approach for selecting the most suitable table grape variety intended for organic viticulture," (in English), Computers and Electronics in Agriculture, vol. 111, pp. 194-202, Feb 2015. </w:t>
      </w:r>
    </w:p>
    <w:p w14:paraId="35996E4D" w14:textId="7821B07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 xml:space="preserve"> [56</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R. Bhatt and S. Buch, "Prediction of Formability for Sheet Metal Component using Artificial Intelligent Technique," (in English), 2nd International Conference on Signal Processing and Integrated Networks (Spin) 2015, pp. 388-393, 2015. </w:t>
      </w:r>
    </w:p>
    <w:p w14:paraId="5A295D1B" w14:textId="3F7AF86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7</w:t>
      </w:r>
      <w:r w:rsidR="00892F22" w:rsidRPr="005D29C3">
        <w:rPr>
          <w:sz w:val="20"/>
          <w:szCs w:val="20"/>
          <w:lang w:val="en-GB"/>
        </w:rPr>
        <w:t>]</w:t>
      </w:r>
      <w:r w:rsidR="00892F22" w:rsidRPr="005D29C3">
        <w:rPr>
          <w:sz w:val="20"/>
          <w:szCs w:val="20"/>
          <w:lang w:val="en-GB"/>
        </w:rPr>
        <w:tab/>
      </w:r>
      <w:r w:rsidRPr="005D29C3">
        <w:rPr>
          <w:sz w:val="20"/>
          <w:szCs w:val="20"/>
          <w:lang w:val="en-GB"/>
        </w:rPr>
        <w:t xml:space="preserve">Y. W. Soh, C. H. Koo, Y. F. Huang, and K. F. Fung, "Application of artificial intelligence models for the prediction of standardized precipitation evapotranspiration index (SPEI) at Langat River Basin, Malaysia," (in English), Computers and Electronics in Agriculture, vol. 144, pp. 164-173, Jan 2018. </w:t>
      </w:r>
    </w:p>
    <w:p w14:paraId="7FE5CC8A" w14:textId="6B9966E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8</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Jeon, B. Kim, and J. Huh, "Study on methods to determine rotor equivalent wind speed to increase prediction accuracy of wind turbine performance under wake condition," (in English), Energy for Sustainable Development, vol. 40, pp. 41-49, Oct 2017. </w:t>
      </w:r>
    </w:p>
    <w:p w14:paraId="2DE4D460" w14:textId="770DAF0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59</w:t>
      </w:r>
      <w:r w:rsidR="00892F22" w:rsidRPr="005D29C3">
        <w:rPr>
          <w:sz w:val="20"/>
          <w:szCs w:val="20"/>
          <w:lang w:val="en-GB"/>
        </w:rPr>
        <w:t>]</w:t>
      </w:r>
      <w:r w:rsidR="00892F22" w:rsidRPr="005D29C3">
        <w:rPr>
          <w:sz w:val="20"/>
          <w:szCs w:val="20"/>
          <w:lang w:val="en-GB"/>
        </w:rPr>
        <w:tab/>
      </w:r>
      <w:r w:rsidRPr="005D29C3">
        <w:rPr>
          <w:sz w:val="20"/>
          <w:szCs w:val="20"/>
          <w:lang w:val="en-GB"/>
        </w:rPr>
        <w:t xml:space="preserve">K. H. Ott, N. Aranibar, B. J. Singh, and G. W. Stockton, "Metabonomics classifies pathways affected by bioactive compounds. Artificial neural network classification of NMR spectra of plant extracts," (in English), Phytochemistry, vol. 62, no. 6, pp. 971-985, Mar 2003. </w:t>
      </w:r>
    </w:p>
    <w:p w14:paraId="3EB445A9" w14:textId="63010E0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0</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Pinho et al., "Using lichen functional diversity to assess the effects of atmospheric ammonia in Mediterranean woodlands," (in English), Journal of Applied Ecology, vol. 48, no. 5, pp. 1107-1116, Oct 2011. </w:t>
      </w:r>
    </w:p>
    <w:p w14:paraId="24E1359E" w14:textId="3A8475C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1</w:t>
      </w:r>
      <w:r w:rsidR="00892F22" w:rsidRPr="005D29C3">
        <w:rPr>
          <w:sz w:val="20"/>
          <w:szCs w:val="20"/>
          <w:lang w:val="en-GB"/>
        </w:rPr>
        <w:t>]</w:t>
      </w:r>
      <w:r w:rsidR="00892F22" w:rsidRPr="005D29C3">
        <w:rPr>
          <w:sz w:val="20"/>
          <w:szCs w:val="20"/>
          <w:lang w:val="en-GB"/>
        </w:rPr>
        <w:tab/>
      </w:r>
      <w:r w:rsidRPr="005D29C3">
        <w:rPr>
          <w:sz w:val="20"/>
          <w:szCs w:val="20"/>
          <w:lang w:val="en-GB"/>
        </w:rPr>
        <w:t xml:space="preserve">G. C. Starr, "Assessing temporal stability and spatial variability of soil water patterns with implications for precision water management," (in English), Agricultural Water Management, vol. 72, no. 3, pp. 223-243, Apr 2 2005. </w:t>
      </w:r>
    </w:p>
    <w:p w14:paraId="6ED2C457" w14:textId="457E26B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2</w:t>
      </w:r>
      <w:r w:rsidR="00892F22" w:rsidRPr="005D29C3">
        <w:rPr>
          <w:sz w:val="20"/>
          <w:szCs w:val="20"/>
          <w:lang w:val="en-GB"/>
        </w:rPr>
        <w:t>]</w:t>
      </w:r>
      <w:r w:rsidR="00892F22" w:rsidRPr="005D29C3">
        <w:rPr>
          <w:sz w:val="20"/>
          <w:szCs w:val="20"/>
          <w:lang w:val="en-GB"/>
        </w:rPr>
        <w:tab/>
      </w:r>
      <w:r w:rsidRPr="005D29C3">
        <w:rPr>
          <w:sz w:val="20"/>
          <w:szCs w:val="20"/>
          <w:lang w:val="en-GB"/>
        </w:rPr>
        <w:t xml:space="preserve">B. K. Pokhrel, K. P. Paudel, and E. Segarra, "Factors Affecting the Choice, Intensity, and Allocation of Irrigation Technologies by US Cotton Farmers," (in English), Water, vol. 10, no. 6, Jun 2018. </w:t>
      </w:r>
    </w:p>
    <w:p w14:paraId="26C3248F" w14:textId="139F420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3</w:t>
      </w:r>
      <w:r w:rsidR="00892F22" w:rsidRPr="005D29C3">
        <w:rPr>
          <w:sz w:val="20"/>
          <w:szCs w:val="20"/>
          <w:lang w:val="en-GB"/>
        </w:rPr>
        <w:t>]</w:t>
      </w:r>
      <w:r w:rsidR="00892F22" w:rsidRPr="005D29C3">
        <w:rPr>
          <w:sz w:val="20"/>
          <w:szCs w:val="20"/>
          <w:lang w:val="en-GB"/>
        </w:rPr>
        <w:tab/>
      </w:r>
      <w:r w:rsidRPr="005D29C3">
        <w:rPr>
          <w:sz w:val="20"/>
          <w:szCs w:val="20"/>
          <w:lang w:val="en-GB"/>
        </w:rPr>
        <w:t xml:space="preserve">N. Ait-Mouheb et al., "The reuse of reclaimed water for irrigation around the Mediterranean Rim: a step towards a more virtuous cycle?," (in English), Regional Environmental Change, vol. 18, no. 3, pp. 693-705, Mar 2018. </w:t>
      </w:r>
    </w:p>
    <w:p w14:paraId="275E4B9B" w14:textId="5FB3AA7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4</w:t>
      </w:r>
      <w:r w:rsidR="00892F22" w:rsidRPr="005D29C3">
        <w:rPr>
          <w:sz w:val="20"/>
          <w:szCs w:val="20"/>
          <w:lang w:val="en-GB"/>
        </w:rPr>
        <w:t>]</w:t>
      </w:r>
      <w:r w:rsidR="00892F22" w:rsidRPr="005D29C3">
        <w:rPr>
          <w:sz w:val="20"/>
          <w:szCs w:val="20"/>
          <w:lang w:val="en-GB"/>
        </w:rPr>
        <w:tab/>
      </w:r>
      <w:r w:rsidRPr="005D29C3">
        <w:rPr>
          <w:sz w:val="20"/>
          <w:szCs w:val="20"/>
          <w:lang w:val="en-GB"/>
        </w:rPr>
        <w:t xml:space="preserve">I. Mohanraj, V. Gokul, R. Ezhilarasie, and A. Umamakeswari, "Intelligent Drip Irrigation and Fertigation Using Wireless Sensor Networks," (in English), 2017 Ieee Technological Innovations in Ict for Agriculture and Rural Development (Tiar), pp. 36-41, 2017. </w:t>
      </w:r>
    </w:p>
    <w:p w14:paraId="678741FD" w14:textId="0A9FF82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5</w:t>
      </w:r>
      <w:r w:rsidR="00892F22" w:rsidRPr="005D29C3">
        <w:rPr>
          <w:sz w:val="20"/>
          <w:szCs w:val="20"/>
          <w:lang w:val="en-GB"/>
        </w:rPr>
        <w:t>]</w:t>
      </w:r>
      <w:r w:rsidR="00892F22" w:rsidRPr="005D29C3">
        <w:rPr>
          <w:sz w:val="20"/>
          <w:szCs w:val="20"/>
          <w:lang w:val="en-GB"/>
        </w:rPr>
        <w:tab/>
      </w:r>
      <w:r w:rsidRPr="005D29C3">
        <w:rPr>
          <w:sz w:val="20"/>
          <w:szCs w:val="20"/>
          <w:lang w:val="en-GB"/>
        </w:rPr>
        <w:t xml:space="preserve">G. Z. Tian, J. Zhou, and B. X. Gu, "Slipping detection and control in gripping fruits and vegetables for agricultural robot," (in English), International Journal of Agricultural and Biological Engineering, vol. 11, no. 4, pp. 45-51, Jul 2018. </w:t>
      </w:r>
    </w:p>
    <w:p w14:paraId="4AFB6818" w14:textId="3600480A"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6</w:t>
      </w:r>
      <w:r w:rsidR="00892F22" w:rsidRPr="005D29C3">
        <w:rPr>
          <w:sz w:val="20"/>
          <w:szCs w:val="20"/>
          <w:lang w:val="en-GB"/>
        </w:rPr>
        <w:t>]</w:t>
      </w:r>
      <w:r w:rsidR="00892F22" w:rsidRPr="005D29C3">
        <w:rPr>
          <w:sz w:val="20"/>
          <w:szCs w:val="20"/>
          <w:lang w:val="en-GB"/>
        </w:rPr>
        <w:tab/>
      </w:r>
      <w:r w:rsidRPr="005D29C3">
        <w:rPr>
          <w:sz w:val="20"/>
          <w:szCs w:val="20"/>
          <w:lang w:val="en-GB"/>
        </w:rPr>
        <w:t xml:space="preserve">A. Roshanianfard, T. Kamata, and N. Noguchi, "Performance evaluation of harvesting robot for heavy-weight crops," (in English), Ifac Papersonline, vol. 51, no. 17, pp. 332-338, 2018. </w:t>
      </w:r>
    </w:p>
    <w:p w14:paraId="29D52AC0" w14:textId="43D866D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7</w:t>
      </w:r>
      <w:r w:rsidR="00892F22" w:rsidRPr="005D29C3">
        <w:rPr>
          <w:sz w:val="20"/>
          <w:szCs w:val="20"/>
          <w:lang w:val="en-GB"/>
        </w:rPr>
        <w:t>]</w:t>
      </w:r>
      <w:r w:rsidR="00892F22" w:rsidRPr="005D29C3">
        <w:rPr>
          <w:sz w:val="20"/>
          <w:szCs w:val="20"/>
          <w:lang w:val="en-GB"/>
        </w:rPr>
        <w:tab/>
      </w:r>
      <w:r w:rsidRPr="005D29C3">
        <w:rPr>
          <w:sz w:val="20"/>
          <w:szCs w:val="20"/>
          <w:lang w:val="en-GB"/>
        </w:rPr>
        <w:t xml:space="preserve">T. B. Sheridan, "Human-Robot Interaction: Status and Challenges," (in English), Human Factors, vol. 58, no. 4, pp. 525-532, Jun 2016. </w:t>
      </w:r>
    </w:p>
    <w:p w14:paraId="71D5CCE8" w14:textId="7D0AB2B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8</w:t>
      </w:r>
      <w:r w:rsidR="00892F22" w:rsidRPr="005D29C3">
        <w:rPr>
          <w:sz w:val="20"/>
          <w:szCs w:val="20"/>
          <w:lang w:val="en-GB"/>
        </w:rPr>
        <w:t>]</w:t>
      </w:r>
      <w:r w:rsidR="00892F22" w:rsidRPr="005D29C3">
        <w:rPr>
          <w:sz w:val="20"/>
          <w:szCs w:val="20"/>
          <w:lang w:val="en-GB"/>
        </w:rPr>
        <w:tab/>
      </w:r>
      <w:r w:rsidRPr="005D29C3">
        <w:rPr>
          <w:sz w:val="20"/>
          <w:szCs w:val="20"/>
          <w:lang w:val="en-GB"/>
        </w:rPr>
        <w:t xml:space="preserve">N. O'Connor and K. Mehta, "Modes of greenhouse water savings," (in English), Humanitarian Technology: Science, Systems and Global Impact 2016, Humtech2016, vol. 159, pp. 259-266, 2016. </w:t>
      </w:r>
    </w:p>
    <w:p w14:paraId="3222D339" w14:textId="1E7612FC"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69</w:t>
      </w:r>
      <w:r w:rsidR="00892F22" w:rsidRPr="005D29C3">
        <w:rPr>
          <w:sz w:val="20"/>
          <w:szCs w:val="20"/>
          <w:lang w:val="en-GB"/>
        </w:rPr>
        <w:t>]</w:t>
      </w:r>
      <w:r w:rsidR="00892F22" w:rsidRPr="005D29C3">
        <w:rPr>
          <w:sz w:val="20"/>
          <w:szCs w:val="20"/>
          <w:lang w:val="en-GB"/>
        </w:rPr>
        <w:tab/>
      </w:r>
      <w:r w:rsidRPr="005D29C3">
        <w:rPr>
          <w:sz w:val="20"/>
          <w:szCs w:val="20"/>
          <w:lang w:val="en-GB"/>
        </w:rPr>
        <w:t xml:space="preserve">F. R. Li, C. Y. Gao, H. L. Zhao, and X. Y. Li, "Soil conservation effectiveness and energy efficiency of alternative rotations and continuous wheat cropping in the Loess Plateau of northwest China," (in English), Agriculture Ecosystems &amp; Environment, vol. 91, no. 1-3, pp. 101-111, Sep 2002. </w:t>
      </w:r>
    </w:p>
    <w:p w14:paraId="7D0DFDC1" w14:textId="32C3099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0</w:t>
      </w:r>
      <w:r w:rsidR="00892F22" w:rsidRPr="005D29C3">
        <w:rPr>
          <w:sz w:val="20"/>
          <w:szCs w:val="20"/>
          <w:lang w:val="en-GB"/>
        </w:rPr>
        <w:t>]</w:t>
      </w:r>
      <w:r w:rsidR="00892F22" w:rsidRPr="005D29C3">
        <w:rPr>
          <w:sz w:val="20"/>
          <w:szCs w:val="20"/>
          <w:lang w:val="en-GB"/>
        </w:rPr>
        <w:tab/>
      </w:r>
      <w:r w:rsidRPr="005D29C3">
        <w:rPr>
          <w:sz w:val="20"/>
          <w:szCs w:val="20"/>
          <w:lang w:val="en-GB"/>
        </w:rPr>
        <w:t xml:space="preserve">K. Ochoa, S. Carrillo, and L. Gutierrez, "Energy efficiency procedures for agricultural machinery used in onion cultivation (Allium fistulosum) as an alternative to reduce carbon emissions under the clean development mechanism at Aquitania (Colombia)." (in English), International Congress of Mechanical Engineering and Agricultural Sciences - Ciimca 2013, vol. 59, 2014. </w:t>
      </w:r>
    </w:p>
    <w:p w14:paraId="1CCCE354" w14:textId="7F52C61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1</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Mayer et al., ""Productivity, quality and sustainability of winter wheat under long-term conventional and organic management in Switzerland"," (in English), European Journal of Agronomy, vol. 65, pp. 27-39, Apr 2015. </w:t>
      </w:r>
    </w:p>
    <w:p w14:paraId="7B39DE0F" w14:textId="2586F01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2</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E. Swisher, J. Ruiz-Menjivar, and R. Koenig, "Value chains in renewable and sustainable food systems," (in English), Renewable Agriculture and Food Systems, vol. 33, no. 1, pp. 1-5, Feb 2018. </w:t>
      </w:r>
    </w:p>
    <w:p w14:paraId="7608EFC4" w14:textId="44B6A7E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3</w:t>
      </w:r>
      <w:r w:rsidR="00892F22" w:rsidRPr="005D29C3">
        <w:rPr>
          <w:sz w:val="20"/>
          <w:szCs w:val="20"/>
          <w:lang w:val="en-GB"/>
        </w:rPr>
        <w:t>]</w:t>
      </w:r>
      <w:r w:rsidR="00892F22" w:rsidRPr="005D29C3">
        <w:rPr>
          <w:sz w:val="20"/>
          <w:szCs w:val="20"/>
          <w:lang w:val="en-GB"/>
        </w:rPr>
        <w:tab/>
      </w:r>
      <w:r w:rsidRPr="005D29C3">
        <w:rPr>
          <w:sz w:val="20"/>
          <w:szCs w:val="20"/>
          <w:lang w:val="en-GB"/>
        </w:rPr>
        <w:t xml:space="preserve">C. Oberholster, C. Adendorff, and K. Jonker, "Financing agricultural production from a value chain perspective Recent evidence from South Africa," (in English), Outlook on Agriculture, vol. 44, no. 1, pp. 49-60, Mar 2015. </w:t>
      </w:r>
    </w:p>
    <w:p w14:paraId="2DDD80F1" w14:textId="2E54568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4</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K. Gumma, P. S. Thenkabail, P. Teluguntla, M. N. Rao, I. A. Mohammed, and A. M. Whitbread, "Mapping rice-fallow cropland areas for short-season grain legumes intensification in South Asia using MODIS 250 m time-series data," (in English), International Journal of Digital Earth, vol. 9, no. 10, pp. 981-1003, 2016. </w:t>
      </w:r>
    </w:p>
    <w:p w14:paraId="47F0EBEB" w14:textId="748884C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5</w:t>
      </w:r>
      <w:r w:rsidR="00892F22" w:rsidRPr="005D29C3">
        <w:rPr>
          <w:sz w:val="20"/>
          <w:szCs w:val="20"/>
          <w:lang w:val="en-GB"/>
        </w:rPr>
        <w:t>]</w:t>
      </w:r>
      <w:r w:rsidR="00892F22" w:rsidRPr="005D29C3">
        <w:rPr>
          <w:sz w:val="20"/>
          <w:szCs w:val="20"/>
          <w:lang w:val="en-GB"/>
        </w:rPr>
        <w:tab/>
      </w:r>
      <w:r w:rsidRPr="005D29C3">
        <w:rPr>
          <w:sz w:val="20"/>
          <w:szCs w:val="20"/>
          <w:lang w:val="en-GB"/>
        </w:rPr>
        <w:t xml:space="preserve">T. Kamata, A. Roshanianfard, and N. Noguchi, "Heavy-weight Crop Harvesting Robot - Controlling Algorithm," (in English), Ifac Papersonline, vol. 51, no. 17, pp. 244-249, 2018. </w:t>
      </w:r>
    </w:p>
    <w:p w14:paraId="4CAD19CE" w14:textId="345AE3A5"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6</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M. Alzahrani, "Development of IoT Mining Machine for Twitter Sentiment Analysis: Mining in the Cloud and Results on the Mirror," (in English), 2018 15th Learning and Technology Conference (L&amp;T), pp. 86-95, 2018. </w:t>
      </w:r>
    </w:p>
    <w:p w14:paraId="23111386" w14:textId="1DDBF58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7</w:t>
      </w:r>
      <w:r w:rsidR="00892F22" w:rsidRPr="005D29C3">
        <w:rPr>
          <w:sz w:val="20"/>
          <w:szCs w:val="20"/>
          <w:lang w:val="en-GB"/>
        </w:rPr>
        <w:t>]</w:t>
      </w:r>
      <w:r w:rsidR="00892F22" w:rsidRPr="005D29C3">
        <w:rPr>
          <w:sz w:val="20"/>
          <w:szCs w:val="20"/>
          <w:lang w:val="en-GB"/>
        </w:rPr>
        <w:tab/>
      </w:r>
      <w:r w:rsidRPr="005D29C3">
        <w:rPr>
          <w:sz w:val="20"/>
          <w:szCs w:val="20"/>
          <w:lang w:val="en-GB"/>
        </w:rPr>
        <w:t xml:space="preserve">C. Pomar, L. Hauschild, G. H. Zhang, J. Pomar, and P. A. Lovatto, "Precision feeding can significantly reduce feeding cost and nutrient excretion in growing animals," (in English), Modelling Nutrient Digestion and Utilisation in Farm Animals, pp. 327-334, 2010. </w:t>
      </w:r>
    </w:p>
    <w:p w14:paraId="261FCBED" w14:textId="1A66110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8</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Zhou, X. M. Long, and H. J. Luo, "Spectrum optimization of light-emitting diode insecticide lamp based on partial discharge evaluation," (in English), Measurement, vol. 124, pp. 72-80, Aug 2018. </w:t>
      </w:r>
    </w:p>
    <w:p w14:paraId="04664BE2" w14:textId="58A932F5"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79</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M. H. Tabatabaie, S. Rafiee, A. Keyhani, and A. Ebrahimi, "Energy and economic assessment of prune production in Tehran province of Iran," (in English), Journal of Cleaner Production, vol. 39, pp. 280-284, Jan 2013. </w:t>
      </w:r>
    </w:p>
    <w:p w14:paraId="0149BEF5" w14:textId="6E14B7E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0</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Ruiz-Garcia, G. Steinberger, and M. Rothmund, "A model and prototype implementation for tracking and tracing agricultural batch products along the food chain," (in English), Food Control, vol. 21, no. 2, pp. 112-121, Feb 10 2010. </w:t>
      </w:r>
    </w:p>
    <w:p w14:paraId="19456C48" w14:textId="2BE0A73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1</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Eisele, R. Kiese, A. Kramer, and C. Leibundgut, "Application of a catchment water quality model for assessment and prediction of nitrogen budgets," (in English), Physics and Chemistry of the Earth Part B-Hydrology Oceans and Atmosphere, vol. 26, no. 7-8, pp. 547-551, 2001. </w:t>
      </w:r>
    </w:p>
    <w:p w14:paraId="1C0E0ED5" w14:textId="647A96C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2</w:t>
      </w:r>
      <w:r w:rsidR="00892F22" w:rsidRPr="005D29C3">
        <w:rPr>
          <w:sz w:val="20"/>
          <w:szCs w:val="20"/>
          <w:lang w:val="en-GB"/>
        </w:rPr>
        <w:t>]</w:t>
      </w:r>
      <w:r w:rsidR="00892F22" w:rsidRPr="005D29C3">
        <w:rPr>
          <w:sz w:val="20"/>
          <w:szCs w:val="20"/>
          <w:lang w:val="en-GB"/>
        </w:rPr>
        <w:tab/>
      </w:r>
      <w:r w:rsidRPr="005D29C3">
        <w:rPr>
          <w:sz w:val="20"/>
          <w:szCs w:val="20"/>
          <w:lang w:val="en-GB"/>
        </w:rPr>
        <w:t xml:space="preserve">M. C. Liu, J. Chen, X. Zhao, L. Wang, and Y. P. Tian, "Dynamic obstacle detection based on multi- sensor information fusion," (in English), Ifac Papersonline, vol. 51, no. 17, pp. 861-865, 2018. </w:t>
      </w:r>
    </w:p>
    <w:p w14:paraId="771DA246" w14:textId="4DF849C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3</w:t>
      </w:r>
      <w:r w:rsidR="00892F22" w:rsidRPr="005D29C3">
        <w:rPr>
          <w:sz w:val="20"/>
          <w:szCs w:val="20"/>
          <w:lang w:val="en-GB"/>
        </w:rPr>
        <w:t>]</w:t>
      </w:r>
      <w:r w:rsidR="00892F22" w:rsidRPr="005D29C3">
        <w:rPr>
          <w:sz w:val="20"/>
          <w:szCs w:val="20"/>
          <w:lang w:val="en-GB"/>
        </w:rPr>
        <w:tab/>
      </w:r>
      <w:r w:rsidRPr="005D29C3">
        <w:rPr>
          <w:sz w:val="20"/>
          <w:szCs w:val="20"/>
          <w:lang w:val="en-GB"/>
        </w:rPr>
        <w:t xml:space="preserve">Y. T. Tao, J. Zhou, M. J. Wang, N. Zhang, and Y. M. Meng, "An optimum strategy for robotic tomato grasping based on real-time viscoelastic parameters estimation," (in English), International Journal of Advanced Robotic Systems, vol. 14, no. 4, Aug 10 2017. </w:t>
      </w:r>
    </w:p>
    <w:p w14:paraId="45AC74DA" w14:textId="49335B8B"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4</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F. Xu, G. S. Wu, Y. J. Guo, X. Y. Chen, H. T. Yang, and R. B. Zhan, "Automatic Wheat Leaf Rust Detection and Grading Diagnosis via Embedded Image Processing System," (in English), Advances in Information and Communication Technology, vol. 107, pp. 836-841, 2017. </w:t>
      </w:r>
    </w:p>
    <w:p w14:paraId="4DA2D87A" w14:textId="524BADD3"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5</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K. Pilli, B. Nallathambi, S. J. George, and V. Diwanji, "eAGROBOT-A Robot for Early Crop Disease Detection using Image Processing," (in English), 2015 2nd International Conference on Electronics and Communication Systems (Icecs), pp. 1684-1689, 2015. </w:t>
      </w:r>
    </w:p>
    <w:p w14:paraId="670467D7" w14:textId="3C5858AF"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6</w:t>
      </w:r>
      <w:r w:rsidR="00892F22" w:rsidRPr="005D29C3">
        <w:rPr>
          <w:sz w:val="20"/>
          <w:szCs w:val="20"/>
          <w:lang w:val="en-GB"/>
        </w:rPr>
        <w:t>]</w:t>
      </w:r>
      <w:r w:rsidR="00892F22" w:rsidRPr="005D29C3">
        <w:rPr>
          <w:sz w:val="20"/>
          <w:szCs w:val="20"/>
          <w:lang w:val="en-GB"/>
        </w:rPr>
        <w:tab/>
      </w:r>
      <w:r w:rsidRPr="005D29C3">
        <w:rPr>
          <w:sz w:val="20"/>
          <w:szCs w:val="20"/>
          <w:lang w:val="en-GB"/>
        </w:rPr>
        <w:t xml:space="preserve">V. Dworak, J. Selbeck, K. H. Dammer, M. Hoffmann, A. A. Zarezadeh, and C. Bobda, "Strategy for the Development of a Smart NDVI Camera System for Outdoor Plant Detection and Agricultural Embedded Systems," (in English), Sensors, vol. 13, no. 2, pp. 1523-1538, Feb 2013. </w:t>
      </w:r>
    </w:p>
    <w:p w14:paraId="29310396" w14:textId="244F1408"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7</w:t>
      </w:r>
      <w:r w:rsidR="00892F22" w:rsidRPr="005D29C3">
        <w:rPr>
          <w:sz w:val="20"/>
          <w:szCs w:val="20"/>
          <w:lang w:val="en-GB"/>
        </w:rPr>
        <w:t>]</w:t>
      </w:r>
      <w:r w:rsidR="00892F22" w:rsidRPr="005D29C3">
        <w:rPr>
          <w:sz w:val="20"/>
          <w:szCs w:val="20"/>
          <w:lang w:val="en-GB"/>
        </w:rPr>
        <w:tab/>
      </w:r>
      <w:r w:rsidRPr="005D29C3">
        <w:rPr>
          <w:sz w:val="20"/>
          <w:szCs w:val="20"/>
          <w:lang w:val="en-GB"/>
        </w:rPr>
        <w:t xml:space="preserve">D. Chilcanan, P. Navas, and S. M. Escobar, "Expert System for Remote Process Automation in Multiplatform Servers, through Human Machine Conversation," (in Spanish), 2017 12th Iberian Conference on Information Systems and Technologies (Cisti), 2017. </w:t>
      </w:r>
    </w:p>
    <w:p w14:paraId="7812DBDF" w14:textId="08C04450"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8</w:t>
      </w:r>
      <w:r w:rsidR="00892F22" w:rsidRPr="005D29C3">
        <w:rPr>
          <w:sz w:val="20"/>
          <w:szCs w:val="20"/>
          <w:lang w:val="en-GB"/>
        </w:rPr>
        <w:t>]</w:t>
      </w:r>
      <w:r w:rsidR="00892F22" w:rsidRPr="005D29C3">
        <w:rPr>
          <w:sz w:val="20"/>
          <w:szCs w:val="20"/>
          <w:lang w:val="en-GB"/>
        </w:rPr>
        <w:tab/>
      </w:r>
      <w:r w:rsidRPr="005D29C3">
        <w:rPr>
          <w:sz w:val="20"/>
          <w:szCs w:val="20"/>
          <w:lang w:val="en-GB"/>
        </w:rPr>
        <w:t xml:space="preserve">C. Dondeynaz, J. L. Puga, and C. C. Moreno, "Bayesian networks modelling in support to cross- cutting analysis of water supply and sanitation in developing countries," (in English), Hydrology and Earth System Sciences, vol. 17, no. 9, pp. 3397-3419, 2013. </w:t>
      </w:r>
    </w:p>
    <w:p w14:paraId="7C571B2D" w14:textId="5309568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89</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Montecinos, M. Ouhimmou, S. Chauhan, and M. Paquet, "Forecasting multiple waste collecting sites for the agro-food industry," (in English), Journal of Cleaner Production, vol. 187, pp. 932-939, Jun 20 2018. </w:t>
      </w:r>
    </w:p>
    <w:p w14:paraId="30CFB773" w14:textId="28494BF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0</w:t>
      </w:r>
      <w:r w:rsidR="00892F22" w:rsidRPr="005D29C3">
        <w:rPr>
          <w:sz w:val="20"/>
          <w:szCs w:val="20"/>
          <w:lang w:val="en-GB"/>
        </w:rPr>
        <w:t>]</w:t>
      </w:r>
      <w:r w:rsidR="00892F22" w:rsidRPr="005D29C3">
        <w:rPr>
          <w:sz w:val="20"/>
          <w:szCs w:val="20"/>
          <w:lang w:val="en-GB"/>
        </w:rPr>
        <w:tab/>
      </w:r>
      <w:r w:rsidRPr="005D29C3">
        <w:rPr>
          <w:sz w:val="20"/>
          <w:szCs w:val="20"/>
          <w:lang w:val="en-GB"/>
        </w:rPr>
        <w:t xml:space="preserve">D. Shin and K. Ko, "Comparative analysis of degradation rates for inland and seaside wind turbines in compliance with the International Electrotechnical Commission standard," (in English), Energy, vol. 118, pp. 1180-1186, Jan 1 2017. </w:t>
      </w:r>
    </w:p>
    <w:p w14:paraId="60E6C3AA" w14:textId="1EF505AC"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1</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G. Brigido, I. Nikolskii, L. Terrazas, and S. S. Herrera, "Estimate of the Impact of Climate Change on Soil Fertility and Coffee Production in Veracruz, Mexico.," (in Spanish), Tecnologia Y Ciencias Del Agua, vol. 6, no. 4, pp. 101-116, Jul-Aug 2015. </w:t>
      </w:r>
    </w:p>
    <w:p w14:paraId="0BA77DAD" w14:textId="38E76C61"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2</w:t>
      </w:r>
      <w:r w:rsidR="00892F22" w:rsidRPr="005D29C3">
        <w:rPr>
          <w:sz w:val="20"/>
          <w:szCs w:val="20"/>
          <w:lang w:val="en-GB"/>
        </w:rPr>
        <w:t>]</w:t>
      </w:r>
      <w:r w:rsidR="00892F22" w:rsidRPr="005D29C3">
        <w:rPr>
          <w:sz w:val="20"/>
          <w:szCs w:val="20"/>
          <w:lang w:val="en-GB"/>
        </w:rPr>
        <w:tab/>
      </w:r>
      <w:r w:rsidRPr="005D29C3">
        <w:rPr>
          <w:sz w:val="20"/>
          <w:szCs w:val="20"/>
          <w:lang w:val="en-GB"/>
        </w:rPr>
        <w:t xml:space="preserve">R. H. Xu, Y. P. Cai, Z. F. Yang, Q. Tan, W. Xu, and Q. Q. Rong, "A simulation-optimization modeling approach for watershed-scale agricultural N2O emission mitigation under multi-level uncertainties," (in English), Stochastic Environmental Research and Risk Assessment, vol. 32, no. 9, pp. 2683-2697, Sep 2018. </w:t>
      </w:r>
    </w:p>
    <w:p w14:paraId="0F650FF6" w14:textId="2135975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3</w:t>
      </w:r>
      <w:r w:rsidR="00892F22" w:rsidRPr="005D29C3">
        <w:rPr>
          <w:sz w:val="20"/>
          <w:szCs w:val="20"/>
          <w:lang w:val="en-GB"/>
        </w:rPr>
        <w:t>]</w:t>
      </w:r>
      <w:r w:rsidR="00892F22" w:rsidRPr="005D29C3">
        <w:rPr>
          <w:sz w:val="20"/>
          <w:szCs w:val="20"/>
          <w:lang w:val="en-GB"/>
        </w:rPr>
        <w:tab/>
      </w:r>
      <w:r w:rsidRPr="005D29C3">
        <w:rPr>
          <w:sz w:val="20"/>
          <w:szCs w:val="20"/>
          <w:lang w:val="en-GB"/>
        </w:rPr>
        <w:t xml:space="preserve">H. Wang, C. J. Hohimer, S. Bhusal, M. Karkee, C. K. Mo, and J. H. Miller, "Simulation As A Tool In Designing And Evaluating A Robotic Apple Harvesting System," (in English), Ifac Papersonline, vol. 51, no. 17, pp. 135-140, 2018. </w:t>
      </w:r>
    </w:p>
    <w:p w14:paraId="3FA60E0B" w14:textId="1FFC8143"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4</w:t>
      </w:r>
      <w:r w:rsidR="00892F22" w:rsidRPr="005D29C3">
        <w:rPr>
          <w:sz w:val="20"/>
          <w:szCs w:val="20"/>
          <w:lang w:val="en-GB"/>
        </w:rPr>
        <w:t>]</w:t>
      </w:r>
      <w:r w:rsidR="00892F22" w:rsidRPr="005D29C3">
        <w:rPr>
          <w:sz w:val="20"/>
          <w:szCs w:val="20"/>
          <w:lang w:val="en-GB"/>
        </w:rPr>
        <w:tab/>
      </w:r>
      <w:r w:rsidRPr="005D29C3">
        <w:rPr>
          <w:sz w:val="20"/>
          <w:szCs w:val="20"/>
          <w:lang w:val="en-GB"/>
        </w:rPr>
        <w:t xml:space="preserve">J. I. Latorre-Biel, E. Jimenez, M. Perez, F. J. Leiva, E. Martinez, and J. Blanco, "Simulation Model of a Production Facility of Agaricus bisporus Mycelium for Decision-Making Support," (in English), International Journal of Food Engineering, vol. 14, no. 2, Feb 2018. </w:t>
      </w:r>
    </w:p>
    <w:p w14:paraId="1935ED99" w14:textId="34F79CD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5</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Nolan, D. A. Paley, and K. Kroeger, "Multi-UAS Path Planning for Non-Uniform Data Collection in Precision Agriculture," (in English), 2017 Ieee Aerospace Conference, 2017. </w:t>
      </w:r>
    </w:p>
    <w:p w14:paraId="32C01A62" w14:textId="1A48B21C"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6</w:t>
      </w:r>
      <w:r w:rsidR="00892F22" w:rsidRPr="005D29C3">
        <w:rPr>
          <w:sz w:val="20"/>
          <w:szCs w:val="20"/>
          <w:lang w:val="en-GB"/>
        </w:rPr>
        <w:t>]</w:t>
      </w:r>
      <w:r w:rsidR="00892F22" w:rsidRPr="005D29C3">
        <w:rPr>
          <w:sz w:val="20"/>
          <w:szCs w:val="20"/>
          <w:lang w:val="en-GB"/>
        </w:rPr>
        <w:tab/>
      </w:r>
      <w:r w:rsidRPr="005D29C3">
        <w:rPr>
          <w:sz w:val="20"/>
          <w:szCs w:val="20"/>
          <w:lang w:val="en-GB"/>
        </w:rPr>
        <w:t xml:space="preserve">Z. Kviz, M. Kroulik, and J. Chyba, "Machinery guidance systems analysis concerning pass-to-pass accuracy as a tool for efficient plant production in fields and for soil damage reduction," (in English), Plant Soil and Environment, vol. 60, no. 1, pp. 36-42, Jan 2014. </w:t>
      </w:r>
    </w:p>
    <w:p w14:paraId="1D5845C4" w14:textId="71E59304"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7</w:t>
      </w:r>
      <w:r w:rsidR="00892F22" w:rsidRPr="005D29C3">
        <w:rPr>
          <w:sz w:val="20"/>
          <w:szCs w:val="20"/>
          <w:lang w:val="en-GB"/>
        </w:rPr>
        <w:t>]</w:t>
      </w:r>
      <w:r w:rsidR="00892F22" w:rsidRPr="005D29C3">
        <w:rPr>
          <w:sz w:val="20"/>
          <w:szCs w:val="20"/>
          <w:lang w:val="en-GB"/>
        </w:rPr>
        <w:tab/>
      </w:r>
      <w:r w:rsidRPr="005D29C3">
        <w:rPr>
          <w:sz w:val="20"/>
          <w:szCs w:val="20"/>
          <w:lang w:val="en-GB"/>
        </w:rPr>
        <w:t xml:space="preserve">F. H. R. Baio, "Evaluation of an auto-guidance system operating on a sugar cane harvester," (in English), Precision Agriculture, vol. 13, no. 1, pp. 141-147, Feb 2012. </w:t>
      </w:r>
    </w:p>
    <w:p w14:paraId="6C798C6B" w14:textId="0F45FF29"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8</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McGuire and L. Sperling, "Making seed systems more resilient to stress," (in English), Global Environmental Change-Human and Policy Dimensions, vol. 23, no. 3, pp. 644-653, Jun 2013. </w:t>
      </w:r>
    </w:p>
    <w:p w14:paraId="1D3BD86B" w14:textId="0B5A815E"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99</w:t>
      </w:r>
      <w:r w:rsidR="00892F22" w:rsidRPr="005D29C3">
        <w:rPr>
          <w:sz w:val="20"/>
          <w:szCs w:val="20"/>
          <w:lang w:val="en-GB"/>
        </w:rPr>
        <w:t>]</w:t>
      </w:r>
      <w:r w:rsidR="00892F22" w:rsidRPr="005D29C3">
        <w:rPr>
          <w:sz w:val="20"/>
          <w:szCs w:val="20"/>
          <w:lang w:val="en-GB"/>
        </w:rPr>
        <w:tab/>
      </w:r>
      <w:r w:rsidRPr="005D29C3">
        <w:rPr>
          <w:sz w:val="20"/>
          <w:szCs w:val="20"/>
          <w:lang w:val="en-GB"/>
        </w:rPr>
        <w:t xml:space="preserve">P. B. Joly, "Resilient farming systems in a complex world - new issues for the governance of science and innovation," (in English), Australian Journal of Experimental Agriculture, vol. 45, no. 6, pp. 617- 626, 2005. </w:t>
      </w:r>
    </w:p>
    <w:p w14:paraId="76CA5CEC" w14:textId="69D6A4B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00</w:t>
      </w:r>
      <w:r w:rsidR="00892F22" w:rsidRPr="005D29C3">
        <w:rPr>
          <w:sz w:val="20"/>
          <w:szCs w:val="20"/>
          <w:lang w:val="en-GB"/>
        </w:rPr>
        <w:t>]</w:t>
      </w:r>
      <w:r w:rsidR="00892F22" w:rsidRPr="005D29C3">
        <w:rPr>
          <w:sz w:val="20"/>
          <w:szCs w:val="20"/>
          <w:lang w:val="en-GB"/>
        </w:rPr>
        <w:tab/>
      </w:r>
      <w:r w:rsidRPr="005D29C3">
        <w:rPr>
          <w:sz w:val="20"/>
          <w:szCs w:val="20"/>
          <w:lang w:val="en-GB"/>
        </w:rPr>
        <w:t xml:space="preserve">N. Suryoputro, Suhardjono, W. Soetopo, and E. Suhartanto, "Calibration of Infiltration Parameters on Hydrological Tank Model Using Runoff Coefficient of Rational Method," (in English), Green Construction and Engineering Education for Sustainable Future, vol. 1887, 2017. </w:t>
      </w:r>
    </w:p>
    <w:p w14:paraId="75008BA8" w14:textId="6A79ECAD"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01</w:t>
      </w:r>
      <w:r w:rsidR="00892F22" w:rsidRPr="005D29C3">
        <w:rPr>
          <w:sz w:val="20"/>
          <w:szCs w:val="20"/>
          <w:lang w:val="en-GB"/>
        </w:rPr>
        <w:t>]</w:t>
      </w:r>
      <w:r w:rsidR="00892F22" w:rsidRPr="005D29C3">
        <w:rPr>
          <w:sz w:val="20"/>
          <w:szCs w:val="20"/>
          <w:lang w:val="en-GB"/>
        </w:rPr>
        <w:tab/>
      </w:r>
      <w:r w:rsidRPr="005D29C3">
        <w:rPr>
          <w:sz w:val="20"/>
          <w:szCs w:val="20"/>
          <w:lang w:val="en-GB"/>
        </w:rPr>
        <w:t xml:space="preserve">S. H. Hosseini, C. Y. Tang, and J. N. Jiang, "Calibration of a Wind Farm Wind Speed Model With Incomplete Wind Data," (in English), Ieee Transactions on Sustainable Energy, vol. 5, no. 1, pp. 343-350, Jan 2014. </w:t>
      </w:r>
    </w:p>
    <w:p w14:paraId="7C4C9894" w14:textId="6C40D877"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02</w:t>
      </w:r>
      <w:r w:rsidR="00892F22" w:rsidRPr="005D29C3">
        <w:rPr>
          <w:sz w:val="20"/>
          <w:szCs w:val="20"/>
          <w:lang w:val="en-GB"/>
        </w:rPr>
        <w:t>]</w:t>
      </w:r>
      <w:r w:rsidR="00892F22" w:rsidRPr="005D29C3">
        <w:rPr>
          <w:sz w:val="20"/>
          <w:szCs w:val="20"/>
          <w:lang w:val="en-GB"/>
        </w:rPr>
        <w:tab/>
      </w:r>
      <w:r w:rsidRPr="005D29C3">
        <w:rPr>
          <w:sz w:val="20"/>
          <w:szCs w:val="20"/>
          <w:lang w:val="en-GB"/>
        </w:rPr>
        <w:t>A. F. do Nascimento, E. D. Mendona, L. F. C. Leite, J. Scholberg, and J. C. L. Neves, "Calibration and validation of models for short-term decomposition and N mineralization of plant residues in the tropics," (in English), Scientia Agricola, vol. 69, no. 6, pp. 393-401, 2012. [103</w:t>
      </w:r>
      <w:r w:rsidR="00892F22" w:rsidRPr="005D29C3">
        <w:rPr>
          <w:sz w:val="20"/>
          <w:szCs w:val="20"/>
          <w:lang w:val="en-GB"/>
        </w:rPr>
        <w:t>]</w:t>
      </w:r>
      <w:r w:rsidR="00892F22" w:rsidRPr="005D29C3">
        <w:rPr>
          <w:sz w:val="20"/>
          <w:szCs w:val="20"/>
          <w:lang w:val="en-GB"/>
        </w:rPr>
        <w:tab/>
      </w:r>
      <w:r w:rsidRPr="005D29C3">
        <w:rPr>
          <w:sz w:val="20"/>
          <w:szCs w:val="20"/>
          <w:lang w:val="en-GB"/>
        </w:rPr>
        <w:t xml:space="preserve">E. J. Kladivko et al., "Standardized research protocols enable transdisciplinary research of climate variation impacts in corn production systems," (in English), Journal of Soil and Water Conservation, vol. 69, no. 6, pp. 532-542, Nov-Dec 2014. </w:t>
      </w:r>
    </w:p>
    <w:p w14:paraId="39FD441F" w14:textId="0EBD50E2" w:rsidR="004D255A" w:rsidRPr="005D29C3" w:rsidRDefault="004D255A" w:rsidP="006F4CBA">
      <w:pPr>
        <w:pStyle w:val="References"/>
        <w:spacing w:before="100" w:beforeAutospacing="1" w:after="100" w:afterAutospacing="1"/>
        <w:jc w:val="both"/>
        <w:rPr>
          <w:sz w:val="20"/>
          <w:szCs w:val="20"/>
          <w:lang w:val="en-GB"/>
        </w:rPr>
      </w:pPr>
      <w:r w:rsidRPr="005D29C3">
        <w:rPr>
          <w:sz w:val="20"/>
          <w:szCs w:val="20"/>
          <w:lang w:val="en-GB"/>
        </w:rPr>
        <w:t>[104</w:t>
      </w:r>
      <w:r w:rsidR="00892F22" w:rsidRPr="005D29C3">
        <w:rPr>
          <w:sz w:val="20"/>
          <w:szCs w:val="20"/>
          <w:lang w:val="en-GB"/>
        </w:rPr>
        <w:t>]</w:t>
      </w:r>
      <w:r w:rsidR="00892F22" w:rsidRPr="005D29C3">
        <w:rPr>
          <w:sz w:val="20"/>
          <w:szCs w:val="20"/>
          <w:lang w:val="en-GB"/>
        </w:rPr>
        <w:tab/>
      </w:r>
      <w:r w:rsidRPr="005D29C3">
        <w:rPr>
          <w:sz w:val="20"/>
          <w:szCs w:val="20"/>
          <w:lang w:val="en-GB"/>
        </w:rPr>
        <w:t xml:space="preserve">L. P. Gaspary, E. Meneghetti, F. Wendt, L. Braga, R. Storch, and L. Tarouco, "Trace: An open platform for high-layer protocols, services and networked applications management," (in English), Noms 2002: Ieee/Ifip Network Operations and Management Symposium, pp. 871-873, 2002. </w:t>
      </w:r>
    </w:p>
    <w:p w14:paraId="5683397C" w14:textId="0FD4A720" w:rsidR="00DC1B37" w:rsidRPr="005D29C3" w:rsidRDefault="00DC1B37" w:rsidP="00DC1B37">
      <w:pPr>
        <w:pStyle w:val="References"/>
        <w:spacing w:before="100" w:beforeAutospacing="1" w:after="100" w:afterAutospacing="1"/>
        <w:jc w:val="both"/>
        <w:rPr>
          <w:sz w:val="20"/>
          <w:szCs w:val="20"/>
          <w:lang w:val="en-GB"/>
        </w:rPr>
      </w:pPr>
      <w:r w:rsidRPr="005D29C3">
        <w:rPr>
          <w:sz w:val="20"/>
          <w:szCs w:val="20"/>
          <w:lang w:val="en-GB"/>
        </w:rPr>
        <w:t>[105</w:t>
      </w:r>
      <w:r w:rsidR="00892F22" w:rsidRPr="005D29C3">
        <w:rPr>
          <w:sz w:val="20"/>
          <w:szCs w:val="20"/>
          <w:lang w:val="en-GB"/>
        </w:rPr>
        <w:t>]</w:t>
      </w:r>
      <w:r w:rsidR="00892F22" w:rsidRPr="005D29C3">
        <w:rPr>
          <w:sz w:val="20"/>
          <w:szCs w:val="20"/>
          <w:lang w:val="en-GB"/>
        </w:rPr>
        <w:tab/>
      </w:r>
      <w:r w:rsidRPr="005D29C3">
        <w:rPr>
          <w:sz w:val="20"/>
          <w:szCs w:val="20"/>
          <w:lang w:val="en-GB"/>
        </w:rPr>
        <w:t>Boehlje, M. (1999). Structural Changes in the Agricultural Industries: How Do We Measure, Analyse and Understand Them? American Journal of Agricultural Economics, 81(5), 1028-1041.</w:t>
      </w:r>
    </w:p>
    <w:p w14:paraId="3411D0FF" w14:textId="6C1C32DD" w:rsidR="00DC1B37" w:rsidRPr="005D29C3" w:rsidRDefault="00DC1B37" w:rsidP="00DC1B37">
      <w:pPr>
        <w:pStyle w:val="References"/>
        <w:spacing w:before="100" w:beforeAutospacing="1" w:after="100" w:afterAutospacing="1"/>
        <w:jc w:val="both"/>
        <w:rPr>
          <w:sz w:val="20"/>
          <w:szCs w:val="20"/>
          <w:lang w:val="en-GB"/>
        </w:rPr>
      </w:pPr>
      <w:r w:rsidRPr="005D29C3">
        <w:rPr>
          <w:sz w:val="20"/>
          <w:szCs w:val="20"/>
          <w:lang w:val="en-GB"/>
        </w:rPr>
        <w:t>[106</w:t>
      </w:r>
      <w:r w:rsidR="00892F22" w:rsidRPr="005D29C3">
        <w:rPr>
          <w:sz w:val="20"/>
          <w:szCs w:val="20"/>
          <w:lang w:val="en-GB"/>
        </w:rPr>
        <w:t>]</w:t>
      </w:r>
      <w:r w:rsidR="00892F22" w:rsidRPr="005D29C3">
        <w:rPr>
          <w:sz w:val="20"/>
          <w:szCs w:val="20"/>
          <w:lang w:val="en-GB"/>
        </w:rPr>
        <w:tab/>
      </w:r>
      <w:r w:rsidRPr="005D29C3">
        <w:rPr>
          <w:sz w:val="20"/>
          <w:szCs w:val="20"/>
          <w:lang w:val="en-GB"/>
        </w:rPr>
        <w:t xml:space="preserve">Senge, P. (1997). The Fifth Discipline. Measuring Business Excellence, 1(3), 46-51. </w:t>
      </w:r>
    </w:p>
    <w:p w14:paraId="7F1BA818" w14:textId="549B3292" w:rsidR="00DC1B37" w:rsidRPr="005D29C3" w:rsidRDefault="00DC1B37" w:rsidP="00DC1B37">
      <w:pPr>
        <w:pStyle w:val="References"/>
        <w:spacing w:before="100" w:beforeAutospacing="1" w:after="100" w:afterAutospacing="1"/>
        <w:jc w:val="both"/>
        <w:rPr>
          <w:sz w:val="20"/>
          <w:szCs w:val="20"/>
          <w:lang w:val="en-GB"/>
        </w:rPr>
      </w:pPr>
      <w:r w:rsidRPr="005D29C3">
        <w:rPr>
          <w:sz w:val="20"/>
          <w:szCs w:val="20"/>
          <w:lang w:val="en-GB"/>
        </w:rPr>
        <w:t>[107</w:t>
      </w:r>
      <w:r w:rsidR="00892F22" w:rsidRPr="005D29C3">
        <w:rPr>
          <w:sz w:val="20"/>
          <w:szCs w:val="20"/>
          <w:lang w:val="en-GB"/>
        </w:rPr>
        <w:t>]</w:t>
      </w:r>
      <w:r w:rsidR="00892F22" w:rsidRPr="005D29C3">
        <w:rPr>
          <w:sz w:val="20"/>
          <w:szCs w:val="20"/>
          <w:lang w:val="en-GB"/>
        </w:rPr>
        <w:tab/>
      </w:r>
      <w:r w:rsidRPr="005D29C3">
        <w:rPr>
          <w:sz w:val="20"/>
          <w:szCs w:val="20"/>
          <w:lang w:val="en-GB"/>
        </w:rPr>
        <w:t>Senge, P. M., Dow, M., and Neath, G. (2006). Learning together: new partnerships for new times. Corporate Governance, 6(4), 420-430.</w:t>
      </w:r>
    </w:p>
    <w:p w14:paraId="4130840C" w14:textId="60EFE5B3" w:rsidR="00DC1B37" w:rsidRPr="005D29C3" w:rsidRDefault="00DC1B37" w:rsidP="00DC1B37">
      <w:pPr>
        <w:pStyle w:val="References"/>
        <w:spacing w:before="100" w:beforeAutospacing="1" w:after="100" w:afterAutospacing="1"/>
        <w:jc w:val="both"/>
        <w:rPr>
          <w:sz w:val="20"/>
          <w:szCs w:val="20"/>
          <w:lang w:val="en-GB"/>
        </w:rPr>
      </w:pPr>
      <w:r w:rsidRPr="005D29C3">
        <w:rPr>
          <w:sz w:val="20"/>
          <w:szCs w:val="20"/>
          <w:lang w:val="en-GB"/>
        </w:rPr>
        <w:t>[108</w:t>
      </w:r>
      <w:r w:rsidR="00892F22" w:rsidRPr="005D29C3">
        <w:rPr>
          <w:sz w:val="20"/>
          <w:szCs w:val="20"/>
          <w:lang w:val="en-GB"/>
        </w:rPr>
        <w:t>]</w:t>
      </w:r>
      <w:r w:rsidR="00892F22" w:rsidRPr="005D29C3">
        <w:rPr>
          <w:sz w:val="20"/>
          <w:szCs w:val="20"/>
          <w:lang w:val="en-GB"/>
        </w:rPr>
        <w:tab/>
      </w:r>
      <w:r w:rsidRPr="005D29C3">
        <w:rPr>
          <w:sz w:val="20"/>
          <w:szCs w:val="20"/>
          <w:lang w:val="en-GB"/>
        </w:rPr>
        <w:t>Bonney, L., Clark, R., Collins, R., Fearne, A. (2007). From Serendipity to Sustainable Competitive Advantage: Insights From Houston’s Farm and Their Journey of Co-Innovation; Supply Chain Management: An International Journal; pp 395-399.</w:t>
      </w:r>
    </w:p>
    <w:p w14:paraId="2B4132FC" w14:textId="6E4BFBFC" w:rsidR="006D530F" w:rsidRPr="005D29C3" w:rsidRDefault="006D530F" w:rsidP="006D530F">
      <w:pPr>
        <w:pStyle w:val="References"/>
        <w:spacing w:before="100" w:beforeAutospacing="1" w:after="100" w:afterAutospacing="1"/>
        <w:jc w:val="both"/>
        <w:rPr>
          <w:sz w:val="20"/>
          <w:szCs w:val="20"/>
          <w:lang w:val="en-GB"/>
        </w:rPr>
      </w:pPr>
      <w:r w:rsidRPr="005D29C3">
        <w:rPr>
          <w:sz w:val="20"/>
          <w:szCs w:val="20"/>
          <w:lang w:val="en-GB"/>
        </w:rPr>
        <w:t>[109</w:t>
      </w:r>
      <w:r w:rsidR="00892F22" w:rsidRPr="005D29C3">
        <w:rPr>
          <w:sz w:val="20"/>
          <w:szCs w:val="20"/>
          <w:lang w:val="en-GB"/>
        </w:rPr>
        <w:t>]</w:t>
      </w:r>
      <w:r w:rsidR="00892F22" w:rsidRPr="005D29C3">
        <w:rPr>
          <w:sz w:val="20"/>
          <w:szCs w:val="20"/>
          <w:lang w:val="en-GB"/>
        </w:rPr>
        <w:tab/>
      </w:r>
      <w:r w:rsidRPr="005D29C3">
        <w:rPr>
          <w:sz w:val="20"/>
          <w:szCs w:val="20"/>
          <w:lang w:val="en-GB"/>
        </w:rPr>
        <w:t xml:space="preserve">Collins, R. (2011); Translating Consumer Insights into Sustainable Competitive Advantage; University of Queensland; Workshop held in Mississauga, Ontario. </w:t>
      </w:r>
    </w:p>
    <w:p w14:paraId="0FA2F214" w14:textId="740EEB54" w:rsidR="006D530F" w:rsidRPr="00581F53" w:rsidRDefault="006D530F" w:rsidP="006D530F">
      <w:pPr>
        <w:pStyle w:val="References"/>
        <w:spacing w:before="100" w:beforeAutospacing="1" w:after="100" w:afterAutospacing="1"/>
        <w:jc w:val="both"/>
        <w:rPr>
          <w:sz w:val="20"/>
          <w:szCs w:val="20"/>
          <w:lang w:val="es-CL"/>
        </w:rPr>
      </w:pPr>
      <w:r w:rsidRPr="005D29C3">
        <w:rPr>
          <w:sz w:val="20"/>
          <w:szCs w:val="20"/>
          <w:lang w:val="en-GB"/>
        </w:rPr>
        <w:t>[110</w:t>
      </w:r>
      <w:r w:rsidR="00892F22" w:rsidRPr="005D29C3">
        <w:rPr>
          <w:sz w:val="20"/>
          <w:szCs w:val="20"/>
          <w:lang w:val="en-GB"/>
        </w:rPr>
        <w:t>]</w:t>
      </w:r>
      <w:r w:rsidR="00892F22" w:rsidRPr="005D29C3">
        <w:rPr>
          <w:sz w:val="20"/>
          <w:szCs w:val="20"/>
          <w:lang w:val="en-GB"/>
        </w:rPr>
        <w:tab/>
      </w:r>
      <w:r w:rsidRPr="005D29C3">
        <w:rPr>
          <w:sz w:val="20"/>
          <w:szCs w:val="20"/>
          <w:lang w:val="en-GB"/>
        </w:rPr>
        <w:t xml:space="preserve">Dunne, T. (2008). Value Chains: Insights From Australia. </w:t>
      </w:r>
      <w:r w:rsidRPr="00581F53">
        <w:rPr>
          <w:sz w:val="20"/>
          <w:szCs w:val="20"/>
          <w:lang w:val="es-CL"/>
        </w:rPr>
        <w:t>Téléchargé de http://www.agriwebinar.com/Webinar. aspx?id=e8b6071a-78e6-4c8e-8515-2a5114be209f</w:t>
      </w:r>
    </w:p>
    <w:p w14:paraId="25C13BD1" w14:textId="7B66EE39" w:rsidR="00BC5D8C" w:rsidRPr="005D29C3" w:rsidRDefault="00BC5D8C" w:rsidP="00BC5D8C">
      <w:pPr>
        <w:pStyle w:val="References"/>
        <w:spacing w:before="100" w:beforeAutospacing="1" w:after="100" w:afterAutospacing="1"/>
        <w:jc w:val="both"/>
        <w:rPr>
          <w:sz w:val="20"/>
          <w:szCs w:val="20"/>
          <w:lang w:val="en-GB"/>
        </w:rPr>
      </w:pPr>
      <w:r w:rsidRPr="005D29C3">
        <w:rPr>
          <w:sz w:val="20"/>
          <w:szCs w:val="20"/>
          <w:lang w:val="en-GB"/>
        </w:rPr>
        <w:t>[111</w:t>
      </w:r>
      <w:r w:rsidR="00892F22" w:rsidRPr="005D29C3">
        <w:rPr>
          <w:sz w:val="20"/>
          <w:szCs w:val="20"/>
          <w:lang w:val="en-GB"/>
        </w:rPr>
        <w:t>]</w:t>
      </w:r>
      <w:r w:rsidR="00892F22" w:rsidRPr="005D29C3">
        <w:rPr>
          <w:sz w:val="20"/>
          <w:szCs w:val="20"/>
          <w:lang w:val="en-GB"/>
        </w:rPr>
        <w:tab/>
      </w:r>
      <w:r w:rsidRPr="005D29C3">
        <w:rPr>
          <w:sz w:val="20"/>
          <w:szCs w:val="20"/>
          <w:lang w:val="en-GB"/>
        </w:rPr>
        <w:t>Fearne, A. (2007). Reasons for Alliance Failure; Value Chain Management; DVD; George Morris Centre.</w:t>
      </w:r>
    </w:p>
    <w:p w14:paraId="000CABF4" w14:textId="36CDF286" w:rsidR="00995C86" w:rsidRPr="005D29C3" w:rsidRDefault="00995C86" w:rsidP="00995C86">
      <w:pPr>
        <w:pStyle w:val="References"/>
        <w:spacing w:before="100" w:beforeAutospacing="1" w:after="100" w:afterAutospacing="1"/>
        <w:jc w:val="both"/>
        <w:rPr>
          <w:sz w:val="20"/>
          <w:szCs w:val="20"/>
          <w:lang w:val="en-GB"/>
        </w:rPr>
      </w:pPr>
      <w:r w:rsidRPr="005D29C3">
        <w:rPr>
          <w:sz w:val="20"/>
          <w:szCs w:val="20"/>
          <w:lang w:val="en-GB"/>
        </w:rPr>
        <w:t>[112</w:t>
      </w:r>
      <w:r w:rsidR="00892F22" w:rsidRPr="005D29C3">
        <w:rPr>
          <w:sz w:val="20"/>
          <w:szCs w:val="20"/>
          <w:lang w:val="en-GB"/>
        </w:rPr>
        <w:t>]</w:t>
      </w:r>
      <w:r w:rsidR="00892F22" w:rsidRPr="005D29C3">
        <w:rPr>
          <w:sz w:val="20"/>
          <w:szCs w:val="20"/>
          <w:lang w:val="en-GB"/>
        </w:rPr>
        <w:tab/>
      </w:r>
      <w:r w:rsidRPr="005D29C3">
        <w:rPr>
          <w:sz w:val="20"/>
          <w:szCs w:val="20"/>
          <w:lang w:val="en-GB"/>
        </w:rPr>
        <w:t xml:space="preserve">Sparling, D., (2007). Development of Value Chain Management as Business Practice; Value Chain Management; DVD; George Morris Centre. </w:t>
      </w:r>
    </w:p>
    <w:p w14:paraId="6AB5CC58" w14:textId="15DDD53A" w:rsidR="00DF784B" w:rsidRPr="005D29C3" w:rsidRDefault="00DF784B" w:rsidP="00DF784B">
      <w:pPr>
        <w:pStyle w:val="References"/>
        <w:spacing w:before="100" w:beforeAutospacing="1" w:after="100" w:afterAutospacing="1"/>
        <w:jc w:val="both"/>
        <w:rPr>
          <w:sz w:val="20"/>
          <w:szCs w:val="20"/>
          <w:lang w:val="en-GB"/>
        </w:rPr>
      </w:pPr>
      <w:r w:rsidRPr="005D29C3">
        <w:rPr>
          <w:sz w:val="20"/>
          <w:szCs w:val="20"/>
          <w:lang w:val="en-GB"/>
        </w:rPr>
        <w:t>[113</w:t>
      </w:r>
      <w:r w:rsidR="00892F22" w:rsidRPr="005D29C3">
        <w:rPr>
          <w:sz w:val="20"/>
          <w:szCs w:val="20"/>
          <w:lang w:val="en-GB"/>
        </w:rPr>
        <w:t>]</w:t>
      </w:r>
      <w:r w:rsidR="00892F22" w:rsidRPr="005D29C3">
        <w:rPr>
          <w:sz w:val="20"/>
          <w:szCs w:val="20"/>
          <w:lang w:val="en-GB"/>
        </w:rPr>
        <w:tab/>
      </w:r>
      <w:r w:rsidRPr="005D29C3">
        <w:rPr>
          <w:sz w:val="20"/>
          <w:szCs w:val="20"/>
          <w:lang w:val="en-GB"/>
        </w:rPr>
        <w:t>Cohen, W. M., and Levinthal, D. A. (1990), Absorptive Capacity: A New Perspective on Learning and Innovation, Administrative Science Quarterly, Vol. 35, No. 1, pp. 128-152.</w:t>
      </w:r>
    </w:p>
    <w:p w14:paraId="5CDF5334" w14:textId="7A49BDAD" w:rsidR="00534DE0" w:rsidRPr="005D29C3" w:rsidRDefault="00534DE0" w:rsidP="00534DE0">
      <w:pPr>
        <w:pStyle w:val="References"/>
        <w:spacing w:before="100" w:beforeAutospacing="1" w:after="100" w:afterAutospacing="1"/>
        <w:jc w:val="both"/>
        <w:rPr>
          <w:sz w:val="20"/>
          <w:szCs w:val="20"/>
          <w:lang w:val="en-GB"/>
        </w:rPr>
      </w:pPr>
      <w:r w:rsidRPr="005D29C3">
        <w:rPr>
          <w:sz w:val="20"/>
          <w:szCs w:val="20"/>
          <w:lang w:val="en-GB"/>
        </w:rPr>
        <w:t>[114</w:t>
      </w:r>
      <w:r w:rsidR="00892F22" w:rsidRPr="005D29C3">
        <w:rPr>
          <w:sz w:val="20"/>
          <w:szCs w:val="20"/>
          <w:lang w:val="en-GB"/>
        </w:rPr>
        <w:t>]</w:t>
      </w:r>
      <w:r w:rsidR="00892F22" w:rsidRPr="005D29C3">
        <w:rPr>
          <w:sz w:val="20"/>
          <w:szCs w:val="20"/>
          <w:lang w:val="en-GB"/>
        </w:rPr>
        <w:tab/>
      </w:r>
      <w:r w:rsidRPr="005D29C3">
        <w:rPr>
          <w:sz w:val="20"/>
          <w:szCs w:val="20"/>
          <w:lang w:val="en-GB"/>
        </w:rPr>
        <w:t xml:space="preserve">Gabriel Leal, Wided Guédria, Hervé Panetto (2019).     Interoperability Assessment: A Systematic Literature Review.     Computers in Industry, Elsevier, 2019, 106, pp.111-132. </w:t>
      </w:r>
      <w:r w:rsidRPr="005D29C3">
        <w:rPr>
          <w:rFonts w:ascii="Cambria Math" w:hAnsi="Cambria Math" w:cs="Cambria Math"/>
          <w:sz w:val="20"/>
          <w:szCs w:val="20"/>
          <w:lang w:val="en-GB"/>
        </w:rPr>
        <w:t>⟨</w:t>
      </w:r>
      <w:r w:rsidRPr="005D29C3">
        <w:rPr>
          <w:sz w:val="20"/>
          <w:szCs w:val="20"/>
          <w:lang w:val="en-GB"/>
        </w:rPr>
        <w:t>10.1016/j.compind.2019.01.002</w:t>
      </w:r>
      <w:r w:rsidRPr="005D29C3">
        <w:rPr>
          <w:rFonts w:ascii="Cambria Math" w:hAnsi="Cambria Math" w:cs="Cambria Math"/>
          <w:sz w:val="20"/>
          <w:szCs w:val="20"/>
          <w:lang w:val="en-GB"/>
        </w:rPr>
        <w:t>⟩</w:t>
      </w:r>
    </w:p>
    <w:p w14:paraId="52A85528" w14:textId="79FE8B1B" w:rsidR="00534DE0" w:rsidRPr="005D29C3" w:rsidRDefault="00534DE0" w:rsidP="00534DE0">
      <w:pPr>
        <w:pStyle w:val="References"/>
        <w:spacing w:before="100" w:beforeAutospacing="1" w:after="100" w:afterAutospacing="1"/>
        <w:jc w:val="both"/>
        <w:rPr>
          <w:sz w:val="20"/>
          <w:szCs w:val="20"/>
          <w:lang w:val="en-GB"/>
        </w:rPr>
      </w:pPr>
      <w:r w:rsidRPr="005D29C3">
        <w:rPr>
          <w:sz w:val="20"/>
          <w:szCs w:val="20"/>
          <w:lang w:val="en-GB"/>
        </w:rPr>
        <w:t>[115</w:t>
      </w:r>
      <w:r w:rsidR="00892F22" w:rsidRPr="005D29C3">
        <w:rPr>
          <w:sz w:val="20"/>
          <w:szCs w:val="20"/>
          <w:lang w:val="en-GB"/>
        </w:rPr>
        <w:t>]</w:t>
      </w:r>
      <w:r w:rsidR="00892F22" w:rsidRPr="005D29C3">
        <w:rPr>
          <w:sz w:val="20"/>
          <w:szCs w:val="20"/>
          <w:lang w:val="en-GB"/>
        </w:rPr>
        <w:tab/>
      </w:r>
      <w:r w:rsidRPr="005D29C3">
        <w:rPr>
          <w:sz w:val="20"/>
          <w:szCs w:val="20"/>
          <w:lang w:val="en-GB"/>
        </w:rPr>
        <w:t xml:space="preserve">Hervé Panetto, Milan Zdravković, Ricardo Jardim-Goncalves, David Romero, J. Cecil, István Mezgár (2016).     New Perspectives for the Future Interoperable Enterprise Systems. Computers in Industry, Elsevier, 2016, Special Issue: “Future Perspectives on Next Generation Enterprise Information Systems: Emerging Domains and Application Environments”, 79, pp.47-63. </w:t>
      </w:r>
      <w:r w:rsidRPr="005D29C3">
        <w:rPr>
          <w:rFonts w:ascii="Cambria Math" w:hAnsi="Cambria Math" w:cs="Cambria Math"/>
          <w:sz w:val="20"/>
          <w:szCs w:val="20"/>
          <w:lang w:val="en-GB"/>
        </w:rPr>
        <w:t>⟨</w:t>
      </w:r>
      <w:r w:rsidRPr="005D29C3">
        <w:rPr>
          <w:sz w:val="20"/>
          <w:szCs w:val="20"/>
          <w:lang w:val="en-GB"/>
        </w:rPr>
        <w:t>10.1016/j.compind.2015.08.001</w:t>
      </w:r>
      <w:r w:rsidRPr="005D29C3">
        <w:rPr>
          <w:rFonts w:ascii="Cambria Math" w:hAnsi="Cambria Math" w:cs="Cambria Math"/>
          <w:sz w:val="20"/>
          <w:szCs w:val="20"/>
          <w:lang w:val="en-GB"/>
        </w:rPr>
        <w:t>⟩</w:t>
      </w:r>
    </w:p>
    <w:p w14:paraId="57D201F2" w14:textId="352B955A" w:rsidR="00534DE0" w:rsidRPr="005D29C3" w:rsidRDefault="00534DE0" w:rsidP="00534DE0">
      <w:pPr>
        <w:pStyle w:val="References"/>
        <w:spacing w:before="100" w:beforeAutospacing="1" w:after="100" w:afterAutospacing="1"/>
        <w:jc w:val="both"/>
        <w:rPr>
          <w:sz w:val="20"/>
          <w:szCs w:val="20"/>
          <w:lang w:val="en-GB"/>
        </w:rPr>
      </w:pPr>
      <w:r w:rsidRPr="005D29C3">
        <w:rPr>
          <w:sz w:val="20"/>
          <w:szCs w:val="20"/>
          <w:lang w:val="en-GB"/>
        </w:rPr>
        <w:t>[116</w:t>
      </w:r>
      <w:r w:rsidR="00892F22" w:rsidRPr="005D29C3">
        <w:rPr>
          <w:sz w:val="20"/>
          <w:szCs w:val="20"/>
          <w:lang w:val="en-GB"/>
        </w:rPr>
        <w:t>]</w:t>
      </w:r>
      <w:r w:rsidR="00892F22" w:rsidRPr="005D29C3">
        <w:rPr>
          <w:sz w:val="20"/>
          <w:szCs w:val="20"/>
          <w:lang w:val="en-GB"/>
        </w:rPr>
        <w:tab/>
      </w:r>
      <w:r w:rsidRPr="005D29C3">
        <w:rPr>
          <w:sz w:val="20"/>
          <w:szCs w:val="20"/>
          <w:lang w:val="en-GB"/>
        </w:rPr>
        <w:t xml:space="preserve">Hervé Panetto (2007).  Towards a Classification Framework for Interoperability of Enterprise Applications.  International Journal of Computer Integrated Manufacturing, Taylor &amp; Francis, 2007, 20 (8), pp.727-740. </w:t>
      </w:r>
      <w:r w:rsidRPr="005D29C3">
        <w:rPr>
          <w:rFonts w:ascii="Cambria Math" w:hAnsi="Cambria Math" w:cs="Cambria Math"/>
          <w:sz w:val="20"/>
          <w:szCs w:val="20"/>
          <w:lang w:val="en-GB"/>
        </w:rPr>
        <w:t>⟨</w:t>
      </w:r>
      <w:r w:rsidRPr="005D29C3">
        <w:rPr>
          <w:sz w:val="20"/>
          <w:szCs w:val="20"/>
          <w:lang w:val="en-GB"/>
        </w:rPr>
        <w:t>10.1080/09511920600996419</w:t>
      </w:r>
      <w:r w:rsidRPr="005D29C3">
        <w:rPr>
          <w:rFonts w:ascii="Cambria Math" w:hAnsi="Cambria Math" w:cs="Cambria Math"/>
          <w:sz w:val="20"/>
          <w:szCs w:val="20"/>
          <w:lang w:val="en-GB"/>
        </w:rPr>
        <w:t>⟩</w:t>
      </w:r>
    </w:p>
    <w:p w14:paraId="1B4C5D7C" w14:textId="692CF3B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17]</w:t>
      </w:r>
      <w:r w:rsidRPr="005D29C3">
        <w:rPr>
          <w:sz w:val="20"/>
          <w:szCs w:val="20"/>
          <w:lang w:val="en-GB"/>
        </w:rPr>
        <w:tab/>
        <w:t>I. Mundi, M. M. E. Alemany, R. Poler, and V. S. Fuertes-Miquel, “Review of mathematical models for production planning under uncertainty due to lack of homogeneity: proposal of a conceptual model,” Int. J. Prod. Res., vol. 7543, pp. 1–45, 2019.</w:t>
      </w:r>
    </w:p>
    <w:p w14:paraId="5BAB2D66" w14:textId="15255F9B"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18]</w:t>
      </w:r>
      <w:r w:rsidRPr="005D29C3">
        <w:rPr>
          <w:sz w:val="20"/>
          <w:szCs w:val="20"/>
          <w:lang w:val="en-GB"/>
        </w:rPr>
        <w:tab/>
        <w:t>A. Esteso, M. M. E. Alemany, and A. Ortiz, “Deterministic and uncertain methods and models for managing agri-food supply chain,” Dir. y Organ., vol. 62, pp. 41–46, 2017.</w:t>
      </w:r>
    </w:p>
    <w:p w14:paraId="50F97A3F" w14:textId="699BA0B5"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19]</w:t>
      </w:r>
      <w:r w:rsidRPr="005D29C3">
        <w:rPr>
          <w:sz w:val="20"/>
          <w:szCs w:val="20"/>
          <w:lang w:val="en-GB"/>
        </w:rPr>
        <w:tab/>
        <w:t>A. Esteso, M. M. E. Alemany, and A. Ortiz, “Conceptual framework for designing agri-food supply chains under uncertainty by mathematical programming models,” Int. J. Prod. Res., vol. 56, no. 13, pp. 4418–4446, 2018.</w:t>
      </w:r>
    </w:p>
    <w:p w14:paraId="0DD394B6" w14:textId="1110968C"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0]</w:t>
      </w:r>
      <w:r w:rsidRPr="005D29C3">
        <w:rPr>
          <w:sz w:val="20"/>
          <w:szCs w:val="20"/>
          <w:lang w:val="en-GB"/>
        </w:rPr>
        <w:tab/>
        <w:t>H. Grillo, M. M. E. Alemany, A. Ortiz, and B. De Baets, “Possibilistic compositions and state functions: application to the order promising process for perishables,” Int. J. Prod. Res., vol. 0, no. 0, pp. 1–26, 2019.</w:t>
      </w:r>
    </w:p>
    <w:p w14:paraId="08FCCB15" w14:textId="01B9AF53"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1]</w:t>
      </w:r>
      <w:r w:rsidRPr="005D29C3">
        <w:rPr>
          <w:sz w:val="20"/>
          <w:szCs w:val="20"/>
          <w:lang w:val="en-GB"/>
        </w:rPr>
        <w:tab/>
        <w:t>E. T. Iakovou, D. Vlachos, C. Achillas, and F. Anastasiadis, “Design of sustainable supply chains for the agrifood sector: A holistic research framework,” Agric. Eng. Int. CIGR J., no. SPEC. ISSUE, pp. 1–10, 2014.</w:t>
      </w:r>
    </w:p>
    <w:p w14:paraId="6507AA9C" w14:textId="309AFBB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2]</w:t>
      </w:r>
      <w:r w:rsidRPr="005D29C3">
        <w:rPr>
          <w:sz w:val="20"/>
          <w:szCs w:val="20"/>
          <w:lang w:val="en-GB"/>
        </w:rPr>
        <w:tab/>
        <w:t>FAO, The future of food and agriculture - Alternative pathways to 2050. 2018.</w:t>
      </w:r>
    </w:p>
    <w:p w14:paraId="254BA70D" w14:textId="0EF6F809"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3]</w:t>
      </w:r>
      <w:r w:rsidRPr="005D29C3">
        <w:rPr>
          <w:sz w:val="20"/>
          <w:szCs w:val="20"/>
          <w:lang w:val="en-GB"/>
        </w:rPr>
        <w:tab/>
        <w:t>ten Hompel, M., &amp; Henke, M. (2017). Logistik 4.0—Ein Ausblick auf die Planung und das Management der zukünftigen Logistik vor dem Hintergrund der vierten industriellen Revolution. In B. Vogel-Heuser, T. Bauernhansl, &amp; M. Hompel ten (Eds.), Handbuch Industrie 4.0 Bd.4: Allgemeine Grundlagen (2nd ed., pp. 249–259). Berlin, Heidelberg: Springer</w:t>
      </w:r>
    </w:p>
    <w:p w14:paraId="72291589" w14:textId="145DD503"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3]</w:t>
      </w:r>
      <w:r w:rsidRPr="005D29C3">
        <w:rPr>
          <w:sz w:val="20"/>
          <w:szCs w:val="20"/>
          <w:lang w:val="en-GB"/>
        </w:rPr>
        <w:tab/>
        <w:t>J. Otoo, J. K. Ofori, and F. Amoah, “Optimal selection of crops : A casestudy of small scale farms in Fanteakwa district, Ghana,” Int. J. Sci. Technol. Res., vol. 4, no. 5, pp. 142–146, 2015.</w:t>
      </w:r>
    </w:p>
    <w:p w14:paraId="27CA25E2" w14:textId="665C8CBF"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4]</w:t>
      </w:r>
      <w:r w:rsidRPr="005D29C3">
        <w:rPr>
          <w:sz w:val="20"/>
          <w:szCs w:val="20"/>
          <w:lang w:val="en-GB"/>
        </w:rPr>
        <w:tab/>
        <w:t>S. Wolfert, L. Ge, C. Verdouw, and M. J. Bogaardt, “Big Data in Smart Farming – A review,” Agric. Syst., vol. 153, pp. 69–80, 2017.</w:t>
      </w:r>
    </w:p>
    <w:p w14:paraId="111C27E5" w14:textId="55563B4A"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5]</w:t>
      </w:r>
      <w:r w:rsidRPr="005D29C3">
        <w:rPr>
          <w:sz w:val="20"/>
          <w:szCs w:val="20"/>
          <w:lang w:val="en-GB"/>
        </w:rPr>
        <w:tab/>
        <w:t>F. J. Riggins and S. F. Wamba, “Research directions on the adoption, usage, and impact of the internet of things through the use of big data analytics,” Proc. Annu. Hawaii Int. Conf. Syst. Sci., vol. 2015-March, pp. 1531–1540, 2015.</w:t>
      </w:r>
    </w:p>
    <w:p w14:paraId="0033390A" w14:textId="23C16AF9"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6]</w:t>
      </w:r>
      <w:r w:rsidRPr="005D29C3">
        <w:rPr>
          <w:sz w:val="20"/>
          <w:szCs w:val="20"/>
          <w:lang w:val="en-GB"/>
        </w:rPr>
        <w:tab/>
        <w:t>R. Nukala, K. Panduru, A. Shields, D. Riordan, P. Doody, and J. Walsh, “Internet of Things: A review from ‘Farm to Fork,’” 2016 27th Irish Signals Syst. Conf. ISSC 2016, pp. 1–6, 2016.</w:t>
      </w:r>
    </w:p>
    <w:p w14:paraId="481FD4A1" w14:textId="4F6FF083"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7]</w:t>
      </w:r>
      <w:r w:rsidRPr="005D29C3">
        <w:rPr>
          <w:sz w:val="20"/>
          <w:szCs w:val="20"/>
          <w:lang w:val="en-GB"/>
        </w:rPr>
        <w:tab/>
        <w:t>C. Brewster, I. Roussaki, N. Kalatzis, K. Doolin, and K. Ellis, “IoT in Agriculture: Designing a Europe-Wide Large-Scale Pilot,” IEEE Commun. Mag., vol. 55, no. 9, pp. 26–33, 2017.</w:t>
      </w:r>
    </w:p>
    <w:p w14:paraId="082CED79" w14:textId="314DAB78"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8]</w:t>
      </w:r>
      <w:r w:rsidRPr="005D29C3">
        <w:rPr>
          <w:sz w:val="20"/>
          <w:szCs w:val="20"/>
          <w:lang w:val="en-GB"/>
        </w:rPr>
        <w:tab/>
        <w:t>S. F. Khan and M. Y. Ismail, “An investigation into the challenges and opportunities associated with the application of Internet of Things (IoT) in the agricultural sector-A review,” J. Comput. Sci., vol. 14, no. 2, pp. 132–143, 2017.</w:t>
      </w:r>
    </w:p>
    <w:p w14:paraId="3E9EF9AC" w14:textId="6BB3A6C6"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29]</w:t>
      </w:r>
      <w:r w:rsidRPr="005D29C3">
        <w:rPr>
          <w:sz w:val="20"/>
          <w:szCs w:val="20"/>
          <w:lang w:val="en-GB"/>
        </w:rPr>
        <w:tab/>
        <w:t>A. Luque, M. E. Peralta, A. de las Heras, and A. Córdoba, “State of the Industry 4.0 in the Andalusian food sector,” Procedia Manuf., vol. 13, pp. 1199–1205, 2017.</w:t>
      </w:r>
    </w:p>
    <w:p w14:paraId="73DD1698" w14:textId="058462BF"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0]</w:t>
      </w:r>
      <w:r w:rsidRPr="005D29C3">
        <w:rPr>
          <w:sz w:val="20"/>
          <w:szCs w:val="20"/>
          <w:lang w:val="en-GB"/>
        </w:rPr>
        <w:tab/>
        <w:t>Gómez-Chabla R., Real-Avilés K., Morán C., Grijalva P., Recalde T. (2019) IoT Applications in Agriculture: A Systematic Literature Review. In: Valencia-García R., Alcaraz-Mármol G., Cioppo-Morstadt J., Vera-Lucio N., Bucaram-Leverone M. (eds) ICT for Agriculture and Environment. CITAMA2019 2019. Advances in Intelligent Systems and Computing, vol 901. Springer, Cham</w:t>
      </w:r>
    </w:p>
    <w:p w14:paraId="03B8C0A1" w14:textId="21363952"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1]</w:t>
      </w:r>
      <w:r w:rsidRPr="005D29C3">
        <w:rPr>
          <w:sz w:val="20"/>
          <w:szCs w:val="20"/>
          <w:lang w:val="en-GB"/>
        </w:rPr>
        <w:tab/>
        <w:t>X. Shi et al., “State-of-the-art internet of things in protected agriculture,” Sensors (Switzerland), vol. 19, no. 8, 2019.</w:t>
      </w:r>
    </w:p>
    <w:p w14:paraId="0207A682" w14:textId="7CB8D20B" w:rsidR="00F573EB" w:rsidRPr="00581F53" w:rsidRDefault="007C6643" w:rsidP="00F573EB">
      <w:pPr>
        <w:pStyle w:val="References"/>
        <w:spacing w:before="100" w:beforeAutospacing="1" w:after="100" w:afterAutospacing="1"/>
        <w:jc w:val="both"/>
        <w:rPr>
          <w:sz w:val="20"/>
          <w:szCs w:val="20"/>
          <w:lang w:val="es-CL"/>
        </w:rPr>
      </w:pPr>
      <w:r w:rsidRPr="005D29C3">
        <w:rPr>
          <w:sz w:val="20"/>
          <w:szCs w:val="20"/>
          <w:lang w:val="en-GB"/>
        </w:rPr>
        <w:t>[132]</w:t>
      </w:r>
      <w:r w:rsidRPr="005D29C3">
        <w:rPr>
          <w:sz w:val="20"/>
          <w:szCs w:val="20"/>
          <w:lang w:val="en-GB"/>
        </w:rPr>
        <w:tab/>
      </w:r>
      <w:r w:rsidR="00F573EB" w:rsidRPr="005D29C3">
        <w:rPr>
          <w:sz w:val="20"/>
          <w:szCs w:val="20"/>
          <w:lang w:val="en-GB"/>
        </w:rPr>
        <w:t xml:space="preserve">K. Rabah, “Overview of Blockchain as the Engine of the 4th Industrial Revolution,” Mara Res. J. Bus. </w:t>
      </w:r>
      <w:r w:rsidR="00F573EB" w:rsidRPr="00581F53">
        <w:rPr>
          <w:sz w:val="20"/>
          <w:szCs w:val="20"/>
          <w:lang w:val="es-CL"/>
        </w:rPr>
        <w:t>Manag. - ISSN 2519-1381, vol. 1, no. 1, pp. 125–135, 2016.</w:t>
      </w:r>
    </w:p>
    <w:p w14:paraId="01A4B18B" w14:textId="6F04EC36" w:rsidR="007C6643" w:rsidRPr="00581F53" w:rsidRDefault="007C6643" w:rsidP="007C6643">
      <w:pPr>
        <w:pStyle w:val="References"/>
        <w:spacing w:before="100" w:beforeAutospacing="1" w:after="100" w:afterAutospacing="1"/>
        <w:jc w:val="both"/>
        <w:rPr>
          <w:sz w:val="20"/>
          <w:szCs w:val="20"/>
          <w:lang w:val="es-CL"/>
        </w:rPr>
      </w:pPr>
      <w:r w:rsidRPr="00581F53">
        <w:rPr>
          <w:sz w:val="20"/>
          <w:szCs w:val="20"/>
          <w:lang w:val="es-CL"/>
        </w:rPr>
        <w:t>[133]</w:t>
      </w:r>
      <w:r w:rsidRPr="00581F53">
        <w:rPr>
          <w:sz w:val="20"/>
          <w:szCs w:val="20"/>
          <w:lang w:val="es-CL"/>
        </w:rPr>
        <w:tab/>
        <w:t>O. Bermeo-almeida, M. Cardenas-rodriguez, T. Samaniego-cobo, E. Ferruzola-g, R. Cabezas-cabezas, and W. Baz, “Technologies and Innovation,” vol. 749, pp. 44–56, 2017.</w:t>
      </w:r>
    </w:p>
    <w:p w14:paraId="263BD3A0" w14:textId="3F8A3AEB"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4]</w:t>
      </w:r>
      <w:r w:rsidRPr="005D29C3">
        <w:rPr>
          <w:sz w:val="20"/>
          <w:szCs w:val="20"/>
          <w:lang w:val="en-GB"/>
        </w:rPr>
        <w:tab/>
        <w:t>T. Ko, J. Lee, and D. Ryu, “Blockchain technology and manufacturing industry: Real-time transparency and cost savings,” Sustain., vol. 10, no. 11, pp. 1–20, 2018.</w:t>
      </w:r>
    </w:p>
    <w:p w14:paraId="60326875" w14:textId="75998701"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5]</w:t>
      </w:r>
      <w:r w:rsidRPr="005D29C3">
        <w:rPr>
          <w:sz w:val="20"/>
          <w:szCs w:val="20"/>
          <w:lang w:val="en-GB"/>
        </w:rPr>
        <w:tab/>
        <w:t>M. Tripoli and J. Schmidhuber, “Emerging Opportunities for the Application of Blockchain in the Agri-food Industry Agriculture,” Food Agric. Organ. United Nations, no. August, 2018.</w:t>
      </w:r>
    </w:p>
    <w:p w14:paraId="08DE32DA" w14:textId="49D79A92"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6]</w:t>
      </w:r>
      <w:r w:rsidRPr="005D29C3">
        <w:rPr>
          <w:sz w:val="20"/>
          <w:szCs w:val="20"/>
          <w:lang w:val="en-GB"/>
        </w:rPr>
        <w:tab/>
        <w:t>M. M. Queiroz, R. Telles, and S. H. Bonilla, “Blockchain and supply chain management integration: a systematic review of the literature,” Supply Chain Manag., no. December, 2019.</w:t>
      </w:r>
    </w:p>
    <w:p w14:paraId="4F518500" w14:textId="3AB2205A"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137]</w:t>
      </w:r>
      <w:r w:rsidRPr="005D29C3">
        <w:rPr>
          <w:sz w:val="20"/>
          <w:szCs w:val="20"/>
          <w:lang w:val="en-GB"/>
        </w:rPr>
        <w:tab/>
        <w:t>G. Zhao et al., “Blockchain technology in agri-food value chain management: A synthesis of applications, challenges and future research directions,” Comput. Ind., vol. 109, pp. 83–99, 2019.</w:t>
      </w:r>
    </w:p>
    <w:p w14:paraId="0568267F" w14:textId="0943ADD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38</w:t>
      </w:r>
      <w:r w:rsidRPr="005D29C3">
        <w:rPr>
          <w:sz w:val="20"/>
          <w:szCs w:val="20"/>
          <w:lang w:val="en-GB"/>
        </w:rPr>
        <w:t>]</w:t>
      </w:r>
      <w:r w:rsidRPr="005D29C3">
        <w:rPr>
          <w:sz w:val="20"/>
          <w:szCs w:val="20"/>
          <w:lang w:val="en-GB"/>
        </w:rPr>
        <w:tab/>
        <w:t>K. Bronson and I. Knezevic, “Big Data in food and agriculture,” Big Data Soc., vol. 3, no. 1, p. 205395171664817, 2016.</w:t>
      </w:r>
    </w:p>
    <w:p w14:paraId="07999348" w14:textId="581C98F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39</w:t>
      </w:r>
      <w:r w:rsidRPr="005D29C3">
        <w:rPr>
          <w:sz w:val="20"/>
          <w:szCs w:val="20"/>
          <w:lang w:val="en-GB"/>
        </w:rPr>
        <w:t>]</w:t>
      </w:r>
      <w:r w:rsidRPr="005D29C3">
        <w:rPr>
          <w:sz w:val="20"/>
          <w:szCs w:val="20"/>
          <w:lang w:val="en-GB"/>
        </w:rPr>
        <w:tab/>
        <w:t>P. Ribarics, “Big Data and its impact on agriculture,” Ecocycles, vol. 2, no. 1, pp. 33–34, 2016.</w:t>
      </w:r>
    </w:p>
    <w:p w14:paraId="29B3ED07" w14:textId="33F4139E"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40</w:t>
      </w:r>
      <w:r w:rsidRPr="005D29C3">
        <w:rPr>
          <w:sz w:val="20"/>
          <w:szCs w:val="20"/>
          <w:lang w:val="en-GB"/>
        </w:rPr>
        <w:t>]</w:t>
      </w:r>
      <w:r w:rsidRPr="005D29C3">
        <w:rPr>
          <w:sz w:val="20"/>
          <w:szCs w:val="20"/>
          <w:lang w:val="en-GB"/>
        </w:rPr>
        <w:tab/>
        <w:t>A. Kamilaris, A. Kartakoullis, and F. X. Prenafeta-Boldú, “A review on the practice of big data analysis in agriculture,” Comput. Electron. Agric., vol. 143, no. September, pp. 23–37, 2017.</w:t>
      </w:r>
    </w:p>
    <w:p w14:paraId="7698DE09" w14:textId="354F4542"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41</w:t>
      </w:r>
      <w:r w:rsidRPr="005D29C3">
        <w:rPr>
          <w:sz w:val="20"/>
          <w:szCs w:val="20"/>
          <w:lang w:val="en-GB"/>
        </w:rPr>
        <w:t>]</w:t>
      </w:r>
      <w:r w:rsidRPr="005D29C3">
        <w:rPr>
          <w:sz w:val="20"/>
          <w:szCs w:val="20"/>
          <w:lang w:val="en-GB"/>
        </w:rPr>
        <w:tab/>
        <w:t>S. Himesh, “Digital revolution and Big Data: a new revolution in agriculture.,” CAB Rev. Perspect. Agric. Vet. Sci. Nutr. Nat. Resour., vol. 13, no. 021, 2018.</w:t>
      </w:r>
    </w:p>
    <w:p w14:paraId="618AFDD2" w14:textId="11987563"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42</w:t>
      </w:r>
      <w:r w:rsidRPr="005D29C3">
        <w:rPr>
          <w:sz w:val="20"/>
          <w:szCs w:val="20"/>
          <w:lang w:val="en-GB"/>
        </w:rPr>
        <w:t>]</w:t>
      </w:r>
      <w:r w:rsidRPr="005D29C3">
        <w:rPr>
          <w:sz w:val="20"/>
          <w:szCs w:val="20"/>
          <w:lang w:val="en-GB"/>
        </w:rPr>
        <w:tab/>
        <w:t>M. K. Saggi and S. Jain, “A survey towards an integration of big data analytics to big insights for value-creation,” Inf. Process. Manag., vol. 54, no. 5, pp. 758–790, 2018.</w:t>
      </w:r>
    </w:p>
    <w:p w14:paraId="147D6294" w14:textId="6ADBA25E" w:rsidR="00F573EB" w:rsidRPr="005D29C3" w:rsidRDefault="007C6643" w:rsidP="00F573EB">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43</w:t>
      </w:r>
      <w:r w:rsidRPr="005D29C3">
        <w:rPr>
          <w:sz w:val="20"/>
          <w:szCs w:val="20"/>
          <w:lang w:val="en-GB"/>
        </w:rPr>
        <w:t>]</w:t>
      </w:r>
      <w:r w:rsidRPr="005D29C3">
        <w:rPr>
          <w:sz w:val="20"/>
          <w:szCs w:val="20"/>
          <w:lang w:val="en-GB"/>
        </w:rPr>
        <w:tab/>
        <w:t>T. Nguyen, L. ZHOU, V. Spiegler, P. Ieromonachou, and Y. Lin, “Big data analytics in supply chain management: A state-of-the-art literature review,” Comput. Oper. Res., vol. 98, pp. 254–264, 2018.</w:t>
      </w:r>
    </w:p>
    <w:p w14:paraId="06F0D6BB" w14:textId="1C8F7D1A" w:rsidR="00F573EB" w:rsidRPr="005D29C3" w:rsidRDefault="00F573EB" w:rsidP="00AB303D">
      <w:pPr>
        <w:pStyle w:val="References"/>
        <w:spacing w:before="100" w:beforeAutospacing="1" w:after="100" w:afterAutospacing="1"/>
        <w:jc w:val="both"/>
        <w:rPr>
          <w:sz w:val="20"/>
          <w:szCs w:val="20"/>
          <w:lang w:val="en-GB"/>
        </w:rPr>
      </w:pPr>
      <w:r w:rsidRPr="005D29C3">
        <w:rPr>
          <w:sz w:val="20"/>
          <w:szCs w:val="20"/>
          <w:lang w:val="en-GB"/>
        </w:rPr>
        <w:t>[144] K. Rabah, M. Research, and K. Nairobi, “Convergence of AI, IoT, Big Data and Blockchain: A Review,” Lake Inst. J., vol. 1, no. 1, pp. 1–18, 2018.</w:t>
      </w:r>
    </w:p>
    <w:p w14:paraId="08D03E28" w14:textId="779FDF6B"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F573EB" w:rsidRPr="005D29C3">
        <w:rPr>
          <w:sz w:val="20"/>
          <w:szCs w:val="20"/>
          <w:lang w:val="en-GB"/>
        </w:rPr>
        <w:t>145</w:t>
      </w:r>
      <w:r w:rsidRPr="005D29C3">
        <w:rPr>
          <w:sz w:val="20"/>
          <w:szCs w:val="20"/>
          <w:lang w:val="en-GB"/>
        </w:rPr>
        <w:t>]</w:t>
      </w:r>
      <w:r w:rsidRPr="005D29C3">
        <w:rPr>
          <w:sz w:val="20"/>
          <w:szCs w:val="20"/>
          <w:lang w:val="en-GB"/>
        </w:rPr>
        <w:tab/>
        <w:t>S. S. Kamble, A. Gunasekaran, and S. A. Gawankar, “Achieving sustainable performance in a data-driven agriculture supply chain: A review for research and applications,” Int. J. Prod. Econ., vol. 219, no. July 2018, pp. 179–194, 2020.</w:t>
      </w:r>
    </w:p>
    <w:p w14:paraId="37ED4665" w14:textId="10A9E867"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46</w:t>
      </w:r>
      <w:r w:rsidRPr="005D29C3">
        <w:rPr>
          <w:sz w:val="20"/>
          <w:szCs w:val="20"/>
          <w:lang w:val="en-GB"/>
        </w:rPr>
        <w:t>]</w:t>
      </w:r>
      <w:r w:rsidRPr="005D29C3">
        <w:rPr>
          <w:sz w:val="20"/>
          <w:szCs w:val="20"/>
          <w:lang w:val="en-GB"/>
        </w:rPr>
        <w:tab/>
        <w:t>P. Mercy, N. Rani, T. Rajesh, and R. Saravanan, “Expert Systems in Agriculture: A Review,” J. Comput. Sci. Appl., vol. 3, no. 1, pp. 59–71, 2011.</w:t>
      </w:r>
    </w:p>
    <w:p w14:paraId="24B25D92" w14:textId="7913784D"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47</w:t>
      </w:r>
      <w:r w:rsidRPr="005D29C3">
        <w:rPr>
          <w:sz w:val="20"/>
          <w:szCs w:val="20"/>
          <w:lang w:val="en-GB"/>
        </w:rPr>
        <w:t>]</w:t>
      </w:r>
      <w:r w:rsidRPr="005D29C3">
        <w:rPr>
          <w:sz w:val="20"/>
          <w:szCs w:val="20"/>
          <w:lang w:val="en-GB"/>
        </w:rPr>
        <w:tab/>
        <w:t>K. G. Liakos, P. Busato, D. Moshou, S. Pearson, and D. Bochtis, “Machine learning in agriculture: A review,” Sensors (Switzerland), vol. 18, no. 8, pp. 1–29, 2018.</w:t>
      </w:r>
    </w:p>
    <w:p w14:paraId="69BC6B73" w14:textId="0A61C1EE"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48</w:t>
      </w:r>
      <w:r w:rsidRPr="005D29C3">
        <w:rPr>
          <w:sz w:val="20"/>
          <w:szCs w:val="20"/>
          <w:lang w:val="en-GB"/>
        </w:rPr>
        <w:t>]</w:t>
      </w:r>
      <w:r w:rsidRPr="005D29C3">
        <w:rPr>
          <w:sz w:val="20"/>
          <w:szCs w:val="20"/>
          <w:lang w:val="en-GB"/>
        </w:rPr>
        <w:tab/>
        <w:t>J. Divya and K. Sreekumar, “A Survey on Expert System in Agriculture,” Int. J. Comput. Sci. Inf. Technol., vol. 5, no. 6, pp. 7861–7864, 2014.</w:t>
      </w:r>
    </w:p>
    <w:p w14:paraId="7C730A91" w14:textId="378E4E9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49</w:t>
      </w:r>
      <w:r w:rsidRPr="005D29C3">
        <w:rPr>
          <w:sz w:val="20"/>
          <w:szCs w:val="20"/>
          <w:lang w:val="en-GB"/>
        </w:rPr>
        <w:t>]</w:t>
      </w:r>
      <w:r w:rsidRPr="005D29C3">
        <w:rPr>
          <w:sz w:val="20"/>
          <w:szCs w:val="20"/>
          <w:lang w:val="en-GB"/>
        </w:rPr>
        <w:tab/>
        <w:t>S. Mishra, V. Deep, and Akankasha, “Expert Systems In Agriculture: An Overview,” Int. J. Sci. Technol. Eng., vol. 1, no. 5, pp. 45–49, 2014.</w:t>
      </w:r>
    </w:p>
    <w:p w14:paraId="64695D2D" w14:textId="0FD2D7B1"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50</w:t>
      </w:r>
      <w:r w:rsidRPr="005D29C3">
        <w:rPr>
          <w:sz w:val="20"/>
          <w:szCs w:val="20"/>
          <w:lang w:val="en-GB"/>
        </w:rPr>
        <w:t>]</w:t>
      </w:r>
      <w:r w:rsidRPr="005D29C3">
        <w:rPr>
          <w:sz w:val="20"/>
          <w:szCs w:val="20"/>
          <w:lang w:val="en-GB"/>
        </w:rPr>
        <w:tab/>
        <w:t>S. Mishra, D. Mishra, and G. H. Santra, “Applications of machine learning techniques in agricultural crop production: A review paper,” Indian J. Sci. Technol., vol. 9, no. 38, 2016.</w:t>
      </w:r>
    </w:p>
    <w:p w14:paraId="392874F8" w14:textId="3A94C9E1"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51</w:t>
      </w:r>
      <w:r w:rsidRPr="005D29C3">
        <w:rPr>
          <w:sz w:val="20"/>
          <w:szCs w:val="20"/>
          <w:lang w:val="en-GB"/>
        </w:rPr>
        <w:t>]</w:t>
      </w:r>
      <w:r w:rsidRPr="005D29C3">
        <w:rPr>
          <w:sz w:val="20"/>
          <w:szCs w:val="20"/>
          <w:lang w:val="en-GB"/>
        </w:rPr>
        <w:tab/>
        <w:t>K. M. F. Elsayed, T. Ismail, and N. S. Ouf, “A Review on the Relevant Applications of Machine Learning in Agriculture,” Ijireeice, vol. 6, no. 8, pp. 1–17, 2018.</w:t>
      </w:r>
    </w:p>
    <w:p w14:paraId="601C1DF7" w14:textId="4ADF7D2C"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52</w:t>
      </w:r>
      <w:r w:rsidRPr="005D29C3">
        <w:rPr>
          <w:sz w:val="20"/>
          <w:szCs w:val="20"/>
          <w:lang w:val="en-GB"/>
        </w:rPr>
        <w:t>]</w:t>
      </w:r>
      <w:r w:rsidRPr="005D29C3">
        <w:rPr>
          <w:sz w:val="20"/>
          <w:szCs w:val="20"/>
          <w:lang w:val="en-GB"/>
        </w:rPr>
        <w:tab/>
        <w:t>S. R. J. Reshma and A. S. Pillai, “Proceedings of the Eighth International Conference on Soft Computing and Pattern Recognition (SoCPaR 2016),” vol. 614, no. SoCPaR 2016, 2018.</w:t>
      </w:r>
    </w:p>
    <w:p w14:paraId="31B67EB3" w14:textId="11603940" w:rsidR="007C6643" w:rsidRPr="005D29C3" w:rsidRDefault="007C6643" w:rsidP="007C6643">
      <w:pPr>
        <w:pStyle w:val="References"/>
        <w:spacing w:before="100" w:beforeAutospacing="1" w:after="100" w:afterAutospacing="1"/>
        <w:jc w:val="both"/>
        <w:rPr>
          <w:sz w:val="20"/>
          <w:szCs w:val="20"/>
          <w:lang w:val="en-GB"/>
        </w:rPr>
      </w:pPr>
      <w:r w:rsidRPr="005D29C3">
        <w:rPr>
          <w:sz w:val="20"/>
          <w:szCs w:val="20"/>
          <w:lang w:val="en-GB"/>
        </w:rPr>
        <w:t>[</w:t>
      </w:r>
      <w:r w:rsidR="00940E54" w:rsidRPr="005D29C3">
        <w:rPr>
          <w:sz w:val="20"/>
          <w:szCs w:val="20"/>
          <w:lang w:val="en-GB"/>
        </w:rPr>
        <w:t>153</w:t>
      </w:r>
      <w:r w:rsidRPr="005D29C3">
        <w:rPr>
          <w:sz w:val="20"/>
          <w:szCs w:val="20"/>
          <w:lang w:val="en-GB"/>
        </w:rPr>
        <w:t>]</w:t>
      </w:r>
      <w:r w:rsidRPr="005D29C3">
        <w:rPr>
          <w:sz w:val="20"/>
          <w:szCs w:val="20"/>
          <w:lang w:val="en-GB"/>
        </w:rPr>
        <w:tab/>
        <w:t>P. Zaraté, M. Alemany, M. del Pino, A. E. Alvarez, and G. Camilleri, “How to Support Group Decision Making in Horticulture: An Approach Based on the Combination of a Centralized Mathematical Model and a Group Decision Support System,” Lect. Notes Bus. Inf. Process., vol. 348, pp. 83–94, 2019.</w:t>
      </w:r>
    </w:p>
    <w:p w14:paraId="7BE7DD7C" w14:textId="640D71FD" w:rsidR="009B261E" w:rsidRPr="005D29C3" w:rsidRDefault="009B261E" w:rsidP="00D21D8B">
      <w:pPr>
        <w:pStyle w:val="References"/>
        <w:spacing w:before="100" w:beforeAutospacing="1" w:after="100" w:afterAutospacing="1"/>
        <w:jc w:val="both"/>
        <w:rPr>
          <w:sz w:val="20"/>
          <w:szCs w:val="20"/>
          <w:lang w:val="en-GB"/>
        </w:rPr>
      </w:pPr>
      <w:r w:rsidRPr="005D29C3">
        <w:rPr>
          <w:sz w:val="20"/>
          <w:szCs w:val="20"/>
          <w:lang w:val="en-GB"/>
        </w:rPr>
        <w:t>[</w:t>
      </w:r>
      <w:r w:rsidR="008D19DA" w:rsidRPr="005D29C3">
        <w:rPr>
          <w:sz w:val="20"/>
          <w:szCs w:val="20"/>
          <w:lang w:val="en-GB"/>
        </w:rPr>
        <w:t>154</w:t>
      </w:r>
      <w:r w:rsidR="00892F22" w:rsidRPr="005D29C3">
        <w:rPr>
          <w:sz w:val="20"/>
          <w:szCs w:val="20"/>
          <w:lang w:val="en-GB"/>
        </w:rPr>
        <w:t>]</w:t>
      </w:r>
      <w:r w:rsidR="00892F22" w:rsidRPr="005D29C3">
        <w:rPr>
          <w:sz w:val="20"/>
          <w:szCs w:val="20"/>
          <w:lang w:val="en-GB"/>
        </w:rPr>
        <w:tab/>
      </w:r>
      <w:r w:rsidR="00D21D8B" w:rsidRPr="005D29C3">
        <w:rPr>
          <w:sz w:val="20"/>
          <w:szCs w:val="20"/>
          <w:lang w:val="en-GB"/>
        </w:rPr>
        <w:t xml:space="preserve">Hervé Panetto, Benoît Iung, Dmitry Ivanov, Georg Weichhart, Xiaofan Wang (2019). Challenges for the cyber-physical manufacturing enterprises of the future. Annual Reviews in Control, Elsevier, 2019, 47, pp.200-213. </w:t>
      </w:r>
      <w:r w:rsidR="00D21D8B" w:rsidRPr="005D29C3">
        <w:rPr>
          <w:rFonts w:ascii="Cambria Math" w:hAnsi="Cambria Math" w:cs="Cambria Math"/>
          <w:sz w:val="20"/>
          <w:szCs w:val="20"/>
          <w:lang w:val="en-GB"/>
        </w:rPr>
        <w:t>⟨</w:t>
      </w:r>
      <w:r w:rsidR="00D21D8B" w:rsidRPr="005D29C3">
        <w:rPr>
          <w:sz w:val="20"/>
          <w:szCs w:val="20"/>
          <w:lang w:val="en-GB"/>
        </w:rPr>
        <w:t>10.1016/j.arcontrol.2019.02.002</w:t>
      </w:r>
      <w:r w:rsidR="00D21D8B" w:rsidRPr="005D29C3">
        <w:rPr>
          <w:rFonts w:ascii="Cambria Math" w:hAnsi="Cambria Math" w:cs="Cambria Math"/>
          <w:sz w:val="20"/>
          <w:szCs w:val="20"/>
          <w:lang w:val="en-GB"/>
        </w:rPr>
        <w:t>⟩</w:t>
      </w:r>
    </w:p>
    <w:p w14:paraId="17C963ED" w14:textId="72DADE02" w:rsidR="00D21D8B" w:rsidRPr="005D29C3" w:rsidRDefault="009B261E" w:rsidP="00D21D8B">
      <w:pPr>
        <w:pStyle w:val="References"/>
        <w:spacing w:before="100" w:beforeAutospacing="1" w:after="100" w:afterAutospacing="1"/>
        <w:jc w:val="both"/>
        <w:rPr>
          <w:sz w:val="20"/>
          <w:szCs w:val="20"/>
          <w:lang w:val="en-GB"/>
        </w:rPr>
      </w:pPr>
      <w:r w:rsidRPr="005D29C3">
        <w:rPr>
          <w:sz w:val="20"/>
          <w:szCs w:val="20"/>
          <w:lang w:val="en-GB"/>
        </w:rPr>
        <w:t>[</w:t>
      </w:r>
      <w:r w:rsidR="008D19DA" w:rsidRPr="005D29C3">
        <w:rPr>
          <w:sz w:val="20"/>
          <w:szCs w:val="20"/>
          <w:lang w:val="en-GB"/>
        </w:rPr>
        <w:t>155</w:t>
      </w:r>
      <w:r w:rsidR="00892F22" w:rsidRPr="005D29C3">
        <w:rPr>
          <w:sz w:val="20"/>
          <w:szCs w:val="20"/>
          <w:lang w:val="en-GB"/>
        </w:rPr>
        <w:t>]</w:t>
      </w:r>
      <w:r w:rsidR="00892F22" w:rsidRPr="005D29C3">
        <w:rPr>
          <w:sz w:val="20"/>
          <w:szCs w:val="20"/>
          <w:lang w:val="en-GB"/>
        </w:rPr>
        <w:tab/>
      </w:r>
      <w:r w:rsidRPr="005D29C3">
        <w:rPr>
          <w:sz w:val="20"/>
          <w:szCs w:val="20"/>
          <w:lang w:val="en-GB"/>
        </w:rPr>
        <w:t>Alejandro Fernandez, Jorge Hernandez Hormazabal, Shaofeng Liu, Hervé Panetto, Matías Pankow, Esteban Sanchez (2019).     Collaborative, distributed simulations of agri-food supply chains. Analysis on how linking theory and practice by using multi-agent structures. 20th IFIP WG 5.5 Working Conference on Virtual Enterprises, PRO-VE 2019, Sep 2019, Turin, Ita</w:t>
      </w:r>
      <w:r w:rsidR="00D21D8B" w:rsidRPr="005D29C3">
        <w:rPr>
          <w:sz w:val="20"/>
          <w:szCs w:val="20"/>
          <w:lang w:val="en-GB"/>
        </w:rPr>
        <w:t>ly</w:t>
      </w:r>
    </w:p>
    <w:p w14:paraId="1D6BAFC3" w14:textId="4DAF6A58" w:rsidR="009B261E" w:rsidRPr="005D29C3" w:rsidRDefault="00D21D8B" w:rsidP="00D21D8B">
      <w:pPr>
        <w:pStyle w:val="References"/>
        <w:spacing w:before="100" w:beforeAutospacing="1" w:after="100" w:afterAutospacing="1"/>
        <w:jc w:val="both"/>
        <w:rPr>
          <w:sz w:val="20"/>
          <w:szCs w:val="20"/>
          <w:lang w:val="en-GB"/>
        </w:rPr>
      </w:pPr>
      <w:r w:rsidRPr="00581F53">
        <w:rPr>
          <w:sz w:val="20"/>
          <w:szCs w:val="20"/>
          <w:lang w:val="es-CL"/>
        </w:rPr>
        <w:t>[</w:t>
      </w:r>
      <w:r w:rsidR="008D19DA" w:rsidRPr="00581F53">
        <w:rPr>
          <w:sz w:val="20"/>
          <w:szCs w:val="20"/>
          <w:lang w:val="es-CL"/>
        </w:rPr>
        <w:t>156</w:t>
      </w:r>
      <w:r w:rsidR="00892F22" w:rsidRPr="00581F53">
        <w:rPr>
          <w:sz w:val="20"/>
          <w:szCs w:val="20"/>
          <w:lang w:val="es-CL"/>
        </w:rPr>
        <w:t>]</w:t>
      </w:r>
      <w:r w:rsidR="00892F22" w:rsidRPr="00581F53">
        <w:rPr>
          <w:sz w:val="20"/>
          <w:szCs w:val="20"/>
          <w:lang w:val="es-CL"/>
        </w:rPr>
        <w:tab/>
      </w:r>
      <w:r w:rsidR="009B261E" w:rsidRPr="00581F53">
        <w:rPr>
          <w:sz w:val="20"/>
          <w:szCs w:val="20"/>
          <w:lang w:val="es-CL"/>
        </w:rPr>
        <w:t>Shaofeng Liu, Guoqing Zhao, Huilan Chen, Alejandro Fernandez, Diego Torres, Leandro Antonelli, Hervé Panetto, Mario Lezoche</w:t>
      </w:r>
      <w:r w:rsidRPr="00581F53">
        <w:rPr>
          <w:sz w:val="20"/>
          <w:szCs w:val="20"/>
          <w:lang w:val="es-CL"/>
        </w:rPr>
        <w:t xml:space="preserve"> (2019). </w:t>
      </w:r>
      <w:r w:rsidR="009B261E" w:rsidRPr="005D29C3">
        <w:rPr>
          <w:sz w:val="20"/>
          <w:szCs w:val="20"/>
          <w:lang w:val="en-GB"/>
        </w:rPr>
        <w:t>Knowledge mobilisation crossing boundaries: a multi-perspective frame</w:t>
      </w:r>
      <w:r w:rsidRPr="005D29C3">
        <w:rPr>
          <w:sz w:val="20"/>
          <w:szCs w:val="20"/>
          <w:lang w:val="en-GB"/>
        </w:rPr>
        <w:t xml:space="preserve">work for agri-food value chains. </w:t>
      </w:r>
      <w:r w:rsidR="009B261E" w:rsidRPr="005D29C3">
        <w:rPr>
          <w:sz w:val="20"/>
          <w:szCs w:val="20"/>
          <w:lang w:val="en-GB"/>
        </w:rPr>
        <w:t>6th Model-IT International Symposium on Applications of Modelling as an Innovative Technology in the Horticultural Supply Chain, Jun 2019, Molfetta, Italy</w:t>
      </w:r>
    </w:p>
    <w:p w14:paraId="72BE24BD" w14:textId="4F0E4076"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57]</w:t>
      </w:r>
      <w:r w:rsidR="00C06158" w:rsidRPr="005D29C3">
        <w:rPr>
          <w:sz w:val="20"/>
          <w:szCs w:val="20"/>
          <w:lang w:val="en-GB"/>
        </w:rPr>
        <w:fldChar w:fldCharType="begin" w:fldLock="1"/>
      </w:r>
      <w:r w:rsidR="00C06158" w:rsidRPr="005D29C3">
        <w:rPr>
          <w:sz w:val="20"/>
          <w:szCs w:val="20"/>
          <w:lang w:val="en-GB"/>
        </w:rPr>
        <w:instrText xml:space="preserve">ADDIN Mendeley Bibliography CSL_BIBLIOGRAPHY </w:instrText>
      </w:r>
      <w:r w:rsidR="00C06158" w:rsidRPr="005D29C3">
        <w:rPr>
          <w:sz w:val="20"/>
          <w:szCs w:val="20"/>
          <w:lang w:val="en-GB"/>
        </w:rPr>
        <w:fldChar w:fldCharType="separate"/>
      </w:r>
      <w:r w:rsidR="00C06158" w:rsidRPr="005D29C3">
        <w:rPr>
          <w:sz w:val="20"/>
          <w:szCs w:val="20"/>
          <w:lang w:val="en-GB"/>
        </w:rPr>
        <w:tab/>
        <w:t>J. G. A. J. Van Der Vorst, “Product traceability in food-supply chains,” Accredit. Qual. Assur., vol. 11, no. 1–2, pp. 33–37, 2006.</w:t>
      </w:r>
    </w:p>
    <w:p w14:paraId="03946D29" w14:textId="7E141D18"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58]</w:t>
      </w:r>
      <w:r w:rsidR="00C06158" w:rsidRPr="005D29C3">
        <w:rPr>
          <w:sz w:val="20"/>
          <w:szCs w:val="20"/>
          <w:lang w:val="en-GB"/>
        </w:rPr>
        <w:tab/>
        <w:t>A. Suprem, N. Mahalik, K. K.-C. S. &amp; Interfaces, and U. 2013, “A review on application of technology systems, standards and interfaces for agriculture and food sector,” Comput. Stand. Interfaces, vol. 35, no. 4, pp. 355–364, 2013.</w:t>
      </w:r>
    </w:p>
    <w:p w14:paraId="702C732A" w14:textId="61A7A4B8"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59</w:t>
      </w:r>
      <w:r w:rsidR="00D7250B" w:rsidRPr="005D29C3">
        <w:rPr>
          <w:sz w:val="20"/>
          <w:szCs w:val="20"/>
          <w:lang w:val="en-GB"/>
        </w:rPr>
        <w:t>]</w:t>
      </w:r>
      <w:r w:rsidR="00D7250B" w:rsidRPr="005D29C3">
        <w:rPr>
          <w:sz w:val="20"/>
          <w:szCs w:val="20"/>
          <w:lang w:val="en-GB"/>
        </w:rPr>
        <w:tab/>
      </w:r>
      <w:r w:rsidR="00C06158" w:rsidRPr="005D29C3">
        <w:rPr>
          <w:sz w:val="20"/>
          <w:szCs w:val="20"/>
          <w:lang w:val="en-GB"/>
        </w:rPr>
        <w:t>S. Kumar and J. Ali, “e-Governance system (e-Choupal) and decision making process in agriculture,” Gift Publ. Delhi, pp. 252–261, 2007.</w:t>
      </w:r>
    </w:p>
    <w:p w14:paraId="744B1814" w14:textId="49BC7B44"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0]</w:t>
      </w:r>
      <w:r w:rsidR="00D7250B" w:rsidRPr="005D29C3">
        <w:rPr>
          <w:sz w:val="20"/>
          <w:szCs w:val="20"/>
          <w:lang w:val="en-GB"/>
        </w:rPr>
        <w:tab/>
      </w:r>
      <w:r w:rsidR="00C06158" w:rsidRPr="005D29C3">
        <w:rPr>
          <w:sz w:val="20"/>
          <w:szCs w:val="20"/>
          <w:lang w:val="en-GB"/>
        </w:rPr>
        <w:t>J. R. Rosell, R. Sanz, and J. R. Rosell, “A Review of Methods and Applications of the Geometric Characterization of Tree Crops in Agricultural Activities. 2 3,” Comput. Electron. Agric., vol. 81, pp. 124–141, 2012.</w:t>
      </w:r>
    </w:p>
    <w:p w14:paraId="7FE7A0FC" w14:textId="2F91121E"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1]</w:t>
      </w:r>
      <w:r w:rsidR="00D7250B" w:rsidRPr="005D29C3">
        <w:rPr>
          <w:sz w:val="20"/>
          <w:szCs w:val="20"/>
          <w:lang w:val="en-GB"/>
        </w:rPr>
        <w:tab/>
      </w:r>
      <w:r w:rsidR="00C06158" w:rsidRPr="005D29C3">
        <w:rPr>
          <w:sz w:val="20"/>
          <w:szCs w:val="20"/>
          <w:lang w:val="en-GB"/>
        </w:rPr>
        <w:t>F. Dabbene, P. Gay, and C. Tortia, “Traceability issues in food supply chain management: A review,” Biosyst. Eng., 2013.</w:t>
      </w:r>
    </w:p>
    <w:p w14:paraId="7417EF23" w14:textId="61A96182"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2]</w:t>
      </w:r>
      <w:r w:rsidR="00D7250B" w:rsidRPr="005D29C3">
        <w:rPr>
          <w:sz w:val="20"/>
          <w:szCs w:val="20"/>
          <w:lang w:val="en-GB"/>
        </w:rPr>
        <w:tab/>
      </w:r>
      <w:r w:rsidR="00C06158" w:rsidRPr="005D29C3">
        <w:rPr>
          <w:sz w:val="20"/>
          <w:szCs w:val="20"/>
          <w:lang w:val="en-GB"/>
        </w:rPr>
        <w:t>O. Ahumada and J. R. Villalobos, “Application of planning models in the agri-food supply chain: A review,” Eur. J. Oper. Res., vol. 196, pp. 1–20, 2008.</w:t>
      </w:r>
    </w:p>
    <w:p w14:paraId="553DFAD7" w14:textId="5D3CD9E1"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3]</w:t>
      </w:r>
      <w:r w:rsidR="00D7250B" w:rsidRPr="005D29C3">
        <w:rPr>
          <w:sz w:val="20"/>
          <w:szCs w:val="20"/>
          <w:lang w:val="en-GB"/>
        </w:rPr>
        <w:tab/>
      </w:r>
      <w:r w:rsidR="00C06158" w:rsidRPr="005D29C3">
        <w:rPr>
          <w:sz w:val="20"/>
          <w:szCs w:val="20"/>
          <w:lang w:val="en-GB"/>
        </w:rPr>
        <w:t>J. Ali and S. Kumar, “Information and communication technologies (ICTs) and farmers’ decision-making across the agricultural supply chain,” Int. J. Inf. Manage., vol. 31, no. 2, pp. 149–159, 2011.</w:t>
      </w:r>
    </w:p>
    <w:p w14:paraId="45CCDDF3" w14:textId="6EC833D4"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4]</w:t>
      </w:r>
      <w:r w:rsidR="00D7250B" w:rsidRPr="005D29C3">
        <w:rPr>
          <w:sz w:val="20"/>
          <w:szCs w:val="20"/>
          <w:lang w:val="en-GB"/>
        </w:rPr>
        <w:tab/>
      </w:r>
      <w:r w:rsidR="00C06158" w:rsidRPr="005D29C3">
        <w:rPr>
          <w:sz w:val="20"/>
          <w:szCs w:val="20"/>
          <w:lang w:val="en-GB"/>
        </w:rPr>
        <w:t>S. Araba and M. Fellows, “Literature Review on the Impact of Public Access to Information and Communication Technologies,” 2009.</w:t>
      </w:r>
    </w:p>
    <w:p w14:paraId="5F6B96EE" w14:textId="73CFFBA3"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5]</w:t>
      </w:r>
      <w:r w:rsidR="00D7250B" w:rsidRPr="005D29C3">
        <w:rPr>
          <w:sz w:val="20"/>
          <w:szCs w:val="20"/>
          <w:lang w:val="en-GB"/>
        </w:rPr>
        <w:tab/>
      </w:r>
      <w:r w:rsidR="00C06158" w:rsidRPr="005D29C3">
        <w:rPr>
          <w:sz w:val="20"/>
          <w:szCs w:val="20"/>
          <w:lang w:val="en-GB"/>
        </w:rPr>
        <w:t>S. Routroy and A. Behera, “Agriculture supply chain: A systematic review of literature and implications for future research,” J. Agribus. Dev. Emerg. Econ., vol. 7, no. 3, pp. 275–302, 2017.</w:t>
      </w:r>
    </w:p>
    <w:p w14:paraId="3D8A18A1" w14:textId="46C357EE"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6]</w:t>
      </w:r>
      <w:r w:rsidR="00C06158" w:rsidRPr="005D29C3">
        <w:rPr>
          <w:sz w:val="20"/>
          <w:szCs w:val="20"/>
          <w:lang w:val="en-GB"/>
        </w:rPr>
        <w:tab/>
        <w:t>R. Astuti, Y. Arkeman, R. Poerwanto, and M. P. M Meuwissen, “Risks and Risks Mitigations in the Supply Chain of Mangosteen: A Case Study,” Oper. SUPPLY Chain Manag., vol. 6, no. 1, pp. 11–25, 2013.</w:t>
      </w:r>
    </w:p>
    <w:p w14:paraId="75DFAF1A" w14:textId="5E0D489A"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7]</w:t>
      </w:r>
      <w:r w:rsidR="00C06158" w:rsidRPr="005D29C3">
        <w:rPr>
          <w:sz w:val="20"/>
          <w:szCs w:val="20"/>
          <w:lang w:val="en-GB"/>
        </w:rPr>
        <w:tab/>
        <w:t>A. Olsson and C. Skjöldebrand, “Risk Management and Quality Assurance Through the Food Supply Chain-Case Studies in the Swedish Food Industry,” 2008.</w:t>
      </w:r>
    </w:p>
    <w:p w14:paraId="214D77C0" w14:textId="2C79E07E"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8]</w:t>
      </w:r>
      <w:r w:rsidR="00C06158" w:rsidRPr="005D29C3">
        <w:rPr>
          <w:sz w:val="20"/>
          <w:szCs w:val="20"/>
          <w:lang w:val="en-GB"/>
        </w:rPr>
        <w:tab/>
        <w:t>L. U. Opara and F. Mazaud, “Food traceability from field to plate,” Outlook Agric., vol. 30, no. 4, pp. 239–247, 2001.</w:t>
      </w:r>
    </w:p>
    <w:p w14:paraId="33F7CB9B" w14:textId="2FC65B7F"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69]</w:t>
      </w:r>
      <w:r w:rsidR="00C06158" w:rsidRPr="005D29C3">
        <w:rPr>
          <w:sz w:val="20"/>
          <w:szCs w:val="20"/>
          <w:lang w:val="en-GB"/>
        </w:rPr>
        <w:tab/>
        <w:t>C. N. Bezuidenhout, S. Bodhanya, and L. Brenchley, “An analysis of collaboration in a sugarcane production and processing supply chain,” Br. Food J., vol. 114, no. 6, pp. 880–895, 2012.</w:t>
      </w:r>
    </w:p>
    <w:p w14:paraId="444ABE64" w14:textId="06C97EA6"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0]</w:t>
      </w:r>
      <w:r w:rsidR="00C06158" w:rsidRPr="005D29C3">
        <w:rPr>
          <w:sz w:val="20"/>
          <w:szCs w:val="20"/>
          <w:lang w:val="en-GB"/>
        </w:rPr>
        <w:tab/>
        <w:t>P. Kalaitzis, G. Van Dijk, and G. Baourakis, “Euro-Mediterranean supply chain developments and trends in trade structures, in the fresh fruit and vegetable sector,” 2007.</w:t>
      </w:r>
    </w:p>
    <w:p w14:paraId="0276EE4E" w14:textId="2202D4AB"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1]</w:t>
      </w:r>
      <w:r w:rsidR="00C06158" w:rsidRPr="005D29C3">
        <w:rPr>
          <w:sz w:val="20"/>
          <w:szCs w:val="20"/>
          <w:lang w:val="en-GB"/>
        </w:rPr>
        <w:tab/>
        <w:t>X. Zhang and L. H. Aramyan, “A conceptual framework for supply chain governance An application to agri-food chains in china,” China Agric. Econ. Rev., 2009.</w:t>
      </w:r>
    </w:p>
    <w:p w14:paraId="27A0CFFF" w14:textId="233A6AEC"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2]</w:t>
      </w:r>
      <w:r w:rsidR="00C06158" w:rsidRPr="005D29C3">
        <w:rPr>
          <w:sz w:val="20"/>
          <w:szCs w:val="20"/>
          <w:lang w:val="en-GB"/>
        </w:rPr>
        <w:tab/>
        <w:t>C. Dolan and J. Humphrey, “Governance and trade in fresh vegetables: The impact of UK supermarkets on the African horticulture industry,” J. Dev. Stud., 2000.</w:t>
      </w:r>
    </w:p>
    <w:p w14:paraId="5F58432D" w14:textId="010D23CE"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3]</w:t>
      </w:r>
      <w:r w:rsidR="00C06158" w:rsidRPr="005D29C3">
        <w:rPr>
          <w:sz w:val="20"/>
          <w:szCs w:val="20"/>
          <w:lang w:val="en-GB"/>
        </w:rPr>
        <w:tab/>
        <w:t>M. Chetwood, “Effective in-store sales promotion at Safeway,” in C. Hart et al., 1997.</w:t>
      </w:r>
    </w:p>
    <w:p w14:paraId="58160883" w14:textId="14F41169"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4]</w:t>
      </w:r>
      <w:r w:rsidR="00C06158" w:rsidRPr="005D29C3">
        <w:rPr>
          <w:sz w:val="20"/>
          <w:szCs w:val="20"/>
          <w:lang w:val="en-GB"/>
        </w:rPr>
        <w:tab/>
        <w:t>R. Joshi, D. K. Banwet, and R. Shankar, “Indian cold chain: Modeling the inhibitors,” Br. Food J., 2009.</w:t>
      </w:r>
    </w:p>
    <w:p w14:paraId="60516A65" w14:textId="022C79E6"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5]</w:t>
      </w:r>
      <w:r w:rsidR="00C06158" w:rsidRPr="005D29C3">
        <w:rPr>
          <w:sz w:val="20"/>
          <w:szCs w:val="20"/>
          <w:lang w:val="en-GB"/>
        </w:rPr>
        <w:tab/>
        <w:t>T. Kelepouris, K. Pramatari, and G. Doukidis, “RFID-enabled traceability in the food supply chain,” Ind. Manag. Data Syst., 2007.</w:t>
      </w:r>
    </w:p>
    <w:p w14:paraId="2E6B989B" w14:textId="4F56879C"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6]</w:t>
      </w:r>
      <w:r w:rsidR="00C06158" w:rsidRPr="005D29C3">
        <w:rPr>
          <w:sz w:val="20"/>
          <w:szCs w:val="20"/>
          <w:lang w:val="en-GB"/>
        </w:rPr>
        <w:tab/>
        <w:t>K. A. Willems, H. Rediers, M. Claes, and L. Peeters, “Evaluation of the cold chain of fresh-cut endive from farmer to plate,” Artic. Postharvest Biol. Technol., vol. 51, pp. 257–262, 2009.</w:t>
      </w:r>
    </w:p>
    <w:p w14:paraId="70CA4C12" w14:textId="4088A158" w:rsidR="00C06158" w:rsidRPr="005D29C3" w:rsidRDefault="00892F22" w:rsidP="000312A0">
      <w:pPr>
        <w:pStyle w:val="References"/>
        <w:spacing w:before="100" w:beforeAutospacing="1" w:after="100" w:afterAutospacing="1"/>
        <w:jc w:val="both"/>
        <w:rPr>
          <w:sz w:val="20"/>
          <w:szCs w:val="20"/>
          <w:lang w:val="en-GB"/>
        </w:rPr>
      </w:pPr>
      <w:r w:rsidRPr="005D29C3">
        <w:rPr>
          <w:sz w:val="20"/>
          <w:szCs w:val="20"/>
          <w:lang w:val="en-GB"/>
        </w:rPr>
        <w:t>[177]</w:t>
      </w:r>
      <w:r w:rsidR="00C06158" w:rsidRPr="005D29C3">
        <w:rPr>
          <w:sz w:val="20"/>
          <w:szCs w:val="20"/>
          <w:lang w:val="en-GB"/>
        </w:rPr>
        <w:tab/>
        <w:t>G. Robinson and D. Carson, Handbook on the Globalisation of Agriculture. 2015.</w:t>
      </w:r>
    </w:p>
    <w:p w14:paraId="1BD53F9C" w14:textId="7A0385E7"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78]</w:t>
      </w:r>
      <w:r w:rsidR="00C06158" w:rsidRPr="005D29C3">
        <w:rPr>
          <w:sz w:val="20"/>
          <w:szCs w:val="20"/>
          <w:lang w:val="en-GB"/>
        </w:rPr>
        <w:tab/>
        <w:t>R. M. Carnahan et al., “Evaluation of the US Food and Drug Administration Sentinel Analysis Tools Using a Comparator with a Different Indication: Comparing the Rates of Gastrointestinal Bleeding in Warfarin and Statin Users,” Pharmaceut. Med., 2019.</w:t>
      </w:r>
    </w:p>
    <w:p w14:paraId="5EF5FAE4" w14:textId="2CE61419"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79]</w:t>
      </w:r>
      <w:r w:rsidR="00C06158" w:rsidRPr="005D29C3">
        <w:rPr>
          <w:sz w:val="20"/>
          <w:szCs w:val="20"/>
          <w:lang w:val="en-GB"/>
        </w:rPr>
        <w:tab/>
        <w:t>S. M and D. M, “IT System in the Food Supply Chain Safety: Application in SMEs Sector,” Int. J. Soc. Behav. Educ. Econ. Manag. Eng., vol. 9, pp. 2761–2765, 2015.</w:t>
      </w:r>
    </w:p>
    <w:p w14:paraId="1DA6F803" w14:textId="6D9BF926"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0]</w:t>
      </w:r>
      <w:r w:rsidR="00C06158" w:rsidRPr="005D29C3">
        <w:rPr>
          <w:sz w:val="20"/>
          <w:szCs w:val="20"/>
          <w:lang w:val="en-GB"/>
        </w:rPr>
        <w:tab/>
        <w:t>M. S. KÖK, “Application of Food Safety Management Systems (ISO 22000/HACCP) in the Turkish Poultry Industry: A Comparison Based on Enterprise Size,” J. Food Prot., vol. 7, no. 10, pp. 2221–2225, 2009.</w:t>
      </w:r>
    </w:p>
    <w:p w14:paraId="2985563F" w14:textId="32CEDDA6"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1]</w:t>
      </w:r>
      <w:r w:rsidR="00C06158" w:rsidRPr="005D29C3">
        <w:rPr>
          <w:sz w:val="20"/>
          <w:szCs w:val="20"/>
          <w:lang w:val="en-GB"/>
        </w:rPr>
        <w:tab/>
        <w:t>J. Ali and S. Kumar, “Information and communication technologies (ICTs) and farmers’ decision-making across the agricultural supply chain,” Int. J. Inf. Manage., vol. 31, no. 2, pp. 149–159, 2011.</w:t>
      </w:r>
    </w:p>
    <w:p w14:paraId="7B4A697A" w14:textId="118D18E7"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2]</w:t>
      </w:r>
      <w:r w:rsidR="00C06158" w:rsidRPr="005D29C3">
        <w:rPr>
          <w:sz w:val="20"/>
          <w:szCs w:val="20"/>
          <w:lang w:val="en-GB"/>
        </w:rPr>
        <w:tab/>
        <w:t>M. Verloop, S. Wolfert, and A. Beulens, “International Information Management Corporation,” in eChallenges e-2009 Conference Proceedings. IIMC International Information Management Corporation Ltd., 2009, pp. 978–979.</w:t>
      </w:r>
    </w:p>
    <w:p w14:paraId="70BD6F2B" w14:textId="5B9B9BD2"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3]</w:t>
      </w:r>
      <w:r w:rsidR="00C06158" w:rsidRPr="005D29C3">
        <w:rPr>
          <w:sz w:val="20"/>
          <w:szCs w:val="20"/>
          <w:lang w:val="en-GB"/>
        </w:rPr>
        <w:tab/>
        <w:t>F. A. Ghisi and A. L. da Silva, “The information technology on food supply chain management,” in Portland International Conference on Management of Engineering and Technology. Proceedings, 2001.</w:t>
      </w:r>
    </w:p>
    <w:p w14:paraId="2E5EBC95" w14:textId="02213E98"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4]</w:t>
      </w:r>
      <w:r w:rsidR="00C06158" w:rsidRPr="005D29C3">
        <w:rPr>
          <w:sz w:val="20"/>
          <w:szCs w:val="20"/>
          <w:lang w:val="en-GB"/>
        </w:rPr>
        <w:tab/>
        <w:t>K. Lamsal, P. C. Jones, and B. W. Thomas, “Harvest logistics in agricultural systems with multiple, independent producers and no on-farm storage,” Comput. Ind. Eng., vol. 91, pp. 129–138, 2016.</w:t>
      </w:r>
    </w:p>
    <w:p w14:paraId="037572A1" w14:textId="3598EC3C"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5]</w:t>
      </w:r>
      <w:r w:rsidR="00C06158" w:rsidRPr="005D29C3">
        <w:rPr>
          <w:sz w:val="20"/>
          <w:szCs w:val="20"/>
          <w:lang w:val="en-GB"/>
        </w:rPr>
        <w:tab/>
        <w:t>K. Govindan, A. Jafarian, … R. K.-I. J. of, and U. 2014, “Two-echelon multiple-vehicle location–routing problem with time windows for optimization of sustainable supply chain network of perishable food,” Int. J. Prod. Econ., vol. 152, pp. 9–28, 2014.</w:t>
      </w:r>
    </w:p>
    <w:p w14:paraId="4BBB3D70" w14:textId="3CB3A3C3"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6]</w:t>
      </w:r>
      <w:r w:rsidR="00C06158" w:rsidRPr="005D29C3">
        <w:rPr>
          <w:sz w:val="20"/>
          <w:szCs w:val="20"/>
          <w:lang w:val="en-GB"/>
        </w:rPr>
        <w:tab/>
        <w:t>D. Tan, “Developing Agricultural Products Logistics in China from the Perspective of Green Supply Chain,” Int. J. Bus. Manag., 2012.</w:t>
      </w:r>
    </w:p>
    <w:p w14:paraId="6930DF4E" w14:textId="1C5B16F2"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7]</w:t>
      </w:r>
      <w:r w:rsidR="00C06158" w:rsidRPr="005D29C3">
        <w:rPr>
          <w:sz w:val="20"/>
          <w:szCs w:val="20"/>
          <w:lang w:val="en-GB"/>
        </w:rPr>
        <w:tab/>
        <w:t>J. Van der Vorst, A. Beulens, and P. van Beek, “10 Innovations in logistics and ICT in food supply chain networks.,” Innov. agri-food Syst., vol. 245, 2005.</w:t>
      </w:r>
    </w:p>
    <w:p w14:paraId="12F3A993" w14:textId="3222F785"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8]</w:t>
      </w:r>
      <w:r w:rsidR="00C06158" w:rsidRPr="005D29C3">
        <w:rPr>
          <w:sz w:val="20"/>
          <w:szCs w:val="20"/>
          <w:lang w:val="en-GB"/>
        </w:rPr>
        <w:tab/>
        <w:t>I. Canfora, “Is the Short Food Supply Chain an Efficient Solution for Sustainability in Food Market?,” Agric. Agric. Sci. Procedia, 2016.</w:t>
      </w:r>
    </w:p>
    <w:p w14:paraId="28BD3802" w14:textId="49F06D69"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89]</w:t>
      </w:r>
      <w:r w:rsidR="00C06158" w:rsidRPr="005D29C3">
        <w:rPr>
          <w:sz w:val="20"/>
          <w:szCs w:val="20"/>
          <w:lang w:val="en-GB"/>
        </w:rPr>
        <w:tab/>
        <w:t>K. Smith, G. Lawrence, A. MacMahon, J. Muller, and M. Brady, “The resilience of long and short food chains: a case study of flooding in Queensland, Australia,” Agric. Human Values, 2016.</w:t>
      </w:r>
    </w:p>
    <w:p w14:paraId="7E1A62C4" w14:textId="14C618A8"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0]</w:t>
      </w:r>
      <w:r w:rsidR="00C06158" w:rsidRPr="005D29C3">
        <w:rPr>
          <w:sz w:val="20"/>
          <w:szCs w:val="20"/>
          <w:lang w:val="en-GB"/>
        </w:rPr>
        <w:tab/>
        <w:t>K. Brown, “Global environmental change I: A social turn for resilience?,” Prog. Hum. Geogr., 2014.</w:t>
      </w:r>
    </w:p>
    <w:p w14:paraId="554BE254" w14:textId="0D4131F7"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1]</w:t>
      </w:r>
      <w:r w:rsidR="00C06158" w:rsidRPr="005D29C3">
        <w:rPr>
          <w:sz w:val="20"/>
          <w:szCs w:val="20"/>
          <w:lang w:val="en-GB"/>
        </w:rPr>
        <w:tab/>
        <w:t>N. Yakovleva, “Measuring the sustainability of the food supply chain: A case study of the UK,” Journal of Environmental Policy and Planning. 2007.</w:t>
      </w:r>
    </w:p>
    <w:p w14:paraId="5B36845C" w14:textId="74BC21A8"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2]</w:t>
      </w:r>
      <w:r w:rsidR="00C06158" w:rsidRPr="005D29C3">
        <w:rPr>
          <w:sz w:val="20"/>
          <w:szCs w:val="20"/>
          <w:lang w:val="en-GB"/>
        </w:rPr>
        <w:tab/>
        <w:t>A. Del Borghi, M. Gallo, C. Strazza, and M. Del Borghi, “An evaluation of environmental sustainability in the food industry through Life Cycle Assessment: The case study of tomato products supply chain,” J. Clean. Prod., 2014.</w:t>
      </w:r>
    </w:p>
    <w:p w14:paraId="5580A113" w14:textId="4D2837F4"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3]</w:t>
      </w:r>
      <w:r w:rsidR="00C06158" w:rsidRPr="005D29C3">
        <w:rPr>
          <w:sz w:val="20"/>
          <w:szCs w:val="20"/>
          <w:lang w:val="en-GB"/>
        </w:rPr>
        <w:tab/>
        <w:t>T. Reardon et al., “Rapid transformation of food systems in developing regions: Highlighting the role of agricultural research &amp; innovations,” Agric. Syst., 2019.</w:t>
      </w:r>
    </w:p>
    <w:p w14:paraId="42B04612" w14:textId="2389487E"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4]</w:t>
      </w:r>
      <w:r w:rsidR="00C06158" w:rsidRPr="005D29C3">
        <w:rPr>
          <w:sz w:val="20"/>
          <w:szCs w:val="20"/>
          <w:lang w:val="en-GB"/>
        </w:rPr>
        <w:tab/>
        <w:t>H. S. Birkel and E. Hartmann, “Impact of IoT challenges and risks for SCM,” Supply Chain Management. 2019.</w:t>
      </w:r>
    </w:p>
    <w:p w14:paraId="7F7CF727" w14:textId="1EDE4F14" w:rsidR="00C06158" w:rsidRPr="005D29C3" w:rsidRDefault="005C5B79" w:rsidP="000312A0">
      <w:pPr>
        <w:pStyle w:val="References"/>
        <w:spacing w:before="100" w:beforeAutospacing="1" w:after="100" w:afterAutospacing="1"/>
        <w:jc w:val="both"/>
        <w:rPr>
          <w:sz w:val="20"/>
          <w:szCs w:val="20"/>
          <w:lang w:val="en-GB"/>
        </w:rPr>
      </w:pPr>
      <w:r w:rsidRPr="005D29C3">
        <w:rPr>
          <w:sz w:val="20"/>
          <w:szCs w:val="20"/>
          <w:lang w:val="en-GB"/>
        </w:rPr>
        <w:t>[195]</w:t>
      </w:r>
      <w:r w:rsidR="00C06158" w:rsidRPr="005D29C3">
        <w:rPr>
          <w:sz w:val="20"/>
          <w:szCs w:val="20"/>
          <w:lang w:val="en-GB"/>
        </w:rPr>
        <w:tab/>
        <w:t>M. Ben-Daya, E. Hassini, and Z. Bahroun, “Internet of things and supply chain management: a literature review,” International Journal of Production Research, 2017.</w:t>
      </w:r>
    </w:p>
    <w:p w14:paraId="7C80E9DB" w14:textId="70CBC1CF" w:rsidR="00E663C7" w:rsidRPr="005D29C3" w:rsidRDefault="00C06158" w:rsidP="005C5B79">
      <w:pPr>
        <w:pStyle w:val="References"/>
        <w:spacing w:before="100" w:beforeAutospacing="1" w:after="100" w:afterAutospacing="1"/>
        <w:jc w:val="both"/>
        <w:rPr>
          <w:sz w:val="20"/>
          <w:szCs w:val="20"/>
          <w:lang w:val="en-GB"/>
        </w:rPr>
      </w:pPr>
      <w:r w:rsidRPr="005D29C3">
        <w:rPr>
          <w:sz w:val="20"/>
          <w:szCs w:val="20"/>
          <w:lang w:val="en-GB"/>
        </w:rPr>
        <w:fldChar w:fldCharType="end"/>
      </w:r>
      <w:r w:rsidR="005C5B79" w:rsidRPr="005D29C3">
        <w:rPr>
          <w:sz w:val="20"/>
          <w:szCs w:val="20"/>
          <w:lang w:val="en-GB"/>
        </w:rPr>
        <w:t>[196]</w:t>
      </w:r>
      <w:r w:rsidR="005C5B79" w:rsidRPr="005D29C3">
        <w:rPr>
          <w:sz w:val="20"/>
          <w:szCs w:val="20"/>
          <w:lang w:val="en-GB"/>
        </w:rPr>
        <w:tab/>
      </w:r>
      <w:r w:rsidR="00B95F43" w:rsidRPr="005D29C3">
        <w:rPr>
          <w:sz w:val="20"/>
          <w:szCs w:val="20"/>
          <w:lang w:val="en-GB"/>
        </w:rPr>
        <w:t xml:space="preserve">J. E. </w:t>
      </w:r>
      <w:r w:rsidR="00E663C7" w:rsidRPr="005D29C3">
        <w:rPr>
          <w:sz w:val="20"/>
          <w:szCs w:val="20"/>
          <w:lang w:val="en-GB"/>
        </w:rPr>
        <w:t xml:space="preserve">Hernández, </w:t>
      </w:r>
      <w:r w:rsidR="00B95F43" w:rsidRPr="005D29C3">
        <w:rPr>
          <w:sz w:val="20"/>
          <w:szCs w:val="20"/>
          <w:lang w:val="en-GB"/>
        </w:rPr>
        <w:t xml:space="preserve">J. </w:t>
      </w:r>
      <w:r w:rsidR="00E663C7" w:rsidRPr="005D29C3">
        <w:rPr>
          <w:sz w:val="20"/>
          <w:szCs w:val="20"/>
          <w:lang w:val="en-GB"/>
        </w:rPr>
        <w:t xml:space="preserve">Kacprzyk, </w:t>
      </w:r>
      <w:r w:rsidR="00B95F43" w:rsidRPr="005D29C3">
        <w:rPr>
          <w:sz w:val="20"/>
          <w:szCs w:val="20"/>
          <w:lang w:val="en-GB"/>
        </w:rPr>
        <w:t xml:space="preserve">A. </w:t>
      </w:r>
      <w:r w:rsidR="00E663C7" w:rsidRPr="005D29C3">
        <w:rPr>
          <w:sz w:val="20"/>
          <w:szCs w:val="20"/>
          <w:lang w:val="en-GB"/>
        </w:rPr>
        <w:t xml:space="preserve">Lyons, </w:t>
      </w:r>
      <w:r w:rsidR="00B95F43" w:rsidRPr="005D29C3">
        <w:rPr>
          <w:sz w:val="20"/>
          <w:szCs w:val="20"/>
          <w:lang w:val="en-GB"/>
        </w:rPr>
        <w:t xml:space="preserve">A. </w:t>
      </w:r>
      <w:r w:rsidR="00E663C7" w:rsidRPr="005D29C3">
        <w:rPr>
          <w:sz w:val="20"/>
          <w:szCs w:val="20"/>
          <w:lang w:val="en-GB"/>
        </w:rPr>
        <w:t xml:space="preserve">Ortiz, </w:t>
      </w:r>
      <w:r w:rsidR="00B95F43" w:rsidRPr="005D29C3">
        <w:rPr>
          <w:sz w:val="20"/>
          <w:szCs w:val="20"/>
          <w:lang w:val="en-GB"/>
        </w:rPr>
        <w:t xml:space="preserve">H. </w:t>
      </w:r>
      <w:r w:rsidR="00E663C7" w:rsidRPr="005D29C3">
        <w:rPr>
          <w:sz w:val="20"/>
          <w:szCs w:val="20"/>
          <w:lang w:val="en-GB"/>
        </w:rPr>
        <w:t>Panetto. Review on operational research advances in agri-food supply chains and societal challenges. 29th European Conference on Operational Research, EURO'2018, Jul 2018, Valencia, Spain</w:t>
      </w:r>
    </w:p>
    <w:p w14:paraId="152FC798" w14:textId="16169E4C"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197]</w:t>
      </w:r>
      <w:r w:rsidRPr="005D29C3">
        <w:rPr>
          <w:sz w:val="20"/>
          <w:szCs w:val="20"/>
          <w:lang w:val="en-GB"/>
        </w:rPr>
        <w:tab/>
      </w:r>
      <w:r w:rsidR="00B95F43" w:rsidRPr="005D29C3">
        <w:rPr>
          <w:sz w:val="20"/>
          <w:szCs w:val="20"/>
          <w:lang w:val="en-GB"/>
        </w:rPr>
        <w:t xml:space="preserve">J. </w:t>
      </w:r>
      <w:r w:rsidR="00E663C7" w:rsidRPr="005D29C3">
        <w:rPr>
          <w:sz w:val="20"/>
          <w:szCs w:val="20"/>
          <w:lang w:val="en-GB"/>
        </w:rPr>
        <w:t xml:space="preserve">Hernandez, </w:t>
      </w:r>
      <w:r w:rsidR="00B95F43" w:rsidRPr="005D29C3">
        <w:rPr>
          <w:sz w:val="20"/>
          <w:szCs w:val="20"/>
          <w:lang w:val="en-GB"/>
        </w:rPr>
        <w:t xml:space="preserve">J. </w:t>
      </w:r>
      <w:r w:rsidR="00E663C7" w:rsidRPr="005D29C3">
        <w:rPr>
          <w:sz w:val="20"/>
          <w:szCs w:val="20"/>
          <w:lang w:val="en-GB"/>
        </w:rPr>
        <w:t xml:space="preserve">Kacprzyk, </w:t>
      </w:r>
      <w:r w:rsidR="00B95F43" w:rsidRPr="005D29C3">
        <w:rPr>
          <w:sz w:val="20"/>
          <w:szCs w:val="20"/>
          <w:lang w:val="en-GB"/>
        </w:rPr>
        <w:t xml:space="preserve">H. </w:t>
      </w:r>
      <w:r w:rsidR="00E663C7" w:rsidRPr="005D29C3">
        <w:rPr>
          <w:sz w:val="20"/>
          <w:szCs w:val="20"/>
          <w:lang w:val="en-GB"/>
        </w:rPr>
        <w:t xml:space="preserve">Panetto, </w:t>
      </w:r>
      <w:r w:rsidR="00B95F43" w:rsidRPr="005D29C3">
        <w:rPr>
          <w:sz w:val="20"/>
          <w:szCs w:val="20"/>
          <w:lang w:val="en-GB"/>
        </w:rPr>
        <w:t xml:space="preserve">A. </w:t>
      </w:r>
      <w:r w:rsidR="00E663C7" w:rsidRPr="005D29C3">
        <w:rPr>
          <w:sz w:val="20"/>
          <w:szCs w:val="20"/>
          <w:lang w:val="en-GB"/>
        </w:rPr>
        <w:t xml:space="preserve">Fernandez, </w:t>
      </w:r>
      <w:r w:rsidR="00B95F43" w:rsidRPr="005D29C3">
        <w:rPr>
          <w:sz w:val="20"/>
          <w:szCs w:val="20"/>
          <w:lang w:val="en-GB"/>
        </w:rPr>
        <w:t xml:space="preserve">S. </w:t>
      </w:r>
      <w:r w:rsidR="00E663C7" w:rsidRPr="005D29C3">
        <w:rPr>
          <w:sz w:val="20"/>
          <w:szCs w:val="20"/>
          <w:lang w:val="en-GB"/>
        </w:rPr>
        <w:t xml:space="preserve">Liu, </w:t>
      </w:r>
      <w:r w:rsidR="00B95F43" w:rsidRPr="005D29C3">
        <w:rPr>
          <w:sz w:val="20"/>
          <w:szCs w:val="20"/>
          <w:lang w:val="en-GB"/>
        </w:rPr>
        <w:t xml:space="preserve">A. </w:t>
      </w:r>
      <w:r w:rsidR="00E663C7" w:rsidRPr="005D29C3">
        <w:rPr>
          <w:sz w:val="20"/>
          <w:szCs w:val="20"/>
          <w:lang w:val="en-GB"/>
        </w:rPr>
        <w:t xml:space="preserve">Ortiz, </w:t>
      </w:r>
      <w:r w:rsidR="00B95F43" w:rsidRPr="005D29C3">
        <w:rPr>
          <w:sz w:val="20"/>
          <w:szCs w:val="20"/>
          <w:lang w:val="en-GB"/>
        </w:rPr>
        <w:t xml:space="preserve">M. </w:t>
      </w:r>
      <w:r w:rsidR="00E663C7" w:rsidRPr="005D29C3">
        <w:rPr>
          <w:sz w:val="20"/>
          <w:szCs w:val="20"/>
          <w:lang w:val="en-GB"/>
        </w:rPr>
        <w:t xml:space="preserve">De-Angelis. Challenges and Solutions for Enhancing Agriculture Value Chain Decision-Making. A Short Review. 18th Working Conference on Virtual Enterprises (PROVE), Sep 2017, Vicenza, Italy. pp.761-774, </w:t>
      </w:r>
      <w:r w:rsidR="00E663C7" w:rsidRPr="005D29C3">
        <w:rPr>
          <w:rFonts w:ascii="Cambria Math" w:hAnsi="Cambria Math" w:cs="Cambria Math"/>
          <w:sz w:val="20"/>
          <w:szCs w:val="20"/>
          <w:lang w:val="en-GB"/>
        </w:rPr>
        <w:t>⟨</w:t>
      </w:r>
      <w:r w:rsidR="00E663C7" w:rsidRPr="005D29C3">
        <w:rPr>
          <w:sz w:val="20"/>
          <w:szCs w:val="20"/>
          <w:lang w:val="en-GB"/>
        </w:rPr>
        <w:t>10.1007/978-3-319-65151-4_68</w:t>
      </w:r>
      <w:r w:rsidR="00E663C7" w:rsidRPr="005D29C3">
        <w:rPr>
          <w:rFonts w:ascii="Cambria Math" w:hAnsi="Cambria Math" w:cs="Cambria Math"/>
          <w:sz w:val="20"/>
          <w:szCs w:val="20"/>
          <w:lang w:val="en-GB"/>
        </w:rPr>
        <w:t>⟩</w:t>
      </w:r>
    </w:p>
    <w:p w14:paraId="095E09B8" w14:textId="1D10800C" w:rsidR="00E663C7" w:rsidRPr="002C0B20" w:rsidRDefault="005C5B79" w:rsidP="005C5B79">
      <w:pPr>
        <w:pStyle w:val="References"/>
        <w:spacing w:before="100" w:beforeAutospacing="1" w:after="100" w:afterAutospacing="1"/>
        <w:jc w:val="both"/>
        <w:rPr>
          <w:sz w:val="20"/>
          <w:szCs w:val="20"/>
          <w:lang w:val="it-IT"/>
        </w:rPr>
      </w:pPr>
      <w:r w:rsidRPr="005D29C3">
        <w:rPr>
          <w:sz w:val="20"/>
          <w:szCs w:val="20"/>
          <w:lang w:val="en-GB"/>
        </w:rPr>
        <w:t>[198]</w:t>
      </w:r>
      <w:r w:rsidRPr="005D29C3">
        <w:rPr>
          <w:sz w:val="20"/>
          <w:szCs w:val="20"/>
          <w:lang w:val="en-GB"/>
        </w:rPr>
        <w:tab/>
      </w:r>
      <w:r w:rsidR="00B95F43" w:rsidRPr="005D29C3">
        <w:rPr>
          <w:sz w:val="20"/>
          <w:szCs w:val="20"/>
          <w:lang w:val="en-GB"/>
        </w:rPr>
        <w:t xml:space="preserve">Z. </w:t>
      </w:r>
      <w:r w:rsidR="00E663C7" w:rsidRPr="005D29C3">
        <w:rPr>
          <w:sz w:val="20"/>
          <w:szCs w:val="20"/>
          <w:lang w:val="en-GB"/>
        </w:rPr>
        <w:t xml:space="preserve">Guoqing, </w:t>
      </w:r>
      <w:r w:rsidR="00B95F43" w:rsidRPr="005D29C3">
        <w:rPr>
          <w:sz w:val="20"/>
          <w:szCs w:val="20"/>
          <w:lang w:val="en-GB"/>
        </w:rPr>
        <w:t xml:space="preserve">S. </w:t>
      </w:r>
      <w:r w:rsidR="00E663C7" w:rsidRPr="005D29C3">
        <w:rPr>
          <w:sz w:val="20"/>
          <w:szCs w:val="20"/>
          <w:lang w:val="en-GB"/>
        </w:rPr>
        <w:t xml:space="preserve">Liu, </w:t>
      </w:r>
      <w:r w:rsidR="00B95F43" w:rsidRPr="005D29C3">
        <w:rPr>
          <w:sz w:val="20"/>
          <w:szCs w:val="20"/>
          <w:lang w:val="en-GB"/>
        </w:rPr>
        <w:t xml:space="preserve">H. </w:t>
      </w:r>
      <w:r w:rsidR="00E663C7" w:rsidRPr="005D29C3">
        <w:rPr>
          <w:sz w:val="20"/>
          <w:szCs w:val="20"/>
          <w:lang w:val="en-GB"/>
        </w:rPr>
        <w:t xml:space="preserve">Chen, </w:t>
      </w:r>
      <w:r w:rsidR="00B95F43" w:rsidRPr="005D29C3">
        <w:rPr>
          <w:sz w:val="20"/>
          <w:szCs w:val="20"/>
          <w:lang w:val="en-GB"/>
        </w:rPr>
        <w:t xml:space="preserve">C. </w:t>
      </w:r>
      <w:r w:rsidR="00E663C7" w:rsidRPr="005D29C3">
        <w:rPr>
          <w:sz w:val="20"/>
          <w:szCs w:val="20"/>
          <w:lang w:val="en-GB"/>
        </w:rPr>
        <w:t xml:space="preserve">Lopez, </w:t>
      </w:r>
      <w:r w:rsidR="00B95F43" w:rsidRPr="005D29C3">
        <w:rPr>
          <w:sz w:val="20"/>
          <w:szCs w:val="20"/>
          <w:lang w:val="en-GB"/>
        </w:rPr>
        <w:t xml:space="preserve">J. </w:t>
      </w:r>
      <w:r w:rsidR="00E663C7" w:rsidRPr="005D29C3">
        <w:rPr>
          <w:sz w:val="20"/>
          <w:szCs w:val="20"/>
          <w:lang w:val="en-GB"/>
        </w:rPr>
        <w:t xml:space="preserve">Hernandez, </w:t>
      </w:r>
      <w:r w:rsidR="00B95F43" w:rsidRPr="005D29C3">
        <w:rPr>
          <w:sz w:val="20"/>
          <w:szCs w:val="20"/>
          <w:lang w:val="en-GB"/>
        </w:rPr>
        <w:t xml:space="preserve">C. </w:t>
      </w:r>
      <w:r w:rsidR="00E663C7" w:rsidRPr="005D29C3">
        <w:rPr>
          <w:sz w:val="20"/>
          <w:szCs w:val="20"/>
          <w:lang w:val="en-GB"/>
        </w:rPr>
        <w:t xml:space="preserve">Guyon, </w:t>
      </w:r>
      <w:r w:rsidR="00B95F43" w:rsidRPr="005D29C3">
        <w:rPr>
          <w:sz w:val="20"/>
          <w:szCs w:val="20"/>
          <w:lang w:val="en-GB"/>
        </w:rPr>
        <w:t xml:space="preserve">R. </w:t>
      </w:r>
      <w:r w:rsidR="00E663C7" w:rsidRPr="005D29C3">
        <w:rPr>
          <w:sz w:val="20"/>
          <w:szCs w:val="20"/>
          <w:lang w:val="en-GB"/>
        </w:rPr>
        <w:t xml:space="preserve">Iannacone, </w:t>
      </w:r>
      <w:r w:rsidR="00B95F43" w:rsidRPr="005D29C3">
        <w:rPr>
          <w:sz w:val="20"/>
          <w:szCs w:val="20"/>
          <w:lang w:val="en-GB"/>
        </w:rPr>
        <w:t xml:space="preserve">N. </w:t>
      </w:r>
      <w:r w:rsidR="00E663C7" w:rsidRPr="005D29C3">
        <w:rPr>
          <w:sz w:val="20"/>
          <w:szCs w:val="20"/>
          <w:lang w:val="en-GB"/>
        </w:rPr>
        <w:t xml:space="preserve">Calabrese, </w:t>
      </w:r>
      <w:r w:rsidR="00B95F43" w:rsidRPr="005D29C3">
        <w:rPr>
          <w:sz w:val="20"/>
          <w:szCs w:val="20"/>
          <w:lang w:val="en-GB"/>
        </w:rPr>
        <w:t xml:space="preserve">H. </w:t>
      </w:r>
      <w:r w:rsidR="00E663C7" w:rsidRPr="005D29C3">
        <w:rPr>
          <w:sz w:val="20"/>
          <w:szCs w:val="20"/>
          <w:lang w:val="en-GB"/>
        </w:rPr>
        <w:t xml:space="preserve">Panetto, </w:t>
      </w:r>
      <w:r w:rsidR="00B95F43" w:rsidRPr="005D29C3">
        <w:rPr>
          <w:sz w:val="20"/>
          <w:szCs w:val="20"/>
          <w:lang w:val="en-GB"/>
        </w:rPr>
        <w:t xml:space="preserve">J. </w:t>
      </w:r>
      <w:r w:rsidR="00E663C7" w:rsidRPr="005D29C3">
        <w:rPr>
          <w:sz w:val="20"/>
          <w:szCs w:val="20"/>
          <w:lang w:val="en-GB"/>
        </w:rPr>
        <w:t xml:space="preserve">Kacprzyk, </w:t>
      </w:r>
      <w:r w:rsidR="00B95F43" w:rsidRPr="005D29C3">
        <w:rPr>
          <w:sz w:val="20"/>
          <w:szCs w:val="20"/>
          <w:lang w:val="en-GB"/>
        </w:rPr>
        <w:t xml:space="preserve">M. </w:t>
      </w:r>
      <w:r w:rsidR="00E663C7" w:rsidRPr="005D29C3">
        <w:rPr>
          <w:sz w:val="20"/>
          <w:szCs w:val="20"/>
          <w:lang w:val="en-GB"/>
        </w:rPr>
        <w:t xml:space="preserve">Alemany. (b) Value-chain wide food waste management: A systematic literature review. 5th International Conference on Decision Support System Technology, EmC-ICDSST 2019, May 2019, Funchal, Madeira, Portugal. pp.41-54. </w:t>
      </w:r>
      <w:r w:rsidR="00E663C7" w:rsidRPr="002C0B20">
        <w:rPr>
          <w:sz w:val="20"/>
          <w:szCs w:val="20"/>
          <w:lang w:val="it-IT"/>
        </w:rPr>
        <w:t>Doi: 10.1007/978-3-030-18819-1_4</w:t>
      </w:r>
    </w:p>
    <w:p w14:paraId="38C76BA3" w14:textId="53891017" w:rsidR="00E663C7" w:rsidRPr="005D29C3" w:rsidRDefault="005C5B79" w:rsidP="005C5B79">
      <w:pPr>
        <w:pStyle w:val="References"/>
        <w:spacing w:before="100" w:beforeAutospacing="1" w:after="100" w:afterAutospacing="1"/>
        <w:jc w:val="both"/>
        <w:rPr>
          <w:sz w:val="20"/>
          <w:szCs w:val="20"/>
          <w:lang w:val="en-GB"/>
        </w:rPr>
      </w:pPr>
      <w:r w:rsidRPr="002C0B20">
        <w:rPr>
          <w:sz w:val="20"/>
          <w:szCs w:val="20"/>
          <w:lang w:val="it-IT"/>
        </w:rPr>
        <w:t>[199]</w:t>
      </w:r>
      <w:r w:rsidRPr="002C0B20">
        <w:rPr>
          <w:sz w:val="20"/>
          <w:szCs w:val="20"/>
          <w:lang w:val="it-IT"/>
        </w:rPr>
        <w:tab/>
      </w:r>
      <w:r w:rsidR="00B95F43" w:rsidRPr="002C0B20">
        <w:rPr>
          <w:sz w:val="20"/>
          <w:szCs w:val="20"/>
          <w:lang w:val="it-IT"/>
        </w:rPr>
        <w:t xml:space="preserve">M. C. </w:t>
      </w:r>
      <w:r w:rsidR="00E663C7" w:rsidRPr="002C0B20">
        <w:rPr>
          <w:sz w:val="20"/>
          <w:szCs w:val="20"/>
          <w:lang w:val="it-IT"/>
        </w:rPr>
        <w:t>Annosi, F</w:t>
      </w:r>
      <w:r w:rsidR="00B95F43" w:rsidRPr="002C0B20">
        <w:rPr>
          <w:sz w:val="20"/>
          <w:szCs w:val="20"/>
          <w:lang w:val="it-IT"/>
        </w:rPr>
        <w:t xml:space="preserve">. </w:t>
      </w:r>
      <w:r w:rsidR="00E663C7" w:rsidRPr="002C0B20">
        <w:rPr>
          <w:sz w:val="20"/>
          <w:szCs w:val="20"/>
          <w:lang w:val="it-IT"/>
        </w:rPr>
        <w:t xml:space="preserve">Brunetta, </w:t>
      </w:r>
      <w:r w:rsidR="00B95F43" w:rsidRPr="002C0B20">
        <w:rPr>
          <w:sz w:val="20"/>
          <w:szCs w:val="20"/>
          <w:lang w:val="it-IT"/>
        </w:rPr>
        <w:t xml:space="preserve">A. </w:t>
      </w:r>
      <w:r w:rsidR="00E663C7" w:rsidRPr="002C0B20">
        <w:rPr>
          <w:sz w:val="20"/>
          <w:szCs w:val="20"/>
          <w:lang w:val="it-IT"/>
        </w:rPr>
        <w:t xml:space="preserve">Monti, </w:t>
      </w:r>
      <w:r w:rsidR="00B95F43" w:rsidRPr="002C0B20">
        <w:rPr>
          <w:sz w:val="20"/>
          <w:szCs w:val="20"/>
          <w:lang w:val="it-IT"/>
        </w:rPr>
        <w:t xml:space="preserve">F. </w:t>
      </w:r>
      <w:r w:rsidR="00E663C7" w:rsidRPr="002C0B20">
        <w:rPr>
          <w:sz w:val="20"/>
          <w:szCs w:val="20"/>
          <w:lang w:val="it-IT"/>
        </w:rPr>
        <w:t xml:space="preserve">Nati. </w:t>
      </w:r>
      <w:r w:rsidR="00E663C7" w:rsidRPr="005D29C3">
        <w:rPr>
          <w:sz w:val="20"/>
          <w:szCs w:val="20"/>
          <w:lang w:val="en-GB"/>
        </w:rPr>
        <w:t>Is the trend your friend? An analysis of technology 4.0 investment decisions in agricultural SMEs. Computers in Industry. Volume 109, August 2019, Pages 59-71. Doi: 10.1016/j.compind.2019.04.003</w:t>
      </w:r>
    </w:p>
    <w:p w14:paraId="55790F0D" w14:textId="093F64D0"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0]</w:t>
      </w:r>
      <w:r w:rsidRPr="005D29C3">
        <w:rPr>
          <w:sz w:val="20"/>
          <w:szCs w:val="20"/>
          <w:lang w:val="en-GB"/>
        </w:rPr>
        <w:tab/>
      </w:r>
      <w:r w:rsidR="00B95F43" w:rsidRPr="005D29C3">
        <w:rPr>
          <w:sz w:val="20"/>
          <w:szCs w:val="20"/>
          <w:lang w:val="en-GB"/>
        </w:rPr>
        <w:t xml:space="preserve">J. P. </w:t>
      </w:r>
      <w:r w:rsidR="00E663C7" w:rsidRPr="005D29C3">
        <w:rPr>
          <w:sz w:val="20"/>
          <w:szCs w:val="20"/>
          <w:lang w:val="en-GB"/>
        </w:rPr>
        <w:t xml:space="preserve">Belaud, </w:t>
      </w:r>
      <w:r w:rsidR="00B95F43" w:rsidRPr="005D29C3">
        <w:rPr>
          <w:sz w:val="20"/>
          <w:szCs w:val="20"/>
          <w:lang w:val="en-GB"/>
        </w:rPr>
        <w:t xml:space="preserve">N. </w:t>
      </w:r>
      <w:r w:rsidR="00E663C7" w:rsidRPr="005D29C3">
        <w:rPr>
          <w:sz w:val="20"/>
          <w:szCs w:val="20"/>
          <w:lang w:val="en-GB"/>
        </w:rPr>
        <w:t xml:space="preserve">Prioux, </w:t>
      </w:r>
      <w:r w:rsidR="00B95F43" w:rsidRPr="005D29C3">
        <w:rPr>
          <w:sz w:val="20"/>
          <w:szCs w:val="20"/>
          <w:lang w:val="en-GB"/>
        </w:rPr>
        <w:t xml:space="preserve">C. </w:t>
      </w:r>
      <w:r w:rsidR="00E663C7" w:rsidRPr="005D29C3">
        <w:rPr>
          <w:sz w:val="20"/>
          <w:szCs w:val="20"/>
          <w:lang w:val="en-GB"/>
        </w:rPr>
        <w:t xml:space="preserve">Vialle, </w:t>
      </w:r>
      <w:r w:rsidR="00B95F43" w:rsidRPr="005D29C3">
        <w:rPr>
          <w:sz w:val="20"/>
          <w:szCs w:val="20"/>
          <w:lang w:val="en-GB"/>
        </w:rPr>
        <w:t xml:space="preserve">C. </w:t>
      </w:r>
      <w:r w:rsidR="00E663C7" w:rsidRPr="005D29C3">
        <w:rPr>
          <w:sz w:val="20"/>
          <w:szCs w:val="20"/>
          <w:lang w:val="en-GB"/>
        </w:rPr>
        <w:t>Sablayrolles. Big data for agri-food 4.0: Application to sustainability management for by-products supply chain. Computers in Industry. Volume 111, October 2019, Pages 41-50. Doi: 10.1016/j.compind.2019.06.006</w:t>
      </w:r>
    </w:p>
    <w:p w14:paraId="20434077" w14:textId="707242BC"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1]</w:t>
      </w:r>
      <w:r w:rsidRPr="005D29C3">
        <w:rPr>
          <w:sz w:val="20"/>
          <w:szCs w:val="20"/>
          <w:lang w:val="en-GB"/>
        </w:rPr>
        <w:tab/>
      </w:r>
      <w:r w:rsidR="00B95F43" w:rsidRPr="005D29C3">
        <w:rPr>
          <w:sz w:val="20"/>
          <w:szCs w:val="20"/>
          <w:lang w:val="en-GB"/>
        </w:rPr>
        <w:t xml:space="preserve">B. M. </w:t>
      </w:r>
      <w:r w:rsidR="00E663C7" w:rsidRPr="005D29C3">
        <w:rPr>
          <w:sz w:val="20"/>
          <w:szCs w:val="20"/>
          <w:lang w:val="en-GB"/>
        </w:rPr>
        <w:t xml:space="preserve">Boshkoska, </w:t>
      </w:r>
      <w:r w:rsidR="00B95F43" w:rsidRPr="005D29C3">
        <w:rPr>
          <w:sz w:val="20"/>
          <w:szCs w:val="20"/>
          <w:lang w:val="en-GB"/>
        </w:rPr>
        <w:t xml:space="preserve">S. </w:t>
      </w:r>
      <w:r w:rsidR="00E663C7" w:rsidRPr="005D29C3">
        <w:rPr>
          <w:sz w:val="20"/>
          <w:szCs w:val="20"/>
          <w:lang w:val="en-GB"/>
        </w:rPr>
        <w:t xml:space="preserve">Liu, </w:t>
      </w:r>
      <w:r w:rsidR="00B95F43" w:rsidRPr="005D29C3">
        <w:rPr>
          <w:sz w:val="20"/>
          <w:szCs w:val="20"/>
          <w:lang w:val="en-GB"/>
        </w:rPr>
        <w:t xml:space="preserve">G. </w:t>
      </w:r>
      <w:r w:rsidR="00E663C7" w:rsidRPr="005D29C3">
        <w:rPr>
          <w:sz w:val="20"/>
          <w:szCs w:val="20"/>
          <w:lang w:val="en-GB"/>
        </w:rPr>
        <w:t xml:space="preserve">Zhao, </w:t>
      </w:r>
      <w:r w:rsidR="00B95F43" w:rsidRPr="005D29C3">
        <w:rPr>
          <w:sz w:val="20"/>
          <w:szCs w:val="20"/>
          <w:lang w:val="en-GB"/>
        </w:rPr>
        <w:t xml:space="preserve">A. </w:t>
      </w:r>
      <w:r w:rsidR="00E663C7" w:rsidRPr="005D29C3">
        <w:rPr>
          <w:sz w:val="20"/>
          <w:szCs w:val="20"/>
          <w:lang w:val="en-GB"/>
        </w:rPr>
        <w:t xml:space="preserve">Fernandez, </w:t>
      </w:r>
      <w:r w:rsidR="00B95F43" w:rsidRPr="005D29C3">
        <w:rPr>
          <w:sz w:val="20"/>
          <w:szCs w:val="20"/>
          <w:lang w:val="en-GB"/>
        </w:rPr>
        <w:t xml:space="preserve">S. </w:t>
      </w:r>
      <w:r w:rsidR="00E663C7" w:rsidRPr="005D29C3">
        <w:rPr>
          <w:sz w:val="20"/>
          <w:szCs w:val="20"/>
          <w:lang w:val="en-GB"/>
        </w:rPr>
        <w:t xml:space="preserve">Gamboa, </w:t>
      </w:r>
      <w:r w:rsidR="00B95F43" w:rsidRPr="005D29C3">
        <w:rPr>
          <w:sz w:val="20"/>
          <w:szCs w:val="20"/>
          <w:lang w:val="en-GB"/>
        </w:rPr>
        <w:t xml:space="preserve">M. </w:t>
      </w:r>
      <w:r w:rsidR="00E663C7" w:rsidRPr="005D29C3">
        <w:rPr>
          <w:sz w:val="20"/>
          <w:szCs w:val="20"/>
          <w:lang w:val="en-GB"/>
        </w:rPr>
        <w:t xml:space="preserve">del Pino, </w:t>
      </w:r>
      <w:r w:rsidR="00B95F43" w:rsidRPr="005D29C3">
        <w:rPr>
          <w:sz w:val="20"/>
          <w:szCs w:val="20"/>
          <w:lang w:val="en-GB"/>
        </w:rPr>
        <w:t xml:space="preserve">P. </w:t>
      </w:r>
      <w:r w:rsidR="00E663C7" w:rsidRPr="005D29C3">
        <w:rPr>
          <w:sz w:val="20"/>
          <w:szCs w:val="20"/>
          <w:lang w:val="en-GB"/>
        </w:rPr>
        <w:t xml:space="preserve">Zarate, </w:t>
      </w:r>
      <w:r w:rsidR="00B95F43" w:rsidRPr="005D29C3">
        <w:rPr>
          <w:sz w:val="20"/>
          <w:szCs w:val="20"/>
          <w:lang w:val="en-GB"/>
        </w:rPr>
        <w:t xml:space="preserve">H. </w:t>
      </w:r>
      <w:r w:rsidR="00E663C7" w:rsidRPr="005D29C3">
        <w:rPr>
          <w:sz w:val="20"/>
          <w:szCs w:val="20"/>
          <w:lang w:val="en-GB"/>
        </w:rPr>
        <w:t>Chen. A decision support system for evaluation of the knowledge sharing crossing boundaries in agri-food value chains. Computers in Industry. Volume 110, September 2019, Pages 64-80. Doi: 10.1016/j.compind.2019.04.012</w:t>
      </w:r>
    </w:p>
    <w:p w14:paraId="4F0CC76F" w14:textId="031E150A"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2]</w:t>
      </w:r>
      <w:r w:rsidRPr="005D29C3">
        <w:rPr>
          <w:sz w:val="20"/>
          <w:szCs w:val="20"/>
          <w:lang w:val="en-GB"/>
        </w:rPr>
        <w:tab/>
      </w:r>
      <w:r w:rsidR="00B95F43" w:rsidRPr="005D29C3">
        <w:rPr>
          <w:sz w:val="20"/>
          <w:szCs w:val="20"/>
          <w:lang w:val="en-GB"/>
        </w:rPr>
        <w:t xml:space="preserve">C. </w:t>
      </w:r>
      <w:r w:rsidR="00E663C7" w:rsidRPr="005D29C3">
        <w:rPr>
          <w:sz w:val="20"/>
          <w:szCs w:val="20"/>
          <w:lang w:val="en-GB"/>
        </w:rPr>
        <w:t xml:space="preserve">Solemane, </w:t>
      </w:r>
      <w:r w:rsidR="00B95F43" w:rsidRPr="005D29C3">
        <w:rPr>
          <w:sz w:val="20"/>
          <w:szCs w:val="20"/>
          <w:lang w:val="en-GB"/>
        </w:rPr>
        <w:t xml:space="preserve">B. </w:t>
      </w:r>
      <w:r w:rsidR="00E663C7" w:rsidRPr="005D29C3">
        <w:rPr>
          <w:sz w:val="20"/>
          <w:szCs w:val="20"/>
          <w:lang w:val="en-GB"/>
        </w:rPr>
        <w:t xml:space="preserve">Kamsu-Foguem, </w:t>
      </w:r>
      <w:r w:rsidR="00B95F43" w:rsidRPr="005D29C3">
        <w:rPr>
          <w:sz w:val="20"/>
          <w:szCs w:val="20"/>
          <w:lang w:val="en-GB"/>
        </w:rPr>
        <w:t xml:space="preserve">D. </w:t>
      </w:r>
      <w:r w:rsidR="00E663C7" w:rsidRPr="005D29C3">
        <w:rPr>
          <w:sz w:val="20"/>
          <w:szCs w:val="20"/>
          <w:lang w:val="en-GB"/>
        </w:rPr>
        <w:t xml:space="preserve">Kamissoko, </w:t>
      </w:r>
      <w:r w:rsidR="00B95F43" w:rsidRPr="005D29C3">
        <w:rPr>
          <w:sz w:val="20"/>
          <w:szCs w:val="20"/>
          <w:lang w:val="en-GB"/>
        </w:rPr>
        <w:t xml:space="preserve">D. </w:t>
      </w:r>
      <w:r w:rsidR="00E663C7" w:rsidRPr="005D29C3">
        <w:rPr>
          <w:sz w:val="20"/>
          <w:szCs w:val="20"/>
          <w:lang w:val="en-GB"/>
        </w:rPr>
        <w:t>Traore. Deep neural networks with transfer learning in millet crop images. Computers in Industry. Volume 108, June 2019, Pages 115-120. Doi: 10.1016/j.compind.2019.02.003</w:t>
      </w:r>
    </w:p>
    <w:p w14:paraId="46F6B032" w14:textId="5DE28BDA"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3]</w:t>
      </w:r>
      <w:r w:rsidRPr="005D29C3">
        <w:rPr>
          <w:sz w:val="20"/>
          <w:szCs w:val="20"/>
          <w:lang w:val="en-GB"/>
        </w:rPr>
        <w:tab/>
      </w:r>
      <w:r w:rsidR="00B95F43" w:rsidRPr="005D29C3">
        <w:rPr>
          <w:sz w:val="20"/>
          <w:szCs w:val="20"/>
          <w:lang w:val="en-GB"/>
        </w:rPr>
        <w:t xml:space="preserve">M. </w:t>
      </w:r>
      <w:r w:rsidR="00E663C7" w:rsidRPr="005D29C3">
        <w:rPr>
          <w:sz w:val="20"/>
          <w:szCs w:val="20"/>
          <w:lang w:val="en-GB"/>
        </w:rPr>
        <w:t xml:space="preserve">Jhonattan, </w:t>
      </w:r>
      <w:r w:rsidR="00B95F43" w:rsidRPr="005D29C3">
        <w:rPr>
          <w:sz w:val="20"/>
          <w:szCs w:val="20"/>
          <w:lang w:val="en-GB"/>
        </w:rPr>
        <w:t xml:space="preserve">P. </w:t>
      </w:r>
      <w:r w:rsidR="00E663C7" w:rsidRPr="005D29C3">
        <w:rPr>
          <w:sz w:val="20"/>
          <w:szCs w:val="20"/>
          <w:lang w:val="en-GB"/>
        </w:rPr>
        <w:t xml:space="preserve">Ponce, </w:t>
      </w:r>
      <w:r w:rsidR="00B95F43" w:rsidRPr="005D29C3">
        <w:rPr>
          <w:sz w:val="20"/>
          <w:szCs w:val="20"/>
          <w:lang w:val="en-GB"/>
        </w:rPr>
        <w:t xml:space="preserve">A. </w:t>
      </w:r>
      <w:r w:rsidR="00E663C7" w:rsidRPr="005D29C3">
        <w:rPr>
          <w:sz w:val="20"/>
          <w:szCs w:val="20"/>
          <w:lang w:val="en-GB"/>
        </w:rPr>
        <w:t xml:space="preserve">Molina, </w:t>
      </w:r>
      <w:r w:rsidR="00B95F43" w:rsidRPr="005D29C3">
        <w:rPr>
          <w:sz w:val="20"/>
          <w:szCs w:val="20"/>
          <w:lang w:val="en-GB"/>
        </w:rPr>
        <w:t xml:space="preserve">P. </w:t>
      </w:r>
      <w:r w:rsidR="00E663C7" w:rsidRPr="005D29C3">
        <w:rPr>
          <w:sz w:val="20"/>
          <w:szCs w:val="20"/>
          <w:lang w:val="en-GB"/>
        </w:rPr>
        <w:t>Wright. Sensing, smart and sustainable technologies for Agri-Food 4.0. Computers in Industry. Volume 108, June 2019, Pages 21-36. Doi: 10.1016/j.compind.2019.02.002</w:t>
      </w:r>
    </w:p>
    <w:p w14:paraId="00D23F2A" w14:textId="6C43375E"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4]</w:t>
      </w:r>
      <w:r w:rsidRPr="005D29C3">
        <w:rPr>
          <w:sz w:val="20"/>
          <w:szCs w:val="20"/>
          <w:lang w:val="en-GB"/>
        </w:rPr>
        <w:tab/>
      </w:r>
      <w:r w:rsidR="00B95F43" w:rsidRPr="005D29C3">
        <w:rPr>
          <w:sz w:val="20"/>
          <w:szCs w:val="20"/>
          <w:lang w:val="en-GB"/>
        </w:rPr>
        <w:t xml:space="preserve">M. </w:t>
      </w:r>
      <w:r w:rsidR="00E663C7" w:rsidRPr="005D29C3">
        <w:rPr>
          <w:sz w:val="20"/>
          <w:szCs w:val="20"/>
          <w:lang w:val="en-GB"/>
        </w:rPr>
        <w:t xml:space="preserve">Pedro, </w:t>
      </w:r>
      <w:r w:rsidR="00B95F43" w:rsidRPr="005D29C3">
        <w:rPr>
          <w:sz w:val="20"/>
          <w:szCs w:val="20"/>
          <w:lang w:val="en-GB"/>
        </w:rPr>
        <w:t xml:space="preserve">J. </w:t>
      </w:r>
      <w:r w:rsidR="00E663C7" w:rsidRPr="005D29C3">
        <w:rPr>
          <w:sz w:val="20"/>
          <w:szCs w:val="20"/>
          <w:lang w:val="en-GB"/>
        </w:rPr>
        <w:t>L. Gonzalez-Andujar. Evaluation of a decision support system for crop protection in apple orchards. Computers in Industry. Volume 107, May 2019, Pages 99-103. Doi: 10.1016/j.compind.2019.02.005</w:t>
      </w:r>
    </w:p>
    <w:p w14:paraId="1CCDEF4C" w14:textId="78BD7C38" w:rsidR="00E663C7" w:rsidRPr="005D29C3" w:rsidRDefault="005C5B79" w:rsidP="005C5B79">
      <w:pPr>
        <w:pStyle w:val="References"/>
        <w:spacing w:before="100" w:beforeAutospacing="1" w:after="100" w:afterAutospacing="1"/>
        <w:jc w:val="both"/>
        <w:rPr>
          <w:sz w:val="20"/>
          <w:szCs w:val="20"/>
          <w:lang w:val="en-GB"/>
        </w:rPr>
      </w:pPr>
      <w:r w:rsidRPr="005D29C3">
        <w:rPr>
          <w:sz w:val="20"/>
          <w:szCs w:val="20"/>
          <w:lang w:val="en-GB"/>
        </w:rPr>
        <w:t>[205]</w:t>
      </w:r>
      <w:r w:rsidRPr="005D29C3">
        <w:rPr>
          <w:sz w:val="20"/>
          <w:szCs w:val="20"/>
          <w:lang w:val="en-GB"/>
        </w:rPr>
        <w:tab/>
      </w:r>
      <w:r w:rsidR="00B95F43" w:rsidRPr="005D29C3">
        <w:rPr>
          <w:sz w:val="20"/>
          <w:szCs w:val="20"/>
          <w:lang w:val="en-GB"/>
        </w:rPr>
        <w:t xml:space="preserve">S. </w:t>
      </w:r>
      <w:r w:rsidR="00E663C7" w:rsidRPr="005D29C3">
        <w:rPr>
          <w:sz w:val="20"/>
          <w:szCs w:val="20"/>
          <w:lang w:val="en-GB"/>
        </w:rPr>
        <w:t xml:space="preserve">Tuhin, </w:t>
      </w:r>
      <w:r w:rsidR="00B95F43" w:rsidRPr="005D29C3">
        <w:rPr>
          <w:sz w:val="20"/>
          <w:szCs w:val="20"/>
          <w:lang w:val="en-GB"/>
        </w:rPr>
        <w:t xml:space="preserve">G. </w:t>
      </w:r>
      <w:r w:rsidR="00E663C7" w:rsidRPr="005D29C3">
        <w:rPr>
          <w:sz w:val="20"/>
          <w:szCs w:val="20"/>
          <w:lang w:val="en-GB"/>
        </w:rPr>
        <w:t xml:space="preserve">Narayanamurthy, </w:t>
      </w:r>
      <w:r w:rsidR="00B95F43" w:rsidRPr="005D29C3">
        <w:rPr>
          <w:sz w:val="20"/>
          <w:szCs w:val="20"/>
          <w:lang w:val="en-GB"/>
        </w:rPr>
        <w:t xml:space="preserve">R. </w:t>
      </w:r>
      <w:r w:rsidR="00E663C7" w:rsidRPr="005D29C3">
        <w:rPr>
          <w:sz w:val="20"/>
          <w:szCs w:val="20"/>
          <w:lang w:val="en-GB"/>
        </w:rPr>
        <w:t xml:space="preserve">Moser, </w:t>
      </w:r>
      <w:r w:rsidR="00B95F43" w:rsidRPr="005D29C3">
        <w:rPr>
          <w:sz w:val="20"/>
          <w:szCs w:val="20"/>
          <w:lang w:val="en-GB"/>
        </w:rPr>
        <w:t xml:space="preserve">P. K. </w:t>
      </w:r>
      <w:r w:rsidR="00E663C7" w:rsidRPr="005D29C3">
        <w:rPr>
          <w:sz w:val="20"/>
          <w:szCs w:val="20"/>
          <w:lang w:val="en-GB"/>
        </w:rPr>
        <w:t xml:space="preserve">Hota. Sharing app for farm mechanization: Gold Farm’s digitized </w:t>
      </w:r>
      <w:r w:rsidR="005D29C3" w:rsidRPr="005D29C3">
        <w:rPr>
          <w:sz w:val="20"/>
          <w:szCs w:val="20"/>
          <w:lang w:val="en-GB"/>
        </w:rPr>
        <w:t>access-based</w:t>
      </w:r>
      <w:r w:rsidR="00E663C7" w:rsidRPr="005D29C3">
        <w:rPr>
          <w:sz w:val="20"/>
          <w:szCs w:val="20"/>
          <w:lang w:val="en-GB"/>
        </w:rPr>
        <w:t xml:space="preserve"> solution for financially constrained farmers. Computers in Industry. Volume 109, August 2019, Pages 195-203. Doi: 10.1016/j.compind.2019.04.017</w:t>
      </w:r>
    </w:p>
    <w:p w14:paraId="5157D4E4" w14:textId="57998B50" w:rsidR="00E663C7" w:rsidRDefault="005C5B79" w:rsidP="005C5B79">
      <w:pPr>
        <w:pStyle w:val="References"/>
        <w:spacing w:before="100" w:beforeAutospacing="1" w:after="100" w:afterAutospacing="1"/>
        <w:jc w:val="both"/>
        <w:rPr>
          <w:sz w:val="20"/>
          <w:szCs w:val="20"/>
          <w:lang w:val="en-GB"/>
        </w:rPr>
      </w:pPr>
      <w:r w:rsidRPr="005D29C3">
        <w:rPr>
          <w:sz w:val="20"/>
          <w:szCs w:val="20"/>
          <w:lang w:val="en-GB"/>
        </w:rPr>
        <w:t>[206]</w:t>
      </w:r>
      <w:r w:rsidRPr="005D29C3">
        <w:rPr>
          <w:sz w:val="20"/>
          <w:szCs w:val="20"/>
          <w:lang w:val="en-GB"/>
        </w:rPr>
        <w:tab/>
      </w:r>
      <w:r w:rsidR="00B95F43" w:rsidRPr="005D29C3">
        <w:rPr>
          <w:sz w:val="20"/>
          <w:szCs w:val="20"/>
          <w:lang w:val="en-GB"/>
        </w:rPr>
        <w:t xml:space="preserve">Z. </w:t>
      </w:r>
      <w:r w:rsidR="00E663C7" w:rsidRPr="005D29C3">
        <w:rPr>
          <w:sz w:val="20"/>
          <w:szCs w:val="20"/>
          <w:lang w:val="en-GB"/>
        </w:rPr>
        <w:t xml:space="preserve">Guoqing, </w:t>
      </w:r>
      <w:r w:rsidR="00B95F43" w:rsidRPr="005D29C3">
        <w:rPr>
          <w:sz w:val="20"/>
          <w:szCs w:val="20"/>
          <w:lang w:val="en-GB"/>
        </w:rPr>
        <w:t xml:space="preserve">S. </w:t>
      </w:r>
      <w:r w:rsidR="00E663C7" w:rsidRPr="005D29C3">
        <w:rPr>
          <w:sz w:val="20"/>
          <w:szCs w:val="20"/>
          <w:lang w:val="en-GB"/>
        </w:rPr>
        <w:t xml:space="preserve">Liu, </w:t>
      </w:r>
      <w:r w:rsidR="00B95F43" w:rsidRPr="005D29C3">
        <w:rPr>
          <w:sz w:val="20"/>
          <w:szCs w:val="20"/>
          <w:lang w:val="en-GB"/>
        </w:rPr>
        <w:t xml:space="preserve">C. </w:t>
      </w:r>
      <w:r w:rsidR="00E663C7" w:rsidRPr="005D29C3">
        <w:rPr>
          <w:sz w:val="20"/>
          <w:szCs w:val="20"/>
          <w:lang w:val="en-GB"/>
        </w:rPr>
        <w:t xml:space="preserve">Lopez, </w:t>
      </w:r>
      <w:r w:rsidR="00B95F43" w:rsidRPr="005D29C3">
        <w:rPr>
          <w:sz w:val="20"/>
          <w:szCs w:val="20"/>
          <w:lang w:val="en-GB"/>
        </w:rPr>
        <w:t xml:space="preserve">H. </w:t>
      </w:r>
      <w:r w:rsidR="00E663C7" w:rsidRPr="005D29C3">
        <w:rPr>
          <w:sz w:val="20"/>
          <w:szCs w:val="20"/>
          <w:lang w:val="en-GB"/>
        </w:rPr>
        <w:t xml:space="preserve">Lu, </w:t>
      </w:r>
      <w:r w:rsidR="00B95F43" w:rsidRPr="005D29C3">
        <w:rPr>
          <w:sz w:val="20"/>
          <w:szCs w:val="20"/>
          <w:lang w:val="en-GB"/>
        </w:rPr>
        <w:t xml:space="preserve">S. </w:t>
      </w:r>
      <w:r w:rsidR="00E663C7" w:rsidRPr="005D29C3">
        <w:rPr>
          <w:sz w:val="20"/>
          <w:szCs w:val="20"/>
          <w:lang w:val="en-GB"/>
        </w:rPr>
        <w:t>Elgueta, Huilan Chen, Biljana Mileva Boshkoska. (a) Blockchain technology in agri-food value chain management: A synthesis of applications, challenges and future research directions. Computers in Industry. Volume 109, August 2019, Pages 83-99. Doi: 10.1016/j.compind.2019.04.002</w:t>
      </w:r>
    </w:p>
    <w:p w14:paraId="388250F5" w14:textId="2A6B4B64" w:rsidR="00F01BE5" w:rsidRDefault="00F01BE5" w:rsidP="00F01BE5">
      <w:pPr>
        <w:rPr>
          <w:lang w:val="en-GB"/>
        </w:rPr>
      </w:pPr>
    </w:p>
    <w:p w14:paraId="5DCF9E6B" w14:textId="66896F11" w:rsidR="00E663C7" w:rsidRPr="005D29C3" w:rsidRDefault="00E663C7" w:rsidP="00E663C7">
      <w:pPr>
        <w:pStyle w:val="Heading1"/>
        <w:spacing w:before="100" w:beforeAutospacing="1" w:after="100" w:afterAutospacing="1"/>
        <w:rPr>
          <w:lang w:val="en-GB"/>
        </w:rPr>
      </w:pPr>
      <w:r w:rsidRPr="005D29C3">
        <w:rPr>
          <w:lang w:val="en-GB"/>
        </w:rPr>
        <w:t>Acknowledgements</w:t>
      </w:r>
    </w:p>
    <w:p w14:paraId="00FD633D" w14:textId="0F820FA7" w:rsidR="00E663C7" w:rsidRPr="005D29C3" w:rsidRDefault="0036761D" w:rsidP="002C0B20">
      <w:pPr>
        <w:jc w:val="both"/>
        <w:rPr>
          <w:lang w:val="en-GB"/>
        </w:rPr>
      </w:pPr>
      <w:r w:rsidRPr="0036761D">
        <w:rPr>
          <w:lang w:val="en-GB"/>
        </w:rPr>
        <w:t>Authors of this publication acknowledge the contribution of the Project 691249, RUC-APS “Enhancing and implementing Knowledge based ICT solutions within high Risk and Uncertain Conditions for Agriculture Production Systems” (www.ruc-aps.eu), funded by the European Union under their fund</w:t>
      </w:r>
      <w:r>
        <w:rPr>
          <w:lang w:val="en-GB"/>
        </w:rPr>
        <w:t>ing scheme H2020-MSCA-RISE-2015</w:t>
      </w:r>
      <w:r w:rsidR="00E663C7" w:rsidRPr="005D29C3">
        <w:rPr>
          <w:lang w:val="en-GB"/>
        </w:rPr>
        <w:t xml:space="preserve">. </w:t>
      </w:r>
    </w:p>
    <w:p w14:paraId="0CE5B2CA" w14:textId="77777777" w:rsidR="00E663C7" w:rsidRPr="005D29C3" w:rsidRDefault="00E663C7" w:rsidP="007E4767">
      <w:pPr>
        <w:rPr>
          <w:lang w:val="en-GB"/>
        </w:rPr>
      </w:pPr>
    </w:p>
    <w:sectPr w:rsidR="00E663C7" w:rsidRPr="005D29C3" w:rsidSect="00B167F5">
      <w:footerReference w:type="first" r:id="rId8"/>
      <w:type w:val="continuous"/>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22F8E" w14:textId="77777777" w:rsidR="00394268" w:rsidRDefault="00394268" w:rsidP="00010895">
      <w:r>
        <w:separator/>
      </w:r>
    </w:p>
  </w:endnote>
  <w:endnote w:type="continuationSeparator" w:id="0">
    <w:p w14:paraId="38E5B53A" w14:textId="77777777" w:rsidR="00394268" w:rsidRDefault="00394268" w:rsidP="00010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589CF564-912E-4A8A-A212-DA499CFEC6EA}"/>
    <w:embedBold r:id="rId2" w:fontKey="{A9F39F2C-E21E-42C1-A33F-2F62F8327E4D}"/>
    <w:embedItalic r:id="rId3" w:fontKey="{37AE98FB-3B55-444E-9739-B8B4F1A35E78}"/>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4" w:fontKey="{DB5DE315-A3E0-494B-A5A4-155B6A8FCC3D}"/>
    <w:embedBold r:id="rId5" w:fontKey="{128AA5B2-1C20-48C4-BEC6-E811135FD293}"/>
    <w:embedItalic r:id="rId6" w:fontKey="{E79391D1-2339-4817-9401-ADA8A7F54710}"/>
  </w:font>
  <w:font w:name="Lucida Grande">
    <w:altName w:val="Segoe UI"/>
    <w:charset w:val="00"/>
    <w:family w:val="swiss"/>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embedRegular r:id="rId7" w:fontKey="{B07CA82D-449B-4436-8128-BBC431BD3547}"/>
    <w:embedBold r:id="rId8" w:fontKey="{294B4D91-F28B-4B4F-BFF5-CEE32028B2A7}"/>
  </w:font>
  <w:font w:name="PWGCKS+TimesNewRomanPSMT">
    <w:altName w:val="Cambria"/>
    <w:panose1 w:val="00000000000000000000"/>
    <w:charset w:val="00"/>
    <w:family w:val="roman"/>
    <w:notTrueType/>
    <w:pitch w:val="default"/>
    <w:sig w:usb0="00000003" w:usb1="00000000" w:usb2="00000000" w:usb3="00000000" w:csb0="00000001" w:csb1="00000000"/>
  </w:font>
  <w:font w:name="AdvTT5ada87cc">
    <w:altName w:val="Cambria"/>
    <w:panose1 w:val="00000000000000000000"/>
    <w:charset w:val="00"/>
    <w:family w:val="roman"/>
    <w:notTrueType/>
    <w:pitch w:val="default"/>
    <w:sig w:usb0="00000003" w:usb1="00000000" w:usb2="00000000" w:usb3="00000000" w:csb0="00000001" w:csb1="00000000"/>
  </w:font>
  <w:font w:name="MyriadPro-Bold">
    <w:altName w:val="Calibri"/>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auto"/>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embedBold r:id="rId9" w:fontKey="{B7D9849E-8B54-44C7-B41C-1C2F7299995F}"/>
  </w:font>
  <w:font w:name="Cambria Math">
    <w:panose1 w:val="02040503050406030204"/>
    <w:charset w:val="00"/>
    <w:family w:val="roman"/>
    <w:pitch w:val="variable"/>
    <w:sig w:usb0="E00006FF" w:usb1="420024FF" w:usb2="02000000" w:usb3="00000000" w:csb0="0000019F" w:csb1="00000000"/>
    <w:embedRegular r:id="rId10" w:fontKey="{B700D4D6-4A55-4FFA-8462-E59442F437CA}"/>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embedRegular r:id="rId11" w:fontKey="{33954171-FB03-472F-AD87-71E51148246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E4BCF" w14:textId="2D459B6F" w:rsidR="00C942FF" w:rsidRDefault="00C942FF">
    <w:pPr>
      <w:pStyle w:val="Footer"/>
    </w:pPr>
    <w:r>
      <w:t xml:space="preserve">* Corresponding Author: </w:t>
    </w:r>
    <w:r w:rsidRPr="00F324C8">
      <w:t>mario.lezoche@</w:t>
    </w:r>
    <w:r>
      <w:t>univ-lorraine.f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5080B" w14:textId="77777777" w:rsidR="00394268" w:rsidRDefault="00394268" w:rsidP="00010895">
      <w:r>
        <w:separator/>
      </w:r>
    </w:p>
  </w:footnote>
  <w:footnote w:type="continuationSeparator" w:id="0">
    <w:p w14:paraId="377B6644" w14:textId="77777777" w:rsidR="00394268" w:rsidRDefault="00394268" w:rsidP="00010895">
      <w:r>
        <w:continuationSeparator/>
      </w:r>
    </w:p>
  </w:footnote>
  <w:footnote w:id="1">
    <w:p w14:paraId="3524425F" w14:textId="615FC5D1" w:rsidR="00E5306E" w:rsidRPr="002C0B20" w:rsidRDefault="00E5306E" w:rsidP="002C0B20">
      <w:pPr>
        <w:rPr>
          <w:lang w:val="en-GB"/>
        </w:rPr>
      </w:pPr>
      <w:r>
        <w:rPr>
          <w:rStyle w:val="FootnoteReference"/>
        </w:rPr>
        <w:footnoteRef/>
      </w:r>
      <w:r w:rsidRPr="002C0B20">
        <w:rPr>
          <w:sz w:val="18"/>
          <w:szCs w:val="18"/>
          <w:lang w:val="en-US"/>
        </w:rPr>
        <w:t xml:space="preserve"> </w:t>
      </w:r>
      <w:hyperlink r:id="rId1" w:history="1">
        <w:r w:rsidRPr="002C0B20">
          <w:rPr>
            <w:rStyle w:val="Hyperlink"/>
            <w:sz w:val="18"/>
            <w:szCs w:val="18"/>
            <w:lang w:val="en-US"/>
          </w:rPr>
          <w:t>http://www.fao.org/energy/agrifood-chains/en/</w:t>
        </w:r>
      </w:hyperlink>
      <w:r w:rsidRPr="002C0B20">
        <w:rPr>
          <w:sz w:val="18"/>
          <w:szCs w:val="18"/>
          <w:lang w:val="en-US"/>
        </w:rPr>
        <w:t xml:space="preserve"> (accessed on 26/08/2019)</w:t>
      </w:r>
    </w:p>
  </w:footnote>
  <w:footnote w:id="2">
    <w:p w14:paraId="07BB8665" w14:textId="6FFD0242" w:rsidR="00C942FF" w:rsidRPr="00C71EE8" w:rsidRDefault="00C942FF" w:rsidP="00DE4303">
      <w:pPr>
        <w:pStyle w:val="FootnoteText"/>
      </w:pPr>
      <w:r>
        <w:rPr>
          <w:rStyle w:val="FootnoteReference"/>
        </w:rPr>
        <w:footnoteRef/>
      </w:r>
      <w:r w:rsidR="000F49A4">
        <w:rPr>
          <w:sz w:val="15"/>
          <w:szCs w:val="15"/>
        </w:rPr>
        <w:t xml:space="preserve"> </w:t>
      </w:r>
      <w:r w:rsidRPr="002C0B20">
        <w:rPr>
          <w:sz w:val="15"/>
          <w:szCs w:val="15"/>
        </w:rPr>
        <w:t>https://ec.europa.eu/eurostat/statistics-explained/index.php/Small_and_large_farms_in_the_EU_-_statistics_from_the_farm_structure_survey</w:t>
      </w:r>
    </w:p>
  </w:footnote>
  <w:footnote w:id="3">
    <w:p w14:paraId="6DD24A14" w14:textId="6B8464E7" w:rsidR="00C1480C" w:rsidRPr="00C1480C" w:rsidRDefault="00C1480C" w:rsidP="002C0B20">
      <w:pPr>
        <w:rPr>
          <w:lang w:val="en-US"/>
        </w:rPr>
      </w:pPr>
      <w:r>
        <w:rPr>
          <w:rStyle w:val="FootnoteReference"/>
        </w:rPr>
        <w:footnoteRef/>
      </w:r>
      <w:r w:rsidRPr="002C0B20">
        <w:rPr>
          <w:sz w:val="18"/>
          <w:szCs w:val="18"/>
          <w:lang w:val="en-US"/>
        </w:rPr>
        <w:t xml:space="preserve"> </w:t>
      </w:r>
      <w:hyperlink r:id="rId2" w:history="1">
        <w:r w:rsidRPr="002C0B20">
          <w:rPr>
            <w:rStyle w:val="Hyperlink"/>
            <w:sz w:val="18"/>
            <w:szCs w:val="18"/>
            <w:lang w:val="en-US"/>
          </w:rPr>
          <w:t>https://ec.europa.eu/agriculture/sites/agriculture/files/statistics/facts-figures/agricultural-farm-income.pdf</w:t>
        </w:r>
      </w:hyperlink>
    </w:p>
  </w:footnote>
  <w:footnote w:id="4">
    <w:p w14:paraId="40CB7B5A" w14:textId="77777777" w:rsidR="00C942FF" w:rsidRPr="00534DE0" w:rsidRDefault="00C942FF" w:rsidP="00B87A6B">
      <w:pPr>
        <w:pStyle w:val="FootnoteText"/>
      </w:pPr>
      <w:r>
        <w:rPr>
          <w:rStyle w:val="FootnoteReference"/>
        </w:rPr>
        <w:footnoteRef/>
      </w:r>
      <w:r>
        <w:t xml:space="preserve"> </w:t>
      </w:r>
      <w:r w:rsidRPr="00EE36BB">
        <w:t>http://www.bdva.eu/</w:t>
      </w:r>
    </w:p>
  </w:footnote>
  <w:footnote w:id="5">
    <w:p w14:paraId="5947FD5E" w14:textId="77777777" w:rsidR="00C942FF" w:rsidRPr="00534DE0" w:rsidRDefault="00C942FF" w:rsidP="00B87A6B">
      <w:pPr>
        <w:pStyle w:val="FootnoteText"/>
      </w:pPr>
      <w:r>
        <w:rPr>
          <w:rStyle w:val="FootnoteReference"/>
        </w:rPr>
        <w:footnoteRef/>
      </w:r>
      <w:r>
        <w:t xml:space="preserve"> </w:t>
      </w:r>
      <w:r w:rsidRPr="002822EB">
        <w:t>http://www.bigdatagrapes.eu/</w:t>
      </w:r>
    </w:p>
  </w:footnote>
  <w:footnote w:id="6">
    <w:p w14:paraId="39CFD88A" w14:textId="77777777" w:rsidR="00C942FF" w:rsidRPr="00534DE0" w:rsidRDefault="00C942FF" w:rsidP="00B87A6B">
      <w:pPr>
        <w:pStyle w:val="FootnoteText"/>
      </w:pPr>
      <w:r>
        <w:rPr>
          <w:rStyle w:val="FootnoteReference"/>
        </w:rPr>
        <w:footnoteRef/>
      </w:r>
      <w:r w:rsidRPr="00534DE0">
        <w:t xml:space="preserve"> http://ec.europa.eu/research/industrial_technologies/factories-of-the-future_en.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7A8E2DA8"/>
    <w:lvl w:ilvl="0">
      <w:numFmt w:val="decimal"/>
      <w:lvlText w:val="*"/>
      <w:lvlJc w:val="left"/>
    </w:lvl>
  </w:abstractNum>
  <w:abstractNum w:abstractNumId="1" w15:restartNumberingAfterBreak="0">
    <w:nsid w:val="27B75777"/>
    <w:multiLevelType w:val="multilevel"/>
    <w:tmpl w:val="72023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C07155"/>
    <w:multiLevelType w:val="hybridMultilevel"/>
    <w:tmpl w:val="DED65728"/>
    <w:lvl w:ilvl="0" w:tplc="8C88A588">
      <w:start w:val="4"/>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C5D0C07"/>
    <w:multiLevelType w:val="hybridMultilevel"/>
    <w:tmpl w:val="4A58778E"/>
    <w:lvl w:ilvl="0" w:tplc="9FECA038">
      <w:start w:val="1"/>
      <w:numFmt w:val="decimal"/>
      <w:pStyle w:val="Numberedlists"/>
      <w:lvlText w:val="(%1)"/>
      <w:lvlJc w:val="right"/>
      <w:pPr>
        <w:ind w:left="720" w:hanging="15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175D90"/>
    <w:multiLevelType w:val="hybridMultilevel"/>
    <w:tmpl w:val="7F6A8D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A3914B4"/>
    <w:multiLevelType w:val="multilevel"/>
    <w:tmpl w:val="01928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D96BF8"/>
    <w:multiLevelType w:val="hybridMultilevel"/>
    <w:tmpl w:val="B7CA4C02"/>
    <w:lvl w:ilvl="0" w:tplc="F5D45DE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B53617"/>
    <w:multiLevelType w:val="hybridMultilevel"/>
    <w:tmpl w:val="A2CAA152"/>
    <w:lvl w:ilvl="0" w:tplc="478E914E">
      <w:start w:val="1"/>
      <w:numFmt w:val="bullet"/>
      <w:pStyle w:val="Style10ptJustified"/>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80823C4"/>
    <w:multiLevelType w:val="multilevel"/>
    <w:tmpl w:val="79926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7"/>
  </w:num>
  <w:num w:numId="4">
    <w:abstractNumId w:val="8"/>
  </w:num>
  <w:num w:numId="5">
    <w:abstractNumId w:val="5"/>
  </w:num>
  <w:num w:numId="6">
    <w:abstractNumId w:val="1"/>
  </w:num>
  <w:num w:numId="7">
    <w:abstractNumId w:val="2"/>
  </w:num>
  <w:num w:numId="8">
    <w:abstractNumId w:val="4"/>
  </w:num>
  <w:num w:numId="9">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TrueTypeFonts/>
  <w:revisionView w:inkAnnotation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895"/>
    <w:rsid w:val="000008FC"/>
    <w:rsid w:val="00010895"/>
    <w:rsid w:val="00011418"/>
    <w:rsid w:val="00011460"/>
    <w:rsid w:val="00011697"/>
    <w:rsid w:val="000129EF"/>
    <w:rsid w:val="00014972"/>
    <w:rsid w:val="00015CAC"/>
    <w:rsid w:val="00020EF3"/>
    <w:rsid w:val="00027066"/>
    <w:rsid w:val="000311FA"/>
    <w:rsid w:val="000312A0"/>
    <w:rsid w:val="000458E7"/>
    <w:rsid w:val="00046FA9"/>
    <w:rsid w:val="00047C52"/>
    <w:rsid w:val="000500BF"/>
    <w:rsid w:val="00050334"/>
    <w:rsid w:val="000534F5"/>
    <w:rsid w:val="0006028C"/>
    <w:rsid w:val="0006152F"/>
    <w:rsid w:val="00070201"/>
    <w:rsid w:val="00070367"/>
    <w:rsid w:val="000707C7"/>
    <w:rsid w:val="000853DB"/>
    <w:rsid w:val="00087D6A"/>
    <w:rsid w:val="00091BA7"/>
    <w:rsid w:val="0009354A"/>
    <w:rsid w:val="00095029"/>
    <w:rsid w:val="000A11C6"/>
    <w:rsid w:val="000A5B84"/>
    <w:rsid w:val="000A5F58"/>
    <w:rsid w:val="000A7815"/>
    <w:rsid w:val="000C0635"/>
    <w:rsid w:val="000D144C"/>
    <w:rsid w:val="000E3F69"/>
    <w:rsid w:val="000E4D36"/>
    <w:rsid w:val="000E7031"/>
    <w:rsid w:val="000F49A4"/>
    <w:rsid w:val="000F7A85"/>
    <w:rsid w:val="00100CCF"/>
    <w:rsid w:val="00102CE0"/>
    <w:rsid w:val="00105E4B"/>
    <w:rsid w:val="0011026E"/>
    <w:rsid w:val="00111509"/>
    <w:rsid w:val="00114287"/>
    <w:rsid w:val="0011458E"/>
    <w:rsid w:val="00122C12"/>
    <w:rsid w:val="00130B57"/>
    <w:rsid w:val="00130E6D"/>
    <w:rsid w:val="00143EA6"/>
    <w:rsid w:val="00143EEA"/>
    <w:rsid w:val="00144B4C"/>
    <w:rsid w:val="00151A04"/>
    <w:rsid w:val="001525FE"/>
    <w:rsid w:val="00152F24"/>
    <w:rsid w:val="001558B8"/>
    <w:rsid w:val="001567F0"/>
    <w:rsid w:val="00165332"/>
    <w:rsid w:val="00171873"/>
    <w:rsid w:val="00173E83"/>
    <w:rsid w:val="00175DA9"/>
    <w:rsid w:val="00175F9C"/>
    <w:rsid w:val="0018436F"/>
    <w:rsid w:val="001856B0"/>
    <w:rsid w:val="001A1C01"/>
    <w:rsid w:val="001A6D6C"/>
    <w:rsid w:val="001B01D1"/>
    <w:rsid w:val="001B5782"/>
    <w:rsid w:val="001B5F5C"/>
    <w:rsid w:val="001C104D"/>
    <w:rsid w:val="001C1B1E"/>
    <w:rsid w:val="001C2C0C"/>
    <w:rsid w:val="001C2D68"/>
    <w:rsid w:val="001C6A5A"/>
    <w:rsid w:val="001D28CC"/>
    <w:rsid w:val="001D4FC3"/>
    <w:rsid w:val="001D5DD1"/>
    <w:rsid w:val="001E4B7E"/>
    <w:rsid w:val="001E61A0"/>
    <w:rsid w:val="001E66C9"/>
    <w:rsid w:val="001E7353"/>
    <w:rsid w:val="001F3CF2"/>
    <w:rsid w:val="001F3F8C"/>
    <w:rsid w:val="00203163"/>
    <w:rsid w:val="00213F80"/>
    <w:rsid w:val="0022140D"/>
    <w:rsid w:val="00230E5D"/>
    <w:rsid w:val="00234580"/>
    <w:rsid w:val="00234CCA"/>
    <w:rsid w:val="00235648"/>
    <w:rsid w:val="00237611"/>
    <w:rsid w:val="00245E53"/>
    <w:rsid w:val="0025114C"/>
    <w:rsid w:val="002629F5"/>
    <w:rsid w:val="0026453D"/>
    <w:rsid w:val="00272384"/>
    <w:rsid w:val="00282B70"/>
    <w:rsid w:val="00291DC6"/>
    <w:rsid w:val="002A093B"/>
    <w:rsid w:val="002A2B38"/>
    <w:rsid w:val="002A35C1"/>
    <w:rsid w:val="002A77EF"/>
    <w:rsid w:val="002B360E"/>
    <w:rsid w:val="002B6D37"/>
    <w:rsid w:val="002C05B0"/>
    <w:rsid w:val="002C0B20"/>
    <w:rsid w:val="002C0F82"/>
    <w:rsid w:val="002C1EE0"/>
    <w:rsid w:val="002D1762"/>
    <w:rsid w:val="002D432E"/>
    <w:rsid w:val="002D6304"/>
    <w:rsid w:val="002D6672"/>
    <w:rsid w:val="002D6907"/>
    <w:rsid w:val="002D6ACC"/>
    <w:rsid w:val="002E3E5C"/>
    <w:rsid w:val="002F3F2F"/>
    <w:rsid w:val="002F6D24"/>
    <w:rsid w:val="003012A5"/>
    <w:rsid w:val="00311A30"/>
    <w:rsid w:val="00314D7A"/>
    <w:rsid w:val="0032221A"/>
    <w:rsid w:val="00325ABF"/>
    <w:rsid w:val="00326A52"/>
    <w:rsid w:val="00326EC3"/>
    <w:rsid w:val="00334974"/>
    <w:rsid w:val="00341184"/>
    <w:rsid w:val="003433B3"/>
    <w:rsid w:val="003545FF"/>
    <w:rsid w:val="003616F1"/>
    <w:rsid w:val="0036761D"/>
    <w:rsid w:val="003706CB"/>
    <w:rsid w:val="003721FC"/>
    <w:rsid w:val="0037736B"/>
    <w:rsid w:val="003805D3"/>
    <w:rsid w:val="00386473"/>
    <w:rsid w:val="003935CC"/>
    <w:rsid w:val="00394268"/>
    <w:rsid w:val="003A2648"/>
    <w:rsid w:val="003A37AE"/>
    <w:rsid w:val="003A42D1"/>
    <w:rsid w:val="003B213B"/>
    <w:rsid w:val="003B224E"/>
    <w:rsid w:val="003B3D5C"/>
    <w:rsid w:val="003B5F5A"/>
    <w:rsid w:val="003B6047"/>
    <w:rsid w:val="003B6D90"/>
    <w:rsid w:val="003C4262"/>
    <w:rsid w:val="003C5490"/>
    <w:rsid w:val="003C63A9"/>
    <w:rsid w:val="003C6576"/>
    <w:rsid w:val="003D6B83"/>
    <w:rsid w:val="003D72E7"/>
    <w:rsid w:val="003E6B63"/>
    <w:rsid w:val="003F07A2"/>
    <w:rsid w:val="003F154D"/>
    <w:rsid w:val="00405810"/>
    <w:rsid w:val="0041173A"/>
    <w:rsid w:val="00413612"/>
    <w:rsid w:val="00422EF6"/>
    <w:rsid w:val="0042610A"/>
    <w:rsid w:val="00431D4F"/>
    <w:rsid w:val="004320B5"/>
    <w:rsid w:val="00433571"/>
    <w:rsid w:val="00437AAC"/>
    <w:rsid w:val="00443F06"/>
    <w:rsid w:val="00443FA3"/>
    <w:rsid w:val="004444A6"/>
    <w:rsid w:val="004508D3"/>
    <w:rsid w:val="00462316"/>
    <w:rsid w:val="0046454F"/>
    <w:rsid w:val="00467189"/>
    <w:rsid w:val="0047331A"/>
    <w:rsid w:val="0048247A"/>
    <w:rsid w:val="00493995"/>
    <w:rsid w:val="0049675A"/>
    <w:rsid w:val="004978CE"/>
    <w:rsid w:val="004A3143"/>
    <w:rsid w:val="004A7E9C"/>
    <w:rsid w:val="004B0157"/>
    <w:rsid w:val="004B3ACE"/>
    <w:rsid w:val="004B4794"/>
    <w:rsid w:val="004B75B8"/>
    <w:rsid w:val="004C68DD"/>
    <w:rsid w:val="004C7B3F"/>
    <w:rsid w:val="004D255A"/>
    <w:rsid w:val="004D267C"/>
    <w:rsid w:val="004D3DAC"/>
    <w:rsid w:val="004E19BC"/>
    <w:rsid w:val="004F0C3D"/>
    <w:rsid w:val="004F10D0"/>
    <w:rsid w:val="004F1318"/>
    <w:rsid w:val="004F3D06"/>
    <w:rsid w:val="004F60FD"/>
    <w:rsid w:val="00501236"/>
    <w:rsid w:val="005044CE"/>
    <w:rsid w:val="00507513"/>
    <w:rsid w:val="00522DEA"/>
    <w:rsid w:val="00524A37"/>
    <w:rsid w:val="00531B12"/>
    <w:rsid w:val="005326F1"/>
    <w:rsid w:val="00534DE0"/>
    <w:rsid w:val="00535932"/>
    <w:rsid w:val="00535A00"/>
    <w:rsid w:val="00543694"/>
    <w:rsid w:val="005441CC"/>
    <w:rsid w:val="00544B8F"/>
    <w:rsid w:val="00550A6B"/>
    <w:rsid w:val="00550BE7"/>
    <w:rsid w:val="005522E3"/>
    <w:rsid w:val="00554826"/>
    <w:rsid w:val="00561B5E"/>
    <w:rsid w:val="00563D2F"/>
    <w:rsid w:val="005646AE"/>
    <w:rsid w:val="00572A96"/>
    <w:rsid w:val="0057711D"/>
    <w:rsid w:val="005801BB"/>
    <w:rsid w:val="00581ED2"/>
    <w:rsid w:val="00581F53"/>
    <w:rsid w:val="00584A62"/>
    <w:rsid w:val="00591FEE"/>
    <w:rsid w:val="00593D86"/>
    <w:rsid w:val="005945E5"/>
    <w:rsid w:val="005A3EF7"/>
    <w:rsid w:val="005A42EC"/>
    <w:rsid w:val="005B25AA"/>
    <w:rsid w:val="005C0A64"/>
    <w:rsid w:val="005C2502"/>
    <w:rsid w:val="005C2A16"/>
    <w:rsid w:val="005C2CFE"/>
    <w:rsid w:val="005C4B1D"/>
    <w:rsid w:val="005C5B79"/>
    <w:rsid w:val="005D1757"/>
    <w:rsid w:val="005D29C3"/>
    <w:rsid w:val="005D672E"/>
    <w:rsid w:val="005E00C9"/>
    <w:rsid w:val="005E1C9E"/>
    <w:rsid w:val="005F13E5"/>
    <w:rsid w:val="005F2CF8"/>
    <w:rsid w:val="005F4FA4"/>
    <w:rsid w:val="005F5A6B"/>
    <w:rsid w:val="005F5C17"/>
    <w:rsid w:val="00622DDE"/>
    <w:rsid w:val="00626768"/>
    <w:rsid w:val="006319AB"/>
    <w:rsid w:val="0063251A"/>
    <w:rsid w:val="00650213"/>
    <w:rsid w:val="006544C4"/>
    <w:rsid w:val="006553B2"/>
    <w:rsid w:val="006619EF"/>
    <w:rsid w:val="0066489B"/>
    <w:rsid w:val="00671132"/>
    <w:rsid w:val="00672F54"/>
    <w:rsid w:val="00682250"/>
    <w:rsid w:val="00686184"/>
    <w:rsid w:val="006863DA"/>
    <w:rsid w:val="00692218"/>
    <w:rsid w:val="00696B86"/>
    <w:rsid w:val="00696BD8"/>
    <w:rsid w:val="006A2DBE"/>
    <w:rsid w:val="006A5BA6"/>
    <w:rsid w:val="006A699D"/>
    <w:rsid w:val="006A6B51"/>
    <w:rsid w:val="006B1052"/>
    <w:rsid w:val="006B1266"/>
    <w:rsid w:val="006B13FE"/>
    <w:rsid w:val="006B2629"/>
    <w:rsid w:val="006B58EB"/>
    <w:rsid w:val="006C1793"/>
    <w:rsid w:val="006C33F8"/>
    <w:rsid w:val="006C464E"/>
    <w:rsid w:val="006C7B23"/>
    <w:rsid w:val="006D29FA"/>
    <w:rsid w:val="006D368F"/>
    <w:rsid w:val="006D38FE"/>
    <w:rsid w:val="006D530F"/>
    <w:rsid w:val="006E3026"/>
    <w:rsid w:val="006E3089"/>
    <w:rsid w:val="006F1FC0"/>
    <w:rsid w:val="006F23B9"/>
    <w:rsid w:val="006F2DB3"/>
    <w:rsid w:val="006F4CBA"/>
    <w:rsid w:val="006F7632"/>
    <w:rsid w:val="00700FDF"/>
    <w:rsid w:val="00703CD9"/>
    <w:rsid w:val="00704BE8"/>
    <w:rsid w:val="0071189B"/>
    <w:rsid w:val="00721202"/>
    <w:rsid w:val="0072276F"/>
    <w:rsid w:val="00722DA9"/>
    <w:rsid w:val="00723400"/>
    <w:rsid w:val="007272BB"/>
    <w:rsid w:val="00727DF1"/>
    <w:rsid w:val="00732C72"/>
    <w:rsid w:val="00740C68"/>
    <w:rsid w:val="00745A01"/>
    <w:rsid w:val="00750806"/>
    <w:rsid w:val="007569DA"/>
    <w:rsid w:val="00757ABE"/>
    <w:rsid w:val="007656AA"/>
    <w:rsid w:val="007670E7"/>
    <w:rsid w:val="007711C1"/>
    <w:rsid w:val="00775258"/>
    <w:rsid w:val="007758A9"/>
    <w:rsid w:val="00776235"/>
    <w:rsid w:val="00780613"/>
    <w:rsid w:val="00780B13"/>
    <w:rsid w:val="00780EB7"/>
    <w:rsid w:val="0078296B"/>
    <w:rsid w:val="00787396"/>
    <w:rsid w:val="00792D2D"/>
    <w:rsid w:val="00794C4D"/>
    <w:rsid w:val="00796D30"/>
    <w:rsid w:val="007A0345"/>
    <w:rsid w:val="007A3227"/>
    <w:rsid w:val="007A3320"/>
    <w:rsid w:val="007A715F"/>
    <w:rsid w:val="007A76C8"/>
    <w:rsid w:val="007B47FF"/>
    <w:rsid w:val="007C0159"/>
    <w:rsid w:val="007C3690"/>
    <w:rsid w:val="007C6643"/>
    <w:rsid w:val="007D3D0A"/>
    <w:rsid w:val="007D3FE2"/>
    <w:rsid w:val="007D409D"/>
    <w:rsid w:val="007E4767"/>
    <w:rsid w:val="007E5F1A"/>
    <w:rsid w:val="007E7BAE"/>
    <w:rsid w:val="00803221"/>
    <w:rsid w:val="00805AE0"/>
    <w:rsid w:val="00812DA1"/>
    <w:rsid w:val="00814AAE"/>
    <w:rsid w:val="00814D4B"/>
    <w:rsid w:val="008156B3"/>
    <w:rsid w:val="008205E2"/>
    <w:rsid w:val="008251DA"/>
    <w:rsid w:val="00826813"/>
    <w:rsid w:val="008332AA"/>
    <w:rsid w:val="008351E4"/>
    <w:rsid w:val="00846D4C"/>
    <w:rsid w:val="00847595"/>
    <w:rsid w:val="0085136A"/>
    <w:rsid w:val="00863E34"/>
    <w:rsid w:val="008650CF"/>
    <w:rsid w:val="0087450D"/>
    <w:rsid w:val="00881B43"/>
    <w:rsid w:val="00881C09"/>
    <w:rsid w:val="00883289"/>
    <w:rsid w:val="0088778A"/>
    <w:rsid w:val="008879F4"/>
    <w:rsid w:val="0089023E"/>
    <w:rsid w:val="00892F22"/>
    <w:rsid w:val="00894990"/>
    <w:rsid w:val="008B02A6"/>
    <w:rsid w:val="008B04F8"/>
    <w:rsid w:val="008B050B"/>
    <w:rsid w:val="008B7F87"/>
    <w:rsid w:val="008C04B1"/>
    <w:rsid w:val="008C3B27"/>
    <w:rsid w:val="008D19DA"/>
    <w:rsid w:val="008D2B45"/>
    <w:rsid w:val="008E15FB"/>
    <w:rsid w:val="008E1CED"/>
    <w:rsid w:val="008E3F1C"/>
    <w:rsid w:val="008E5E79"/>
    <w:rsid w:val="008E662A"/>
    <w:rsid w:val="008E6B74"/>
    <w:rsid w:val="008E743D"/>
    <w:rsid w:val="008F1255"/>
    <w:rsid w:val="008F64BF"/>
    <w:rsid w:val="0090286A"/>
    <w:rsid w:val="00903645"/>
    <w:rsid w:val="00905413"/>
    <w:rsid w:val="009109B3"/>
    <w:rsid w:val="00911EA1"/>
    <w:rsid w:val="00914729"/>
    <w:rsid w:val="0091525F"/>
    <w:rsid w:val="009160EE"/>
    <w:rsid w:val="009226C4"/>
    <w:rsid w:val="0093291E"/>
    <w:rsid w:val="00932B81"/>
    <w:rsid w:val="009407D3"/>
    <w:rsid w:val="00940E54"/>
    <w:rsid w:val="00941FAA"/>
    <w:rsid w:val="0094241F"/>
    <w:rsid w:val="00943BAE"/>
    <w:rsid w:val="00947BAF"/>
    <w:rsid w:val="009518BE"/>
    <w:rsid w:val="00952964"/>
    <w:rsid w:val="00954AB4"/>
    <w:rsid w:val="009552A4"/>
    <w:rsid w:val="00965F37"/>
    <w:rsid w:val="00972DA9"/>
    <w:rsid w:val="00976CDD"/>
    <w:rsid w:val="00984C12"/>
    <w:rsid w:val="009901C1"/>
    <w:rsid w:val="00991814"/>
    <w:rsid w:val="00995C86"/>
    <w:rsid w:val="009B261E"/>
    <w:rsid w:val="009B3D2B"/>
    <w:rsid w:val="009C0B98"/>
    <w:rsid w:val="009C2F09"/>
    <w:rsid w:val="009C3E5A"/>
    <w:rsid w:val="009D1438"/>
    <w:rsid w:val="009D19D6"/>
    <w:rsid w:val="009D791B"/>
    <w:rsid w:val="009E0F51"/>
    <w:rsid w:val="009E78F7"/>
    <w:rsid w:val="009F2E9B"/>
    <w:rsid w:val="009F77A6"/>
    <w:rsid w:val="00A027B8"/>
    <w:rsid w:val="00A04A32"/>
    <w:rsid w:val="00A06748"/>
    <w:rsid w:val="00A07E12"/>
    <w:rsid w:val="00A12DD0"/>
    <w:rsid w:val="00A234F6"/>
    <w:rsid w:val="00A26F82"/>
    <w:rsid w:val="00A306DC"/>
    <w:rsid w:val="00A32298"/>
    <w:rsid w:val="00A419C6"/>
    <w:rsid w:val="00A43E65"/>
    <w:rsid w:val="00A43E94"/>
    <w:rsid w:val="00A529DB"/>
    <w:rsid w:val="00A63086"/>
    <w:rsid w:val="00A64332"/>
    <w:rsid w:val="00A66B4A"/>
    <w:rsid w:val="00A73728"/>
    <w:rsid w:val="00A81D18"/>
    <w:rsid w:val="00A83DDA"/>
    <w:rsid w:val="00A919FD"/>
    <w:rsid w:val="00AA3027"/>
    <w:rsid w:val="00AB1DC3"/>
    <w:rsid w:val="00AB1E10"/>
    <w:rsid w:val="00AB2DDF"/>
    <w:rsid w:val="00AB303D"/>
    <w:rsid w:val="00AB3913"/>
    <w:rsid w:val="00AB53C6"/>
    <w:rsid w:val="00AB5AD7"/>
    <w:rsid w:val="00AC058A"/>
    <w:rsid w:val="00AC5975"/>
    <w:rsid w:val="00AD092A"/>
    <w:rsid w:val="00AD5F65"/>
    <w:rsid w:val="00AD62A3"/>
    <w:rsid w:val="00AE6596"/>
    <w:rsid w:val="00AF2E7F"/>
    <w:rsid w:val="00AF3E2D"/>
    <w:rsid w:val="00AF4272"/>
    <w:rsid w:val="00AF7F25"/>
    <w:rsid w:val="00B01462"/>
    <w:rsid w:val="00B01821"/>
    <w:rsid w:val="00B02452"/>
    <w:rsid w:val="00B11252"/>
    <w:rsid w:val="00B11839"/>
    <w:rsid w:val="00B12351"/>
    <w:rsid w:val="00B14B59"/>
    <w:rsid w:val="00B167F5"/>
    <w:rsid w:val="00B23923"/>
    <w:rsid w:val="00B347AE"/>
    <w:rsid w:val="00B47F89"/>
    <w:rsid w:val="00B5058B"/>
    <w:rsid w:val="00B5198E"/>
    <w:rsid w:val="00B53E34"/>
    <w:rsid w:val="00B56BEB"/>
    <w:rsid w:val="00B64945"/>
    <w:rsid w:val="00B6664C"/>
    <w:rsid w:val="00B672A8"/>
    <w:rsid w:val="00B672BF"/>
    <w:rsid w:val="00B6791C"/>
    <w:rsid w:val="00B7012A"/>
    <w:rsid w:val="00B8237E"/>
    <w:rsid w:val="00B84483"/>
    <w:rsid w:val="00B87A6B"/>
    <w:rsid w:val="00B93DBC"/>
    <w:rsid w:val="00B95F43"/>
    <w:rsid w:val="00BA0645"/>
    <w:rsid w:val="00BA07A0"/>
    <w:rsid w:val="00BA3FAC"/>
    <w:rsid w:val="00BA4113"/>
    <w:rsid w:val="00BA76B8"/>
    <w:rsid w:val="00BB52E3"/>
    <w:rsid w:val="00BC124C"/>
    <w:rsid w:val="00BC3361"/>
    <w:rsid w:val="00BC4D68"/>
    <w:rsid w:val="00BC5D8C"/>
    <w:rsid w:val="00BC699D"/>
    <w:rsid w:val="00BD0A6F"/>
    <w:rsid w:val="00BD6F6B"/>
    <w:rsid w:val="00BD788D"/>
    <w:rsid w:val="00BD79F2"/>
    <w:rsid w:val="00BE4AE8"/>
    <w:rsid w:val="00BE4B43"/>
    <w:rsid w:val="00BE50C4"/>
    <w:rsid w:val="00BE68E4"/>
    <w:rsid w:val="00BF2804"/>
    <w:rsid w:val="00BF391C"/>
    <w:rsid w:val="00BF43B8"/>
    <w:rsid w:val="00C0347D"/>
    <w:rsid w:val="00C04437"/>
    <w:rsid w:val="00C05770"/>
    <w:rsid w:val="00C05E94"/>
    <w:rsid w:val="00C06158"/>
    <w:rsid w:val="00C06F8D"/>
    <w:rsid w:val="00C07C86"/>
    <w:rsid w:val="00C102D2"/>
    <w:rsid w:val="00C1480C"/>
    <w:rsid w:val="00C1693D"/>
    <w:rsid w:val="00C229CF"/>
    <w:rsid w:val="00C23D04"/>
    <w:rsid w:val="00C349A1"/>
    <w:rsid w:val="00C3653C"/>
    <w:rsid w:val="00C40882"/>
    <w:rsid w:val="00C40E92"/>
    <w:rsid w:val="00C40EF1"/>
    <w:rsid w:val="00C42469"/>
    <w:rsid w:val="00C46FB7"/>
    <w:rsid w:val="00C55191"/>
    <w:rsid w:val="00C5657C"/>
    <w:rsid w:val="00C66543"/>
    <w:rsid w:val="00C710C4"/>
    <w:rsid w:val="00C71369"/>
    <w:rsid w:val="00C71889"/>
    <w:rsid w:val="00C72075"/>
    <w:rsid w:val="00C73653"/>
    <w:rsid w:val="00C83A40"/>
    <w:rsid w:val="00C85BD3"/>
    <w:rsid w:val="00C8639E"/>
    <w:rsid w:val="00C942FF"/>
    <w:rsid w:val="00C95E81"/>
    <w:rsid w:val="00C97E1A"/>
    <w:rsid w:val="00CA549C"/>
    <w:rsid w:val="00CB18C9"/>
    <w:rsid w:val="00CB1A89"/>
    <w:rsid w:val="00CB45C9"/>
    <w:rsid w:val="00CB4E62"/>
    <w:rsid w:val="00CB6E55"/>
    <w:rsid w:val="00CC124A"/>
    <w:rsid w:val="00CC46C5"/>
    <w:rsid w:val="00CD4396"/>
    <w:rsid w:val="00CE3A4F"/>
    <w:rsid w:val="00CE58D7"/>
    <w:rsid w:val="00CE5D96"/>
    <w:rsid w:val="00CE711C"/>
    <w:rsid w:val="00CF01DB"/>
    <w:rsid w:val="00CF08DD"/>
    <w:rsid w:val="00CF3ED4"/>
    <w:rsid w:val="00D100A0"/>
    <w:rsid w:val="00D13747"/>
    <w:rsid w:val="00D16566"/>
    <w:rsid w:val="00D21D8B"/>
    <w:rsid w:val="00D26EE8"/>
    <w:rsid w:val="00D27C96"/>
    <w:rsid w:val="00D33B92"/>
    <w:rsid w:val="00D34022"/>
    <w:rsid w:val="00D3564A"/>
    <w:rsid w:val="00D36C1B"/>
    <w:rsid w:val="00D56B9D"/>
    <w:rsid w:val="00D60DEB"/>
    <w:rsid w:val="00D619E7"/>
    <w:rsid w:val="00D63396"/>
    <w:rsid w:val="00D65B3A"/>
    <w:rsid w:val="00D712E9"/>
    <w:rsid w:val="00D7250B"/>
    <w:rsid w:val="00D74B49"/>
    <w:rsid w:val="00D80854"/>
    <w:rsid w:val="00D81692"/>
    <w:rsid w:val="00D87CC6"/>
    <w:rsid w:val="00D9016F"/>
    <w:rsid w:val="00DA446B"/>
    <w:rsid w:val="00DA6D69"/>
    <w:rsid w:val="00DB1E1D"/>
    <w:rsid w:val="00DC1B37"/>
    <w:rsid w:val="00DD0EDE"/>
    <w:rsid w:val="00DE196D"/>
    <w:rsid w:val="00DE2DF1"/>
    <w:rsid w:val="00DE4303"/>
    <w:rsid w:val="00DF25E8"/>
    <w:rsid w:val="00DF6AD9"/>
    <w:rsid w:val="00DF784B"/>
    <w:rsid w:val="00E05386"/>
    <w:rsid w:val="00E062BF"/>
    <w:rsid w:val="00E14FB8"/>
    <w:rsid w:val="00E20D24"/>
    <w:rsid w:val="00E34903"/>
    <w:rsid w:val="00E4024D"/>
    <w:rsid w:val="00E5306E"/>
    <w:rsid w:val="00E60A72"/>
    <w:rsid w:val="00E60ABA"/>
    <w:rsid w:val="00E65FB0"/>
    <w:rsid w:val="00E663C7"/>
    <w:rsid w:val="00E7124F"/>
    <w:rsid w:val="00E7764D"/>
    <w:rsid w:val="00E778BA"/>
    <w:rsid w:val="00E8086E"/>
    <w:rsid w:val="00E84F84"/>
    <w:rsid w:val="00E941B7"/>
    <w:rsid w:val="00E9588A"/>
    <w:rsid w:val="00EA06B1"/>
    <w:rsid w:val="00EA2494"/>
    <w:rsid w:val="00EA45F8"/>
    <w:rsid w:val="00EA545E"/>
    <w:rsid w:val="00EA5F0A"/>
    <w:rsid w:val="00EA7F2B"/>
    <w:rsid w:val="00EB4625"/>
    <w:rsid w:val="00EB550C"/>
    <w:rsid w:val="00EB60AD"/>
    <w:rsid w:val="00EC11E2"/>
    <w:rsid w:val="00EC4306"/>
    <w:rsid w:val="00ED1706"/>
    <w:rsid w:val="00ED1B45"/>
    <w:rsid w:val="00ED4832"/>
    <w:rsid w:val="00EE30B5"/>
    <w:rsid w:val="00EE3CE7"/>
    <w:rsid w:val="00EE7C24"/>
    <w:rsid w:val="00EF5A6C"/>
    <w:rsid w:val="00F01BE5"/>
    <w:rsid w:val="00F074B8"/>
    <w:rsid w:val="00F11E97"/>
    <w:rsid w:val="00F125CD"/>
    <w:rsid w:val="00F20318"/>
    <w:rsid w:val="00F30D58"/>
    <w:rsid w:val="00F324C8"/>
    <w:rsid w:val="00F33833"/>
    <w:rsid w:val="00F33FC4"/>
    <w:rsid w:val="00F40E39"/>
    <w:rsid w:val="00F477BF"/>
    <w:rsid w:val="00F56303"/>
    <w:rsid w:val="00F573EB"/>
    <w:rsid w:val="00F6083F"/>
    <w:rsid w:val="00F60EBA"/>
    <w:rsid w:val="00F65EFF"/>
    <w:rsid w:val="00F73A53"/>
    <w:rsid w:val="00F74834"/>
    <w:rsid w:val="00F80F0D"/>
    <w:rsid w:val="00F90544"/>
    <w:rsid w:val="00F90ED5"/>
    <w:rsid w:val="00F93252"/>
    <w:rsid w:val="00FA6AB7"/>
    <w:rsid w:val="00FC0C96"/>
    <w:rsid w:val="00FC49F9"/>
    <w:rsid w:val="00FC5451"/>
    <w:rsid w:val="00FD4271"/>
    <w:rsid w:val="00FF0882"/>
    <w:rsid w:val="00FF3D3E"/>
    <w:rsid w:val="00FF5656"/>
    <w:rsid w:val="00FF63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BF76FB5"/>
  <w15:docId w15:val="{40004551-26A7-CC49-ACC8-04CB44C66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84B"/>
    <w:rPr>
      <w:rFonts w:ascii="Times New Roman" w:eastAsia="Times New Roman" w:hAnsi="Times New Roman" w:cs="Times New Roman"/>
      <w:lang w:val="fr-FR"/>
    </w:rPr>
  </w:style>
  <w:style w:type="paragraph" w:styleId="Heading1">
    <w:name w:val="heading 1"/>
    <w:basedOn w:val="Normal"/>
    <w:next w:val="Normal"/>
    <w:link w:val="Heading1Char"/>
    <w:qFormat/>
    <w:rsid w:val="00010895"/>
    <w:pPr>
      <w:keepNext/>
      <w:spacing w:before="240" w:after="60"/>
      <w:outlineLvl w:val="0"/>
    </w:pPr>
    <w:rPr>
      <w:rFonts w:cs="Arial"/>
      <w:b/>
      <w:bCs/>
      <w:kern w:val="32"/>
      <w:szCs w:val="32"/>
    </w:rPr>
  </w:style>
  <w:style w:type="paragraph" w:styleId="Heading2">
    <w:name w:val="heading 2"/>
    <w:basedOn w:val="Normal"/>
    <w:next w:val="Normal"/>
    <w:link w:val="Heading2Char"/>
    <w:qFormat/>
    <w:rsid w:val="00010895"/>
    <w:pPr>
      <w:keepNext/>
      <w:spacing w:before="240" w:after="60"/>
      <w:outlineLvl w:val="1"/>
    </w:pPr>
    <w:rPr>
      <w:rFonts w:cs="Arial"/>
      <w:b/>
      <w:bCs/>
      <w:i/>
      <w:iCs/>
      <w:szCs w:val="28"/>
    </w:rPr>
  </w:style>
  <w:style w:type="paragraph" w:styleId="Heading3">
    <w:name w:val="heading 3"/>
    <w:basedOn w:val="Normal"/>
    <w:next w:val="Normal"/>
    <w:link w:val="Heading3Char"/>
    <w:qFormat/>
    <w:rsid w:val="00010895"/>
    <w:pPr>
      <w:keepNext/>
      <w:spacing w:before="240" w:after="60"/>
      <w:outlineLvl w:val="2"/>
    </w:pPr>
    <w:rPr>
      <w:rFonts w:cs="Arial"/>
      <w:bCs/>
      <w:i/>
      <w:szCs w:val="26"/>
    </w:rPr>
  </w:style>
  <w:style w:type="paragraph" w:styleId="Heading4">
    <w:name w:val="heading 4"/>
    <w:basedOn w:val="Normal"/>
    <w:next w:val="Normal"/>
    <w:link w:val="Heading4Char"/>
    <w:qFormat/>
    <w:rsid w:val="00010895"/>
    <w:pPr>
      <w:keepNext/>
      <w:spacing w:before="240" w:after="60"/>
      <w:outlineLvl w:val="3"/>
    </w:pPr>
    <w:rPr>
      <w:bCs/>
      <w:i/>
      <w:szCs w:val="28"/>
    </w:rPr>
  </w:style>
  <w:style w:type="paragraph" w:styleId="Heading5">
    <w:name w:val="heading 5"/>
    <w:basedOn w:val="Normal"/>
    <w:next w:val="Normal"/>
    <w:link w:val="Heading5Char"/>
    <w:qFormat/>
    <w:rsid w:val="00010895"/>
    <w:pPr>
      <w:spacing w:before="240" w:after="60"/>
      <w:jc w:val="both"/>
      <w:outlineLvl w:val="4"/>
    </w:pPr>
    <w:rPr>
      <w:rFonts w:ascii="Arial" w:hAnsi="Arial"/>
      <w:sz w:val="22"/>
      <w:szCs w:val="20"/>
      <w:lang w:val="en-US" w:eastAsia="de-DE"/>
    </w:rPr>
  </w:style>
  <w:style w:type="paragraph" w:styleId="Heading6">
    <w:name w:val="heading 6"/>
    <w:basedOn w:val="Normal"/>
    <w:next w:val="Normal"/>
    <w:link w:val="Heading6Char"/>
    <w:qFormat/>
    <w:rsid w:val="00010895"/>
    <w:pPr>
      <w:spacing w:before="240" w:after="60"/>
      <w:jc w:val="both"/>
      <w:outlineLvl w:val="5"/>
    </w:pPr>
    <w:rPr>
      <w:i/>
      <w:sz w:val="22"/>
      <w:szCs w:val="20"/>
      <w:lang w:val="en-US" w:eastAsia="de-DE"/>
    </w:rPr>
  </w:style>
  <w:style w:type="paragraph" w:styleId="Heading7">
    <w:name w:val="heading 7"/>
    <w:basedOn w:val="Normal"/>
    <w:next w:val="Normal"/>
    <w:link w:val="Heading7Char"/>
    <w:qFormat/>
    <w:rsid w:val="00010895"/>
    <w:pPr>
      <w:spacing w:before="240" w:after="60"/>
      <w:jc w:val="both"/>
      <w:outlineLvl w:val="6"/>
    </w:pPr>
    <w:rPr>
      <w:rFonts w:ascii="Arial" w:hAnsi="Arial"/>
      <w:sz w:val="20"/>
      <w:szCs w:val="20"/>
      <w:lang w:val="en-US" w:eastAsia="de-DE"/>
    </w:rPr>
  </w:style>
  <w:style w:type="paragraph" w:styleId="Heading8">
    <w:name w:val="heading 8"/>
    <w:basedOn w:val="Normal"/>
    <w:next w:val="Normal"/>
    <w:link w:val="Heading8Char"/>
    <w:qFormat/>
    <w:rsid w:val="00010895"/>
    <w:pPr>
      <w:spacing w:before="240" w:after="60"/>
      <w:jc w:val="both"/>
      <w:outlineLvl w:val="7"/>
    </w:pPr>
    <w:rPr>
      <w:rFonts w:ascii="Arial" w:hAnsi="Arial"/>
      <w:i/>
      <w:sz w:val="20"/>
      <w:szCs w:val="20"/>
      <w:lang w:val="en-US" w:eastAsia="de-DE"/>
    </w:rPr>
  </w:style>
  <w:style w:type="paragraph" w:styleId="Heading9">
    <w:name w:val="heading 9"/>
    <w:basedOn w:val="Normal"/>
    <w:next w:val="Normal"/>
    <w:link w:val="Heading9Char"/>
    <w:qFormat/>
    <w:rsid w:val="00010895"/>
    <w:pPr>
      <w:spacing w:before="240" w:after="60"/>
      <w:jc w:val="both"/>
      <w:outlineLvl w:val="8"/>
    </w:pPr>
    <w:rPr>
      <w:rFonts w:ascii="Arial" w:hAnsi="Arial"/>
      <w:b/>
      <w:i/>
      <w:sz w:val="18"/>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0895"/>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010895"/>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rsid w:val="00010895"/>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010895"/>
    <w:rPr>
      <w:rFonts w:ascii="Times New Roman" w:eastAsia="Times New Roman" w:hAnsi="Times New Roman" w:cs="Times New Roman"/>
      <w:bCs/>
      <w:i/>
      <w:szCs w:val="28"/>
      <w:lang w:val="en-GB" w:eastAsia="en-GB"/>
    </w:rPr>
  </w:style>
  <w:style w:type="character" w:customStyle="1" w:styleId="Heading5Char">
    <w:name w:val="Heading 5 Char"/>
    <w:basedOn w:val="DefaultParagraphFont"/>
    <w:link w:val="Heading5"/>
    <w:rsid w:val="00010895"/>
    <w:rPr>
      <w:rFonts w:ascii="Arial" w:eastAsia="Times New Roman" w:hAnsi="Arial" w:cs="Times New Roman"/>
      <w:sz w:val="22"/>
      <w:szCs w:val="20"/>
      <w:lang w:eastAsia="de-DE"/>
    </w:rPr>
  </w:style>
  <w:style w:type="character" w:customStyle="1" w:styleId="Heading6Char">
    <w:name w:val="Heading 6 Char"/>
    <w:basedOn w:val="DefaultParagraphFont"/>
    <w:link w:val="Heading6"/>
    <w:rsid w:val="00010895"/>
    <w:rPr>
      <w:rFonts w:ascii="Times New Roman" w:eastAsia="Times New Roman" w:hAnsi="Times New Roman" w:cs="Times New Roman"/>
      <w:i/>
      <w:sz w:val="22"/>
      <w:szCs w:val="20"/>
      <w:lang w:eastAsia="de-DE"/>
    </w:rPr>
  </w:style>
  <w:style w:type="character" w:customStyle="1" w:styleId="Heading7Char">
    <w:name w:val="Heading 7 Char"/>
    <w:basedOn w:val="DefaultParagraphFont"/>
    <w:link w:val="Heading7"/>
    <w:rsid w:val="00010895"/>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010895"/>
    <w:rPr>
      <w:rFonts w:ascii="Arial" w:eastAsia="Times New Roman" w:hAnsi="Arial" w:cs="Times New Roman"/>
      <w:i/>
      <w:sz w:val="20"/>
      <w:szCs w:val="20"/>
      <w:lang w:eastAsia="de-DE"/>
    </w:rPr>
  </w:style>
  <w:style w:type="character" w:customStyle="1" w:styleId="Heading9Char">
    <w:name w:val="Heading 9 Char"/>
    <w:basedOn w:val="DefaultParagraphFont"/>
    <w:link w:val="Heading9"/>
    <w:rsid w:val="00010895"/>
    <w:rPr>
      <w:rFonts w:ascii="Arial" w:eastAsia="Times New Roman" w:hAnsi="Arial" w:cs="Times New Roman"/>
      <w:b/>
      <w:i/>
      <w:sz w:val="18"/>
      <w:szCs w:val="20"/>
      <w:lang w:eastAsia="de-DE"/>
    </w:rPr>
  </w:style>
  <w:style w:type="paragraph" w:customStyle="1" w:styleId="Articletitle">
    <w:name w:val="Article title"/>
    <w:basedOn w:val="Normal"/>
    <w:next w:val="Normal"/>
    <w:rsid w:val="00010895"/>
    <w:rPr>
      <w:b/>
      <w:sz w:val="28"/>
    </w:rPr>
  </w:style>
  <w:style w:type="paragraph" w:customStyle="1" w:styleId="Authornames">
    <w:name w:val="Author names"/>
    <w:basedOn w:val="Normal"/>
    <w:next w:val="Normal"/>
    <w:rsid w:val="00010895"/>
    <w:rPr>
      <w:sz w:val="28"/>
    </w:rPr>
  </w:style>
  <w:style w:type="paragraph" w:customStyle="1" w:styleId="Affiliation">
    <w:name w:val="Affiliation"/>
    <w:basedOn w:val="Normal"/>
    <w:next w:val="Normal"/>
    <w:rsid w:val="00010895"/>
    <w:rPr>
      <w:i/>
    </w:rPr>
  </w:style>
  <w:style w:type="paragraph" w:customStyle="1" w:styleId="Receiveddates">
    <w:name w:val="Received dates"/>
    <w:basedOn w:val="Normal"/>
    <w:next w:val="Normal"/>
    <w:rsid w:val="00010895"/>
    <w:rPr>
      <w:i/>
    </w:rPr>
  </w:style>
  <w:style w:type="paragraph" w:customStyle="1" w:styleId="Abstract">
    <w:name w:val="Abstract"/>
    <w:basedOn w:val="Normal"/>
    <w:next w:val="Normal"/>
    <w:rsid w:val="00010895"/>
    <w:pPr>
      <w:ind w:left="720" w:right="567"/>
    </w:pPr>
    <w:rPr>
      <w:sz w:val="22"/>
    </w:rPr>
  </w:style>
  <w:style w:type="paragraph" w:customStyle="1" w:styleId="Keywords">
    <w:name w:val="Keywords"/>
    <w:basedOn w:val="Normal"/>
    <w:next w:val="Normal"/>
    <w:rsid w:val="00010895"/>
    <w:pPr>
      <w:spacing w:after="120"/>
      <w:ind w:left="720" w:right="567"/>
    </w:pPr>
    <w:rPr>
      <w:sz w:val="22"/>
    </w:rPr>
  </w:style>
  <w:style w:type="paragraph" w:customStyle="1" w:styleId="Correspondencedetails">
    <w:name w:val="Correspondence details"/>
    <w:basedOn w:val="Normal"/>
    <w:next w:val="Normal"/>
    <w:rsid w:val="00010895"/>
  </w:style>
  <w:style w:type="paragraph" w:customStyle="1" w:styleId="Displayedquotations">
    <w:name w:val="Displayed quotations"/>
    <w:basedOn w:val="Normal"/>
    <w:next w:val="Normal"/>
    <w:rsid w:val="00010895"/>
    <w:pPr>
      <w:tabs>
        <w:tab w:val="left" w:pos="1077"/>
        <w:tab w:val="left" w:pos="1440"/>
      </w:tabs>
      <w:spacing w:after="120"/>
      <w:ind w:left="720" w:right="567"/>
      <w:contextualSpacing/>
    </w:pPr>
    <w:rPr>
      <w:sz w:val="22"/>
    </w:rPr>
  </w:style>
  <w:style w:type="paragraph" w:customStyle="1" w:styleId="Numberedlists">
    <w:name w:val="Numbered lists"/>
    <w:basedOn w:val="Normal"/>
    <w:next w:val="Normal"/>
    <w:rsid w:val="00010895"/>
    <w:pPr>
      <w:numPr>
        <w:numId w:val="1"/>
      </w:numPr>
      <w:spacing w:line="480" w:lineRule="auto"/>
    </w:pPr>
  </w:style>
  <w:style w:type="paragraph" w:customStyle="1" w:styleId="Bulletedlists">
    <w:name w:val="Bulleted lists"/>
    <w:basedOn w:val="Normal"/>
    <w:next w:val="Normal"/>
    <w:rsid w:val="00010895"/>
    <w:pPr>
      <w:numPr>
        <w:numId w:val="2"/>
      </w:numPr>
      <w:spacing w:line="480" w:lineRule="auto"/>
      <w:ind w:left="714" w:hanging="357"/>
    </w:pPr>
  </w:style>
  <w:style w:type="paragraph" w:customStyle="1" w:styleId="Equations">
    <w:name w:val="Equations"/>
    <w:basedOn w:val="Normal"/>
    <w:next w:val="Normal"/>
    <w:rsid w:val="00010895"/>
    <w:pPr>
      <w:jc w:val="center"/>
    </w:pPr>
  </w:style>
  <w:style w:type="paragraph" w:customStyle="1" w:styleId="Acknowledgements">
    <w:name w:val="Acknowledgements"/>
    <w:basedOn w:val="Normal"/>
    <w:next w:val="Normal"/>
    <w:rsid w:val="00010895"/>
    <w:rPr>
      <w:sz w:val="22"/>
    </w:rPr>
  </w:style>
  <w:style w:type="paragraph" w:customStyle="1" w:styleId="Tabletitle">
    <w:name w:val="Table title"/>
    <w:basedOn w:val="Normal"/>
    <w:next w:val="Normal"/>
    <w:rsid w:val="00010895"/>
  </w:style>
  <w:style w:type="paragraph" w:customStyle="1" w:styleId="Figurelegend">
    <w:name w:val="Figure legend"/>
    <w:basedOn w:val="Normal"/>
    <w:next w:val="Normal"/>
    <w:rsid w:val="00010895"/>
  </w:style>
  <w:style w:type="paragraph" w:customStyle="1" w:styleId="Footnotes">
    <w:name w:val="Footnotes"/>
    <w:basedOn w:val="Normal"/>
    <w:next w:val="Normal"/>
    <w:rsid w:val="00010895"/>
    <w:pPr>
      <w:ind w:left="539" w:hanging="539"/>
    </w:pPr>
    <w:rPr>
      <w:sz w:val="22"/>
    </w:rPr>
  </w:style>
  <w:style w:type="paragraph" w:customStyle="1" w:styleId="Notesoncontributors">
    <w:name w:val="Notes on contributors"/>
    <w:basedOn w:val="Normal"/>
    <w:next w:val="Normal"/>
    <w:rsid w:val="00010895"/>
    <w:rPr>
      <w:sz w:val="22"/>
    </w:rPr>
  </w:style>
  <w:style w:type="paragraph" w:customStyle="1" w:styleId="Normalparagraphstyle">
    <w:name w:val="Normal paragraph style"/>
    <w:basedOn w:val="Normal"/>
    <w:next w:val="Normal"/>
    <w:rsid w:val="00010895"/>
    <w:pPr>
      <w:spacing w:line="480" w:lineRule="auto"/>
    </w:pPr>
  </w:style>
  <w:style w:type="paragraph" w:customStyle="1" w:styleId="Firstparagraphstyle">
    <w:name w:val="First paragraph style"/>
    <w:basedOn w:val="Normal"/>
    <w:next w:val="Normal"/>
    <w:rsid w:val="00010895"/>
    <w:pPr>
      <w:spacing w:line="480" w:lineRule="auto"/>
    </w:pPr>
  </w:style>
  <w:style w:type="paragraph" w:customStyle="1" w:styleId="Follow-onparagraphstyle">
    <w:name w:val="Follow-on paragraph style"/>
    <w:basedOn w:val="Normal"/>
    <w:next w:val="Normal"/>
    <w:rsid w:val="00010895"/>
    <w:pPr>
      <w:spacing w:line="480" w:lineRule="auto"/>
      <w:ind w:firstLine="720"/>
    </w:pPr>
  </w:style>
  <w:style w:type="paragraph" w:styleId="NormalIndent">
    <w:name w:val="Normal Indent"/>
    <w:basedOn w:val="Normal"/>
    <w:rsid w:val="00010895"/>
    <w:pPr>
      <w:ind w:left="720"/>
    </w:pPr>
  </w:style>
  <w:style w:type="paragraph" w:customStyle="1" w:styleId="References">
    <w:name w:val="References"/>
    <w:basedOn w:val="Normal"/>
    <w:next w:val="Normal"/>
    <w:rsid w:val="00010895"/>
    <w:pPr>
      <w:ind w:left="720" w:hanging="720"/>
    </w:pPr>
  </w:style>
  <w:style w:type="paragraph" w:styleId="Header">
    <w:name w:val="header"/>
    <w:basedOn w:val="Normal"/>
    <w:link w:val="HeaderChar"/>
    <w:rsid w:val="00010895"/>
    <w:pPr>
      <w:spacing w:line="220" w:lineRule="exact"/>
    </w:pPr>
    <w:rPr>
      <w:i/>
      <w:noProof/>
      <w:sz w:val="20"/>
      <w:szCs w:val="20"/>
      <w:lang w:eastAsia="en-US"/>
    </w:rPr>
  </w:style>
  <w:style w:type="character" w:customStyle="1" w:styleId="HeaderChar">
    <w:name w:val="Header Char"/>
    <w:basedOn w:val="DefaultParagraphFont"/>
    <w:link w:val="Header"/>
    <w:rsid w:val="00010895"/>
    <w:rPr>
      <w:rFonts w:ascii="Times New Roman" w:eastAsia="Times New Roman" w:hAnsi="Times New Roman" w:cs="Times New Roman"/>
      <w:i/>
      <w:noProof/>
      <w:sz w:val="20"/>
      <w:szCs w:val="20"/>
      <w:lang w:val="en-GB" w:eastAsia="en-US"/>
    </w:rPr>
  </w:style>
  <w:style w:type="paragraph" w:customStyle="1" w:styleId="authorinfo">
    <w:name w:val="authorinfo"/>
    <w:basedOn w:val="Normal"/>
    <w:next w:val="Normal"/>
    <w:rsid w:val="00010895"/>
    <w:pPr>
      <w:ind w:firstLine="227"/>
      <w:jc w:val="center"/>
    </w:pPr>
    <w:rPr>
      <w:rFonts w:ascii="Times" w:hAnsi="Times"/>
      <w:sz w:val="18"/>
      <w:szCs w:val="20"/>
      <w:lang w:val="en-US" w:eastAsia="it-IT"/>
    </w:rPr>
  </w:style>
  <w:style w:type="character" w:styleId="Hyperlink">
    <w:name w:val="Hyperlink"/>
    <w:rsid w:val="00010895"/>
    <w:rPr>
      <w:color w:val="0000FF"/>
      <w:u w:val="single"/>
    </w:rPr>
  </w:style>
  <w:style w:type="paragraph" w:customStyle="1" w:styleId="p1a">
    <w:name w:val="p1a"/>
    <w:basedOn w:val="Normal"/>
    <w:next w:val="Normal"/>
    <w:link w:val="p1aZchn"/>
    <w:rsid w:val="00010895"/>
    <w:pPr>
      <w:jc w:val="both"/>
    </w:pPr>
    <w:rPr>
      <w:rFonts w:ascii="Times" w:hAnsi="Times"/>
      <w:sz w:val="20"/>
      <w:szCs w:val="20"/>
      <w:lang w:val="en-US" w:eastAsia="it-IT"/>
    </w:rPr>
  </w:style>
  <w:style w:type="character" w:customStyle="1" w:styleId="p1aZchn">
    <w:name w:val="p1a Zchn"/>
    <w:link w:val="p1a"/>
    <w:rsid w:val="00010895"/>
    <w:rPr>
      <w:rFonts w:ascii="Times" w:eastAsia="Times New Roman" w:hAnsi="Times" w:cs="Times New Roman"/>
      <w:sz w:val="20"/>
      <w:szCs w:val="20"/>
      <w:lang w:eastAsia="it-IT"/>
    </w:rPr>
  </w:style>
  <w:style w:type="paragraph" w:styleId="BalloonText">
    <w:name w:val="Balloon Text"/>
    <w:basedOn w:val="Normal"/>
    <w:link w:val="BalloonTextChar"/>
    <w:rsid w:val="00010895"/>
    <w:rPr>
      <w:rFonts w:ascii="Lucida Grande" w:hAnsi="Lucida Grande" w:cs="Lucida Grande"/>
      <w:sz w:val="18"/>
      <w:szCs w:val="18"/>
    </w:rPr>
  </w:style>
  <w:style w:type="character" w:customStyle="1" w:styleId="BalloonTextChar">
    <w:name w:val="Balloon Text Char"/>
    <w:basedOn w:val="DefaultParagraphFont"/>
    <w:link w:val="BalloonText"/>
    <w:rsid w:val="00010895"/>
    <w:rPr>
      <w:rFonts w:ascii="Lucida Grande" w:eastAsia="Times New Roman" w:hAnsi="Lucida Grande" w:cs="Lucida Grande"/>
      <w:sz w:val="18"/>
      <w:szCs w:val="18"/>
      <w:lang w:val="en-GB" w:eastAsia="en-GB"/>
    </w:rPr>
  </w:style>
  <w:style w:type="paragraph" w:customStyle="1" w:styleId="Paragraphedeliste1">
    <w:name w:val="Paragraphe de liste1"/>
    <w:basedOn w:val="Normal"/>
    <w:uiPriority w:val="34"/>
    <w:qFormat/>
    <w:rsid w:val="00010895"/>
    <w:pPr>
      <w:spacing w:line="220" w:lineRule="exact"/>
      <w:ind w:left="720" w:firstLine="301"/>
      <w:contextualSpacing/>
      <w:jc w:val="both"/>
    </w:pPr>
    <w:rPr>
      <w:sz w:val="20"/>
      <w:szCs w:val="20"/>
      <w:lang w:eastAsia="en-US"/>
    </w:rPr>
  </w:style>
  <w:style w:type="paragraph" w:styleId="Title">
    <w:name w:val="Title"/>
    <w:basedOn w:val="Normal"/>
    <w:next w:val="Normal"/>
    <w:link w:val="TitleChar"/>
    <w:qFormat/>
    <w:rsid w:val="00010895"/>
    <w:pPr>
      <w:spacing w:line="340" w:lineRule="exact"/>
      <w:jc w:val="center"/>
    </w:pPr>
    <w:rPr>
      <w:b/>
      <w:caps/>
      <w:noProof/>
      <w:sz w:val="30"/>
      <w:szCs w:val="20"/>
      <w:lang w:eastAsia="en-US"/>
    </w:rPr>
  </w:style>
  <w:style w:type="character" w:customStyle="1" w:styleId="TitleChar">
    <w:name w:val="Title Char"/>
    <w:basedOn w:val="DefaultParagraphFont"/>
    <w:link w:val="Title"/>
    <w:rsid w:val="00010895"/>
    <w:rPr>
      <w:rFonts w:ascii="Times New Roman" w:eastAsia="Times New Roman" w:hAnsi="Times New Roman" w:cs="Times New Roman"/>
      <w:b/>
      <w:caps/>
      <w:noProof/>
      <w:sz w:val="30"/>
      <w:szCs w:val="20"/>
      <w:lang w:val="en-GB" w:eastAsia="en-US"/>
    </w:rPr>
  </w:style>
  <w:style w:type="paragraph" w:customStyle="1" w:styleId="reference">
    <w:name w:val="reference"/>
    <w:basedOn w:val="Normal"/>
    <w:rsid w:val="00010895"/>
    <w:pPr>
      <w:ind w:left="227" w:hanging="227"/>
      <w:jc w:val="both"/>
    </w:pPr>
    <w:rPr>
      <w:rFonts w:ascii="Times" w:hAnsi="Times"/>
      <w:sz w:val="18"/>
      <w:szCs w:val="20"/>
      <w:lang w:val="en-US" w:eastAsia="it-IT"/>
    </w:rPr>
  </w:style>
  <w:style w:type="paragraph" w:customStyle="1" w:styleId="heading10">
    <w:name w:val="heading1"/>
    <w:basedOn w:val="Normal"/>
    <w:next w:val="p1a"/>
    <w:rsid w:val="00010895"/>
    <w:pPr>
      <w:keepNext/>
      <w:keepLines/>
      <w:tabs>
        <w:tab w:val="left" w:pos="454"/>
      </w:tabs>
      <w:suppressAutoHyphens/>
      <w:spacing w:before="520" w:after="280"/>
      <w:jc w:val="both"/>
    </w:pPr>
    <w:rPr>
      <w:rFonts w:ascii="Times" w:hAnsi="Times"/>
      <w:b/>
      <w:szCs w:val="20"/>
      <w:lang w:val="en-US" w:eastAsia="de-DE"/>
    </w:rPr>
  </w:style>
  <w:style w:type="paragraph" w:customStyle="1" w:styleId="heading20">
    <w:name w:val="heading2"/>
    <w:basedOn w:val="Normal"/>
    <w:next w:val="p1a"/>
    <w:rsid w:val="00010895"/>
    <w:pPr>
      <w:keepNext/>
      <w:keepLines/>
      <w:tabs>
        <w:tab w:val="left" w:pos="510"/>
      </w:tabs>
      <w:suppressAutoHyphens/>
      <w:spacing w:before="440" w:after="220"/>
      <w:jc w:val="both"/>
    </w:pPr>
    <w:rPr>
      <w:rFonts w:ascii="Times" w:hAnsi="Times"/>
      <w:b/>
      <w:sz w:val="20"/>
      <w:szCs w:val="20"/>
      <w:lang w:val="en-US" w:eastAsia="de-DE"/>
    </w:rPr>
  </w:style>
  <w:style w:type="table" w:styleId="TableGrid">
    <w:name w:val="Table Grid"/>
    <w:basedOn w:val="TableNormal"/>
    <w:uiPriority w:val="59"/>
    <w:rsid w:val="00010895"/>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010895"/>
    <w:rPr>
      <w:sz w:val="18"/>
      <w:szCs w:val="18"/>
    </w:rPr>
  </w:style>
  <w:style w:type="paragraph" w:styleId="CommentText">
    <w:name w:val="annotation text"/>
    <w:basedOn w:val="Normal"/>
    <w:link w:val="CommentTextChar"/>
    <w:rsid w:val="00010895"/>
  </w:style>
  <w:style w:type="character" w:customStyle="1" w:styleId="CommentTextChar">
    <w:name w:val="Comment Text Char"/>
    <w:basedOn w:val="DefaultParagraphFont"/>
    <w:link w:val="CommentText"/>
    <w:rsid w:val="00010895"/>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rsid w:val="00010895"/>
    <w:rPr>
      <w:b/>
      <w:bCs/>
      <w:sz w:val="20"/>
      <w:szCs w:val="20"/>
    </w:rPr>
  </w:style>
  <w:style w:type="character" w:customStyle="1" w:styleId="CommentSubjectChar">
    <w:name w:val="Comment Subject Char"/>
    <w:basedOn w:val="CommentTextChar"/>
    <w:link w:val="CommentSubject"/>
    <w:rsid w:val="00010895"/>
    <w:rPr>
      <w:rFonts w:ascii="Times New Roman" w:eastAsia="Times New Roman" w:hAnsi="Times New Roman" w:cs="Times New Roman"/>
      <w:b/>
      <w:bCs/>
      <w:sz w:val="20"/>
      <w:szCs w:val="20"/>
      <w:lang w:val="en-GB" w:eastAsia="en-GB"/>
    </w:rPr>
  </w:style>
  <w:style w:type="paragraph" w:styleId="Footer">
    <w:name w:val="footer"/>
    <w:basedOn w:val="Normal"/>
    <w:link w:val="FooterChar"/>
    <w:rsid w:val="00010895"/>
    <w:pPr>
      <w:tabs>
        <w:tab w:val="center" w:pos="4536"/>
        <w:tab w:val="right" w:pos="9072"/>
      </w:tabs>
      <w:ind w:firstLine="227"/>
      <w:jc w:val="both"/>
    </w:pPr>
    <w:rPr>
      <w:rFonts w:ascii="Times" w:hAnsi="Times"/>
      <w:sz w:val="20"/>
      <w:szCs w:val="20"/>
      <w:lang w:val="en-US" w:eastAsia="de-DE"/>
    </w:rPr>
  </w:style>
  <w:style w:type="character" w:customStyle="1" w:styleId="FooterChar">
    <w:name w:val="Footer Char"/>
    <w:basedOn w:val="DefaultParagraphFont"/>
    <w:link w:val="Footer"/>
    <w:rsid w:val="00010895"/>
    <w:rPr>
      <w:rFonts w:ascii="Times" w:eastAsia="Times New Roman" w:hAnsi="Times" w:cs="Times New Roman"/>
      <w:sz w:val="20"/>
      <w:szCs w:val="20"/>
      <w:lang w:eastAsia="de-DE"/>
    </w:rPr>
  </w:style>
  <w:style w:type="character" w:styleId="PageNumber">
    <w:name w:val="page number"/>
    <w:basedOn w:val="DefaultParagraphFont"/>
    <w:rsid w:val="00010895"/>
  </w:style>
  <w:style w:type="paragraph" w:customStyle="1" w:styleId="Titre1">
    <w:name w:val="Titre1"/>
    <w:basedOn w:val="Normal"/>
    <w:next w:val="author"/>
    <w:rsid w:val="00010895"/>
    <w:pPr>
      <w:keepNext/>
      <w:keepLines/>
      <w:pageBreakBefore/>
      <w:tabs>
        <w:tab w:val="left" w:pos="284"/>
      </w:tabs>
      <w:suppressAutoHyphens/>
      <w:spacing w:after="460" w:line="348" w:lineRule="exact"/>
      <w:ind w:firstLine="227"/>
      <w:jc w:val="center"/>
    </w:pPr>
    <w:rPr>
      <w:rFonts w:ascii="Times" w:hAnsi="Times"/>
      <w:b/>
      <w:sz w:val="28"/>
      <w:szCs w:val="20"/>
      <w:lang w:val="en-US" w:eastAsia="de-DE"/>
    </w:rPr>
  </w:style>
  <w:style w:type="paragraph" w:customStyle="1" w:styleId="author">
    <w:name w:val="author"/>
    <w:basedOn w:val="Normal"/>
    <w:next w:val="authorinfo"/>
    <w:rsid w:val="00010895"/>
    <w:pPr>
      <w:spacing w:after="220"/>
      <w:ind w:firstLine="227"/>
      <w:jc w:val="center"/>
    </w:pPr>
    <w:rPr>
      <w:rFonts w:ascii="Times" w:hAnsi="Times"/>
      <w:sz w:val="20"/>
      <w:szCs w:val="20"/>
      <w:lang w:val="en-US" w:eastAsia="de-DE"/>
    </w:rPr>
  </w:style>
  <w:style w:type="paragraph" w:customStyle="1" w:styleId="email">
    <w:name w:val="email"/>
    <w:basedOn w:val="Normal"/>
    <w:next w:val="abstract0"/>
    <w:rsid w:val="00010895"/>
    <w:pPr>
      <w:ind w:firstLine="227"/>
      <w:jc w:val="center"/>
    </w:pPr>
    <w:rPr>
      <w:rFonts w:ascii="Times" w:hAnsi="Times"/>
      <w:sz w:val="18"/>
      <w:szCs w:val="20"/>
      <w:lang w:val="en-US" w:eastAsia="de-DE"/>
    </w:rPr>
  </w:style>
  <w:style w:type="paragraph" w:customStyle="1" w:styleId="heading30">
    <w:name w:val="heading3"/>
    <w:basedOn w:val="Normal"/>
    <w:next w:val="p1a"/>
    <w:link w:val="heading3Zchn"/>
    <w:rsid w:val="00010895"/>
    <w:pPr>
      <w:keepNext/>
      <w:keepLines/>
      <w:tabs>
        <w:tab w:val="left" w:pos="284"/>
      </w:tabs>
      <w:suppressAutoHyphens/>
      <w:spacing w:before="320"/>
      <w:jc w:val="both"/>
    </w:pPr>
    <w:rPr>
      <w:rFonts w:ascii="Times" w:hAnsi="Times"/>
      <w:b/>
      <w:sz w:val="20"/>
      <w:szCs w:val="20"/>
      <w:lang w:val="en-US" w:eastAsia="de-DE"/>
    </w:rPr>
  </w:style>
  <w:style w:type="paragraph" w:customStyle="1" w:styleId="equation">
    <w:name w:val="equation"/>
    <w:basedOn w:val="Normal"/>
    <w:next w:val="Normal"/>
    <w:rsid w:val="00010895"/>
    <w:pPr>
      <w:tabs>
        <w:tab w:val="left" w:pos="6237"/>
      </w:tabs>
      <w:spacing w:before="120" w:after="120"/>
      <w:ind w:left="227" w:firstLine="227"/>
      <w:jc w:val="center"/>
    </w:pPr>
    <w:rPr>
      <w:rFonts w:ascii="Times" w:hAnsi="Times"/>
      <w:sz w:val="20"/>
      <w:szCs w:val="20"/>
      <w:lang w:val="en-US" w:eastAsia="de-DE"/>
    </w:rPr>
  </w:style>
  <w:style w:type="paragraph" w:customStyle="1" w:styleId="figlegend">
    <w:name w:val="figlegend"/>
    <w:basedOn w:val="Normal"/>
    <w:next w:val="Normal"/>
    <w:rsid w:val="00010895"/>
    <w:pPr>
      <w:keepNext/>
      <w:keepLines/>
      <w:spacing w:before="120" w:after="240"/>
      <w:jc w:val="both"/>
    </w:pPr>
    <w:rPr>
      <w:rFonts w:ascii="Times" w:hAnsi="Times"/>
      <w:sz w:val="18"/>
      <w:szCs w:val="20"/>
      <w:lang w:val="en-US" w:eastAsia="de-DE"/>
    </w:rPr>
  </w:style>
  <w:style w:type="paragraph" w:customStyle="1" w:styleId="tablelegend">
    <w:name w:val="tablelegend"/>
    <w:basedOn w:val="Normal"/>
    <w:next w:val="Normal"/>
    <w:rsid w:val="00010895"/>
    <w:pPr>
      <w:keepNext/>
      <w:keepLines/>
      <w:spacing w:before="240" w:after="120"/>
      <w:jc w:val="both"/>
    </w:pPr>
    <w:rPr>
      <w:rFonts w:ascii="Times" w:hAnsi="Times"/>
      <w:sz w:val="18"/>
      <w:szCs w:val="20"/>
      <w:lang w:val="de-DE" w:eastAsia="de-DE"/>
    </w:rPr>
  </w:style>
  <w:style w:type="paragraph" w:customStyle="1" w:styleId="abstract0">
    <w:name w:val="abstract"/>
    <w:basedOn w:val="p1a"/>
    <w:next w:val="heading10"/>
    <w:rsid w:val="00010895"/>
    <w:pPr>
      <w:spacing w:before="600" w:after="120"/>
      <w:ind w:left="567" w:right="567"/>
    </w:pPr>
    <w:rPr>
      <w:sz w:val="18"/>
      <w:lang w:eastAsia="de-DE"/>
    </w:rPr>
  </w:style>
  <w:style w:type="character" w:styleId="FootnoteReference">
    <w:name w:val="footnote reference"/>
    <w:aliases w:val="Footnote symbol,Times 10 Point,Exposant 3 Point"/>
    <w:uiPriority w:val="99"/>
    <w:rsid w:val="00010895"/>
    <w:rPr>
      <w:position w:val="6"/>
      <w:sz w:val="12"/>
      <w:vertAlign w:val="baseline"/>
    </w:rPr>
  </w:style>
  <w:style w:type="paragraph" w:customStyle="1" w:styleId="Runninghead-left">
    <w:name w:val="Running head - left"/>
    <w:basedOn w:val="Normal"/>
    <w:rsid w:val="00010895"/>
    <w:pPr>
      <w:tabs>
        <w:tab w:val="left" w:pos="680"/>
        <w:tab w:val="right" w:pos="6237"/>
        <w:tab w:val="right" w:pos="6917"/>
      </w:tabs>
      <w:spacing w:after="240" w:line="240" w:lineRule="exact"/>
    </w:pPr>
    <w:rPr>
      <w:rFonts w:ascii="Times" w:hAnsi="Times"/>
      <w:sz w:val="18"/>
      <w:szCs w:val="20"/>
      <w:lang w:val="en-US" w:eastAsia="de-DE"/>
    </w:rPr>
  </w:style>
  <w:style w:type="paragraph" w:customStyle="1" w:styleId="Runninghead-right">
    <w:name w:val="Running head - right"/>
    <w:basedOn w:val="Runninghead-left"/>
    <w:rsid w:val="00010895"/>
    <w:pPr>
      <w:jc w:val="right"/>
    </w:pPr>
  </w:style>
  <w:style w:type="paragraph" w:customStyle="1" w:styleId="BulletItem">
    <w:name w:val="Bullet Item"/>
    <w:basedOn w:val="Item"/>
    <w:rsid w:val="00010895"/>
  </w:style>
  <w:style w:type="paragraph" w:customStyle="1" w:styleId="Item">
    <w:name w:val="Item"/>
    <w:basedOn w:val="Normal"/>
    <w:next w:val="Normal"/>
    <w:rsid w:val="00010895"/>
    <w:pPr>
      <w:tabs>
        <w:tab w:val="left" w:pos="227"/>
        <w:tab w:val="left" w:pos="454"/>
      </w:tabs>
      <w:ind w:left="227" w:hanging="227"/>
      <w:jc w:val="both"/>
    </w:pPr>
    <w:rPr>
      <w:rFonts w:ascii="Times" w:hAnsi="Times"/>
      <w:sz w:val="20"/>
      <w:szCs w:val="20"/>
      <w:lang w:val="en-US" w:eastAsia="de-DE"/>
    </w:rPr>
  </w:style>
  <w:style w:type="paragraph" w:customStyle="1" w:styleId="NumberedItem">
    <w:name w:val="Numbered Item"/>
    <w:basedOn w:val="Item"/>
    <w:rsid w:val="00010895"/>
  </w:style>
  <w:style w:type="paragraph" w:styleId="FootnoteText">
    <w:name w:val="footnote text"/>
    <w:aliases w:val="Schriftart: 9 pt,Schriftart: 10 pt,Schriftart: 8 pt,WB-Fußnotentext,fn,Footnote ak,Footnote Text Char,FoodNote,ft,Footnote,Footnote Text Char1,Footnote Text Char Char,Footnote Text Char1 Char Char"/>
    <w:basedOn w:val="Normal"/>
    <w:link w:val="FootnoteTextChar2"/>
    <w:uiPriority w:val="99"/>
    <w:rsid w:val="00010895"/>
    <w:pPr>
      <w:tabs>
        <w:tab w:val="left" w:pos="170"/>
      </w:tabs>
      <w:ind w:left="170" w:hanging="170"/>
      <w:jc w:val="both"/>
    </w:pPr>
    <w:rPr>
      <w:rFonts w:ascii="Times" w:hAnsi="Times"/>
      <w:sz w:val="18"/>
      <w:szCs w:val="20"/>
      <w:lang w:val="en-US" w:eastAsia="de-DE"/>
    </w:rPr>
  </w:style>
  <w:style w:type="character" w:customStyle="1" w:styleId="FootnoteTextChar2">
    <w:name w:val="Footnote Text Char2"/>
    <w:aliases w:val="Schriftart: 9 pt Char,Schriftart: 10 pt Char,Schriftart: 8 pt Char,WB-Fußnotentext Char,fn Char,Footnote ak Char,Footnote Text Char Char1,FoodNote Char,ft Char,Footnote Char,Footnote Text Char1 Char,Footnote Text Char Char Char"/>
    <w:basedOn w:val="DefaultParagraphFont"/>
    <w:link w:val="FootnoteText"/>
    <w:uiPriority w:val="99"/>
    <w:rsid w:val="00010895"/>
    <w:rPr>
      <w:rFonts w:ascii="Times" w:eastAsia="Times New Roman" w:hAnsi="Times" w:cs="Times New Roman"/>
      <w:sz w:val="18"/>
      <w:szCs w:val="20"/>
      <w:lang w:eastAsia="de-DE"/>
    </w:rPr>
  </w:style>
  <w:style w:type="paragraph" w:customStyle="1" w:styleId="programcode">
    <w:name w:val="programcode"/>
    <w:basedOn w:val="Normal"/>
    <w:rsid w:val="00010895"/>
    <w:pPr>
      <w:tabs>
        <w:tab w:val="left" w:pos="1361"/>
        <w:tab w:val="left" w:pos="1531"/>
        <w:tab w:val="left" w:pos="1701"/>
        <w:tab w:val="left" w:pos="1871"/>
        <w:tab w:val="left" w:pos="2041"/>
        <w:tab w:val="left" w:pos="2211"/>
        <w:tab w:val="left" w:pos="2381"/>
        <w:tab w:val="left" w:pos="2552"/>
      </w:tabs>
      <w:spacing w:before="120" w:after="120"/>
      <w:ind w:left="227"/>
    </w:pPr>
    <w:rPr>
      <w:rFonts w:ascii="Courier" w:hAnsi="Courier"/>
      <w:sz w:val="20"/>
      <w:szCs w:val="20"/>
      <w:lang w:val="en-US" w:eastAsia="de-DE"/>
    </w:rPr>
  </w:style>
  <w:style w:type="paragraph" w:customStyle="1" w:styleId="FunotentextFootnote">
    <w:name w:val="Fußnotentext.Footnote"/>
    <w:basedOn w:val="Normal"/>
    <w:rsid w:val="00010895"/>
    <w:pPr>
      <w:tabs>
        <w:tab w:val="left" w:pos="170"/>
      </w:tabs>
      <w:ind w:left="170" w:hanging="170"/>
      <w:jc w:val="both"/>
    </w:pPr>
    <w:rPr>
      <w:rFonts w:ascii="Times" w:hAnsi="Times"/>
      <w:sz w:val="18"/>
      <w:szCs w:val="20"/>
      <w:lang w:val="en-US" w:eastAsia="de-DE"/>
    </w:rPr>
  </w:style>
  <w:style w:type="paragraph" w:styleId="Caption">
    <w:name w:val="caption"/>
    <w:basedOn w:val="Normal"/>
    <w:next w:val="Normal"/>
    <w:qFormat/>
    <w:rsid w:val="00010895"/>
    <w:pPr>
      <w:spacing w:before="120" w:after="120"/>
      <w:ind w:firstLine="227"/>
      <w:jc w:val="both"/>
    </w:pPr>
    <w:rPr>
      <w:rFonts w:ascii="Times" w:hAnsi="Times"/>
      <w:b/>
      <w:sz w:val="20"/>
      <w:szCs w:val="20"/>
      <w:lang w:val="en-US" w:eastAsia="de-DE"/>
    </w:rPr>
  </w:style>
  <w:style w:type="paragraph" w:customStyle="1" w:styleId="heading40">
    <w:name w:val="heading4"/>
    <w:basedOn w:val="Normal"/>
    <w:next w:val="p1a"/>
    <w:rsid w:val="00010895"/>
    <w:pPr>
      <w:spacing w:before="320"/>
      <w:jc w:val="both"/>
    </w:pPr>
    <w:rPr>
      <w:rFonts w:ascii="Times" w:hAnsi="Times"/>
      <w:i/>
      <w:sz w:val="20"/>
      <w:szCs w:val="20"/>
      <w:lang w:val="en-US" w:eastAsia="de-DE"/>
    </w:rPr>
  </w:style>
  <w:style w:type="paragraph" w:customStyle="1" w:styleId="address">
    <w:name w:val="address"/>
    <w:basedOn w:val="Normal"/>
    <w:next w:val="email"/>
    <w:rsid w:val="00010895"/>
    <w:pPr>
      <w:ind w:firstLine="227"/>
      <w:jc w:val="center"/>
    </w:pPr>
    <w:rPr>
      <w:rFonts w:ascii="Times" w:hAnsi="Times"/>
      <w:sz w:val="18"/>
      <w:szCs w:val="20"/>
      <w:lang w:val="en-US" w:eastAsia="de-DE"/>
    </w:rPr>
  </w:style>
  <w:style w:type="paragraph" w:customStyle="1" w:styleId="figurelegend0">
    <w:name w:val="figure legend"/>
    <w:basedOn w:val="Normal"/>
    <w:next w:val="Normal"/>
    <w:rsid w:val="00010895"/>
    <w:pPr>
      <w:keepNext/>
      <w:keepLines/>
      <w:spacing w:before="120" w:after="240"/>
      <w:jc w:val="both"/>
    </w:pPr>
    <w:rPr>
      <w:rFonts w:ascii="Times" w:hAnsi="Times"/>
      <w:sz w:val="18"/>
      <w:szCs w:val="20"/>
      <w:lang w:val="en-US" w:eastAsia="de-DE"/>
    </w:rPr>
  </w:style>
  <w:style w:type="paragraph" w:customStyle="1" w:styleId="tabletitle0">
    <w:name w:val="table title"/>
    <w:basedOn w:val="Normal"/>
    <w:next w:val="Normal"/>
    <w:rsid w:val="00010895"/>
    <w:pPr>
      <w:keepNext/>
      <w:keepLines/>
      <w:spacing w:before="240" w:after="120"/>
      <w:jc w:val="both"/>
    </w:pPr>
    <w:rPr>
      <w:rFonts w:ascii="Times" w:hAnsi="Times"/>
      <w:sz w:val="18"/>
      <w:szCs w:val="20"/>
      <w:lang w:val="de-DE" w:eastAsia="de-DE"/>
    </w:rPr>
  </w:style>
  <w:style w:type="paragraph" w:customStyle="1" w:styleId="referenceitem">
    <w:name w:val="referenceitem"/>
    <w:basedOn w:val="Normal"/>
    <w:rsid w:val="00010895"/>
    <w:pPr>
      <w:ind w:left="227" w:hanging="227"/>
      <w:jc w:val="both"/>
    </w:pPr>
    <w:rPr>
      <w:rFonts w:ascii="Times" w:hAnsi="Times"/>
      <w:sz w:val="18"/>
      <w:szCs w:val="20"/>
      <w:lang w:val="en-US" w:eastAsia="de-DE"/>
    </w:rPr>
  </w:style>
  <w:style w:type="paragraph" w:customStyle="1" w:styleId="BodyText21">
    <w:name w:val="Body Text 21"/>
    <w:basedOn w:val="Normal"/>
    <w:rsid w:val="00010895"/>
    <w:pPr>
      <w:ind w:firstLine="227"/>
      <w:jc w:val="both"/>
    </w:pPr>
    <w:rPr>
      <w:rFonts w:ascii="Times" w:hAnsi="Times"/>
      <w:sz w:val="20"/>
      <w:szCs w:val="20"/>
      <w:lang w:val="en-US" w:eastAsia="de-DE"/>
    </w:rPr>
  </w:style>
  <w:style w:type="character" w:customStyle="1" w:styleId="heading3Zchn">
    <w:name w:val="heading3 Zchn"/>
    <w:link w:val="heading30"/>
    <w:rsid w:val="00010895"/>
    <w:rPr>
      <w:rFonts w:ascii="Times" w:eastAsia="Times New Roman" w:hAnsi="Times" w:cs="Times New Roman"/>
      <w:b/>
      <w:sz w:val="20"/>
      <w:szCs w:val="20"/>
      <w:lang w:eastAsia="de-DE"/>
    </w:rPr>
  </w:style>
  <w:style w:type="character" w:styleId="FollowedHyperlink">
    <w:name w:val="FollowedHyperlink"/>
    <w:rsid w:val="00010895"/>
    <w:rPr>
      <w:color w:val="800080"/>
      <w:u w:val="single"/>
    </w:rPr>
  </w:style>
  <w:style w:type="paragraph" w:customStyle="1" w:styleId="ChapterNo">
    <w:name w:val="ChapterNo"/>
    <w:basedOn w:val="Normal"/>
    <w:rsid w:val="00010895"/>
    <w:pPr>
      <w:spacing w:before="1140" w:after="260" w:line="340" w:lineRule="exact"/>
    </w:pPr>
    <w:rPr>
      <w:noProof/>
      <w:sz w:val="30"/>
      <w:szCs w:val="20"/>
      <w:lang w:eastAsia="en-US"/>
    </w:rPr>
  </w:style>
  <w:style w:type="paragraph" w:customStyle="1" w:styleId="Rvision1">
    <w:name w:val="Révision1"/>
    <w:hidden/>
    <w:uiPriority w:val="71"/>
    <w:rsid w:val="00010895"/>
    <w:rPr>
      <w:rFonts w:ascii="Times" w:eastAsia="Times New Roman" w:hAnsi="Times" w:cs="Times New Roman"/>
      <w:sz w:val="20"/>
      <w:szCs w:val="20"/>
      <w:lang w:eastAsia="de-DE"/>
    </w:rPr>
  </w:style>
  <w:style w:type="character" w:customStyle="1" w:styleId="apple-style-span">
    <w:name w:val="apple-style-span"/>
    <w:basedOn w:val="DefaultParagraphFont"/>
    <w:rsid w:val="00010895"/>
  </w:style>
  <w:style w:type="character" w:customStyle="1" w:styleId="apple-converted-space">
    <w:name w:val="apple-converted-space"/>
    <w:basedOn w:val="DefaultParagraphFont"/>
    <w:rsid w:val="00010895"/>
  </w:style>
  <w:style w:type="paragraph" w:styleId="NormalWeb">
    <w:name w:val="Normal (Web)"/>
    <w:basedOn w:val="Normal"/>
    <w:uiPriority w:val="99"/>
    <w:unhideWhenUsed/>
    <w:rsid w:val="00010895"/>
    <w:pPr>
      <w:spacing w:before="100" w:beforeAutospacing="1" w:after="100" w:afterAutospacing="1"/>
    </w:pPr>
    <w:rPr>
      <w:rFonts w:ascii="Times" w:eastAsia="MS Mincho" w:hAnsi="Times"/>
      <w:sz w:val="20"/>
      <w:szCs w:val="20"/>
      <w:lang w:val="en-US"/>
    </w:rPr>
  </w:style>
  <w:style w:type="paragraph" w:customStyle="1" w:styleId="BlockQuote">
    <w:name w:val="BlockQuote"/>
    <w:basedOn w:val="Normal"/>
    <w:next w:val="Normal"/>
    <w:rsid w:val="00010895"/>
    <w:pPr>
      <w:spacing w:before="120" w:after="140" w:line="220" w:lineRule="exact"/>
      <w:ind w:left="300"/>
      <w:jc w:val="both"/>
    </w:pPr>
    <w:rPr>
      <w:sz w:val="20"/>
      <w:szCs w:val="20"/>
      <w:lang w:eastAsia="en-US"/>
    </w:rPr>
  </w:style>
  <w:style w:type="character" w:customStyle="1" w:styleId="slug-pub-date">
    <w:name w:val="slug-pub-date"/>
    <w:basedOn w:val="DefaultParagraphFont"/>
    <w:rsid w:val="00010895"/>
  </w:style>
  <w:style w:type="character" w:styleId="HTMLTypewriter">
    <w:name w:val="HTML Typewriter"/>
    <w:uiPriority w:val="99"/>
    <w:unhideWhenUsed/>
    <w:rsid w:val="00010895"/>
    <w:rPr>
      <w:rFonts w:ascii="Courier" w:eastAsia="Times New Roman" w:hAnsi="Courier" w:cs="Courier"/>
      <w:sz w:val="20"/>
      <w:szCs w:val="20"/>
    </w:rPr>
  </w:style>
  <w:style w:type="paragraph" w:customStyle="1" w:styleId="SectionTitle">
    <w:name w:val="Section Title"/>
    <w:basedOn w:val="Normal"/>
    <w:autoRedefine/>
    <w:rsid w:val="00010895"/>
    <w:pPr>
      <w:snapToGrid w:val="0"/>
      <w:spacing w:before="100" w:beforeAutospacing="1" w:after="100" w:afterAutospacing="1"/>
      <w:jc w:val="both"/>
    </w:pPr>
    <w:rPr>
      <w:sz w:val="20"/>
      <w:szCs w:val="20"/>
      <w:lang w:eastAsia="en-US"/>
    </w:rPr>
  </w:style>
  <w:style w:type="character" w:customStyle="1" w:styleId="SubsectionTitleCharChar">
    <w:name w:val="Subsection Title Char Char"/>
    <w:link w:val="SubsectionTitle"/>
    <w:locked/>
    <w:rsid w:val="00010895"/>
    <w:rPr>
      <w:i/>
      <w:lang w:val="en-GB" w:eastAsia="de-DE"/>
    </w:rPr>
  </w:style>
  <w:style w:type="paragraph" w:customStyle="1" w:styleId="SubsectionTitle">
    <w:name w:val="Subsection Title"/>
    <w:basedOn w:val="Normal"/>
    <w:link w:val="SubsectionTitleCharChar"/>
    <w:autoRedefine/>
    <w:rsid w:val="00010895"/>
    <w:pPr>
      <w:tabs>
        <w:tab w:val="left" w:pos="-1161"/>
        <w:tab w:val="left" w:pos="-720"/>
        <w:tab w:val="left" w:pos="0"/>
        <w:tab w:val="left" w:pos="360"/>
        <w:tab w:val="left" w:pos="1440"/>
      </w:tabs>
      <w:spacing w:before="200" w:after="200"/>
      <w:ind w:left="357" w:hanging="357"/>
    </w:pPr>
    <w:rPr>
      <w:rFonts w:asciiTheme="minorHAnsi" w:eastAsiaTheme="minorEastAsia" w:hAnsiTheme="minorHAnsi" w:cstheme="minorBidi"/>
      <w:i/>
      <w:lang w:eastAsia="de-DE"/>
    </w:rPr>
  </w:style>
  <w:style w:type="character" w:customStyle="1" w:styleId="Style10ptJustifiedChar">
    <w:name w:val="Style 10 pt Justified Char"/>
    <w:link w:val="Style10ptJustified"/>
    <w:locked/>
    <w:rsid w:val="00947BAF"/>
    <w:rPr>
      <w:bCs/>
      <w:iCs/>
      <w:lang w:val="fr-FR"/>
    </w:rPr>
  </w:style>
  <w:style w:type="paragraph" w:customStyle="1" w:styleId="Style10ptJustified">
    <w:name w:val="Style 10 pt Justified"/>
    <w:basedOn w:val="Normal"/>
    <w:link w:val="Style10ptJustifiedChar"/>
    <w:autoRedefine/>
    <w:rsid w:val="00947BAF"/>
    <w:pPr>
      <w:numPr>
        <w:numId w:val="3"/>
      </w:numPr>
      <w:autoSpaceDE w:val="0"/>
      <w:autoSpaceDN w:val="0"/>
      <w:snapToGrid w:val="0"/>
      <w:spacing w:before="100" w:beforeAutospacing="1" w:after="100" w:afterAutospacing="1" w:line="480" w:lineRule="auto"/>
      <w:jc w:val="both"/>
    </w:pPr>
    <w:rPr>
      <w:rFonts w:asciiTheme="minorHAnsi" w:eastAsiaTheme="minorEastAsia" w:hAnsiTheme="minorHAnsi" w:cstheme="minorBidi"/>
      <w:bCs/>
      <w:iCs/>
    </w:rPr>
  </w:style>
  <w:style w:type="paragraph" w:customStyle="1" w:styleId="Text">
    <w:name w:val="Text"/>
    <w:basedOn w:val="Style10ptJustified"/>
    <w:rsid w:val="00010895"/>
  </w:style>
  <w:style w:type="character" w:styleId="PlaceholderText">
    <w:name w:val="Placeholder Text"/>
    <w:basedOn w:val="DefaultParagraphFont"/>
    <w:uiPriority w:val="99"/>
    <w:semiHidden/>
    <w:rsid w:val="00010895"/>
    <w:rPr>
      <w:color w:val="808080"/>
    </w:rPr>
  </w:style>
  <w:style w:type="paragraph" w:styleId="ListParagraph">
    <w:name w:val="List Paragraph"/>
    <w:basedOn w:val="Normal"/>
    <w:uiPriority w:val="34"/>
    <w:qFormat/>
    <w:rsid w:val="00010895"/>
    <w:pPr>
      <w:ind w:left="720"/>
      <w:contextualSpacing/>
    </w:pPr>
  </w:style>
  <w:style w:type="paragraph" w:customStyle="1" w:styleId="Table">
    <w:name w:val="Table"/>
    <w:basedOn w:val="Normal"/>
    <w:rsid w:val="00010895"/>
    <w:pPr>
      <w:spacing w:line="220" w:lineRule="exact"/>
    </w:pPr>
    <w:rPr>
      <w:sz w:val="18"/>
      <w:szCs w:val="20"/>
      <w:lang w:eastAsia="en-US"/>
    </w:rPr>
  </w:style>
  <w:style w:type="character" w:styleId="Strong">
    <w:name w:val="Strong"/>
    <w:basedOn w:val="DefaultParagraphFont"/>
    <w:uiPriority w:val="22"/>
    <w:qFormat/>
    <w:rsid w:val="00010895"/>
    <w:rPr>
      <w:b/>
      <w:bCs/>
    </w:rPr>
  </w:style>
  <w:style w:type="paragraph" w:styleId="Revision">
    <w:name w:val="Revision"/>
    <w:hidden/>
    <w:uiPriority w:val="99"/>
    <w:semiHidden/>
    <w:rsid w:val="001A1C01"/>
    <w:rPr>
      <w:rFonts w:ascii="Times New Roman" w:eastAsia="Times New Roman" w:hAnsi="Times New Roman" w:cs="Times New Roman"/>
      <w:lang w:val="en-GB" w:eastAsia="en-GB"/>
    </w:rPr>
  </w:style>
  <w:style w:type="character" w:customStyle="1" w:styleId="Mentionnonrsolue1">
    <w:name w:val="Mention non résolue1"/>
    <w:basedOn w:val="DefaultParagraphFont"/>
    <w:uiPriority w:val="99"/>
    <w:semiHidden/>
    <w:unhideWhenUsed/>
    <w:rsid w:val="00325ABF"/>
    <w:rPr>
      <w:color w:val="605E5C"/>
      <w:shd w:val="clear" w:color="auto" w:fill="E1DFDD"/>
    </w:rPr>
  </w:style>
  <w:style w:type="character" w:customStyle="1" w:styleId="tlid-translation">
    <w:name w:val="tlid-translation"/>
    <w:rsid w:val="00A73728"/>
  </w:style>
  <w:style w:type="character" w:customStyle="1" w:styleId="A5">
    <w:name w:val="A5"/>
    <w:uiPriority w:val="99"/>
    <w:rsid w:val="0048247A"/>
    <w:rPr>
      <w:rFonts w:cs="Trebuchet MS"/>
      <w:b/>
      <w:bCs/>
      <w:color w:val="211D1E"/>
    </w:rPr>
  </w:style>
  <w:style w:type="paragraph" w:customStyle="1" w:styleId="Pa15">
    <w:name w:val="Pa15"/>
    <w:basedOn w:val="Normal"/>
    <w:next w:val="Normal"/>
    <w:uiPriority w:val="99"/>
    <w:rsid w:val="0048247A"/>
    <w:pPr>
      <w:autoSpaceDE w:val="0"/>
      <w:autoSpaceDN w:val="0"/>
      <w:adjustRightInd w:val="0"/>
      <w:spacing w:line="201" w:lineRule="atLeast"/>
    </w:pPr>
    <w:rPr>
      <w:rFonts w:ascii="Trebuchet MS" w:eastAsiaTheme="minorEastAsia" w:hAnsi="Trebuchet MS" w:cstheme="minorBidi"/>
      <w:lang w:val="es-ES"/>
    </w:rPr>
  </w:style>
  <w:style w:type="paragraph" w:customStyle="1" w:styleId="Pa20">
    <w:name w:val="Pa20"/>
    <w:basedOn w:val="Normal"/>
    <w:next w:val="Normal"/>
    <w:uiPriority w:val="99"/>
    <w:rsid w:val="0048247A"/>
    <w:pPr>
      <w:autoSpaceDE w:val="0"/>
      <w:autoSpaceDN w:val="0"/>
      <w:adjustRightInd w:val="0"/>
      <w:spacing w:line="201" w:lineRule="atLeast"/>
    </w:pPr>
    <w:rPr>
      <w:rFonts w:ascii="Trebuchet MS" w:eastAsiaTheme="minorEastAsia" w:hAnsi="Trebuchet MS" w:cstheme="minorBidi"/>
      <w:lang w:val="es-ES"/>
    </w:rPr>
  </w:style>
  <w:style w:type="paragraph" w:customStyle="1" w:styleId="Pa21">
    <w:name w:val="Pa21"/>
    <w:basedOn w:val="Normal"/>
    <w:next w:val="Normal"/>
    <w:uiPriority w:val="99"/>
    <w:rsid w:val="009E78F7"/>
    <w:pPr>
      <w:autoSpaceDE w:val="0"/>
      <w:autoSpaceDN w:val="0"/>
      <w:adjustRightInd w:val="0"/>
      <w:spacing w:line="201" w:lineRule="atLeast"/>
    </w:pPr>
    <w:rPr>
      <w:rFonts w:ascii="Trebuchet MS" w:eastAsiaTheme="minorEastAsia" w:hAnsi="Trebuchet MS" w:cstheme="minorBidi"/>
      <w:lang w:val="es-ES"/>
    </w:rPr>
  </w:style>
  <w:style w:type="paragraph" w:customStyle="1" w:styleId="Default">
    <w:name w:val="Default"/>
    <w:rsid w:val="003B3D5C"/>
    <w:pPr>
      <w:autoSpaceDE w:val="0"/>
      <w:autoSpaceDN w:val="0"/>
      <w:adjustRightInd w:val="0"/>
    </w:pPr>
    <w:rPr>
      <w:rFonts w:ascii="Times New Roman" w:hAnsi="Times New Roman" w:cs="Times New Roman"/>
      <w:color w:val="000000"/>
      <w:lang w:val="es-ES"/>
    </w:rPr>
  </w:style>
  <w:style w:type="table" w:styleId="GridTable4-Accent6">
    <w:name w:val="Grid Table 4 Accent 6"/>
    <w:basedOn w:val="TableNormal"/>
    <w:uiPriority w:val="49"/>
    <w:rsid w:val="00C06158"/>
    <w:rPr>
      <w:rFonts w:eastAsiaTheme="minorHAnsi"/>
      <w:sz w:val="22"/>
      <w:szCs w:val="22"/>
      <w:lang w:val="en-GB"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78022">
      <w:bodyDiv w:val="1"/>
      <w:marLeft w:val="0"/>
      <w:marRight w:val="0"/>
      <w:marTop w:val="0"/>
      <w:marBottom w:val="0"/>
      <w:divBdr>
        <w:top w:val="none" w:sz="0" w:space="0" w:color="auto"/>
        <w:left w:val="none" w:sz="0" w:space="0" w:color="auto"/>
        <w:bottom w:val="none" w:sz="0" w:space="0" w:color="auto"/>
        <w:right w:val="none" w:sz="0" w:space="0" w:color="auto"/>
      </w:divBdr>
    </w:div>
    <w:div w:id="330061151">
      <w:bodyDiv w:val="1"/>
      <w:marLeft w:val="0"/>
      <w:marRight w:val="0"/>
      <w:marTop w:val="0"/>
      <w:marBottom w:val="0"/>
      <w:divBdr>
        <w:top w:val="none" w:sz="0" w:space="0" w:color="auto"/>
        <w:left w:val="none" w:sz="0" w:space="0" w:color="auto"/>
        <w:bottom w:val="none" w:sz="0" w:space="0" w:color="auto"/>
        <w:right w:val="none" w:sz="0" w:space="0" w:color="auto"/>
      </w:divBdr>
    </w:div>
    <w:div w:id="363212870">
      <w:bodyDiv w:val="1"/>
      <w:marLeft w:val="0"/>
      <w:marRight w:val="0"/>
      <w:marTop w:val="0"/>
      <w:marBottom w:val="0"/>
      <w:divBdr>
        <w:top w:val="none" w:sz="0" w:space="0" w:color="auto"/>
        <w:left w:val="none" w:sz="0" w:space="0" w:color="auto"/>
        <w:bottom w:val="none" w:sz="0" w:space="0" w:color="auto"/>
        <w:right w:val="none" w:sz="0" w:space="0" w:color="auto"/>
      </w:divBdr>
    </w:div>
    <w:div w:id="535847351">
      <w:bodyDiv w:val="1"/>
      <w:marLeft w:val="0"/>
      <w:marRight w:val="0"/>
      <w:marTop w:val="0"/>
      <w:marBottom w:val="0"/>
      <w:divBdr>
        <w:top w:val="none" w:sz="0" w:space="0" w:color="auto"/>
        <w:left w:val="none" w:sz="0" w:space="0" w:color="auto"/>
        <w:bottom w:val="none" w:sz="0" w:space="0" w:color="auto"/>
        <w:right w:val="none" w:sz="0" w:space="0" w:color="auto"/>
      </w:divBdr>
    </w:div>
    <w:div w:id="582832796">
      <w:bodyDiv w:val="1"/>
      <w:marLeft w:val="0"/>
      <w:marRight w:val="0"/>
      <w:marTop w:val="0"/>
      <w:marBottom w:val="0"/>
      <w:divBdr>
        <w:top w:val="none" w:sz="0" w:space="0" w:color="auto"/>
        <w:left w:val="none" w:sz="0" w:space="0" w:color="auto"/>
        <w:bottom w:val="none" w:sz="0" w:space="0" w:color="auto"/>
        <w:right w:val="none" w:sz="0" w:space="0" w:color="auto"/>
      </w:divBdr>
    </w:div>
    <w:div w:id="588389754">
      <w:bodyDiv w:val="1"/>
      <w:marLeft w:val="0"/>
      <w:marRight w:val="0"/>
      <w:marTop w:val="0"/>
      <w:marBottom w:val="0"/>
      <w:divBdr>
        <w:top w:val="none" w:sz="0" w:space="0" w:color="auto"/>
        <w:left w:val="none" w:sz="0" w:space="0" w:color="auto"/>
        <w:bottom w:val="none" w:sz="0" w:space="0" w:color="auto"/>
        <w:right w:val="none" w:sz="0" w:space="0" w:color="auto"/>
      </w:divBdr>
    </w:div>
    <w:div w:id="820850531">
      <w:bodyDiv w:val="1"/>
      <w:marLeft w:val="0"/>
      <w:marRight w:val="0"/>
      <w:marTop w:val="0"/>
      <w:marBottom w:val="0"/>
      <w:divBdr>
        <w:top w:val="none" w:sz="0" w:space="0" w:color="auto"/>
        <w:left w:val="none" w:sz="0" w:space="0" w:color="auto"/>
        <w:bottom w:val="none" w:sz="0" w:space="0" w:color="auto"/>
        <w:right w:val="none" w:sz="0" w:space="0" w:color="auto"/>
      </w:divBdr>
    </w:div>
    <w:div w:id="862402265">
      <w:bodyDiv w:val="1"/>
      <w:marLeft w:val="0"/>
      <w:marRight w:val="0"/>
      <w:marTop w:val="0"/>
      <w:marBottom w:val="0"/>
      <w:divBdr>
        <w:top w:val="none" w:sz="0" w:space="0" w:color="auto"/>
        <w:left w:val="none" w:sz="0" w:space="0" w:color="auto"/>
        <w:bottom w:val="none" w:sz="0" w:space="0" w:color="auto"/>
        <w:right w:val="none" w:sz="0" w:space="0" w:color="auto"/>
      </w:divBdr>
    </w:div>
    <w:div w:id="1075936184">
      <w:bodyDiv w:val="1"/>
      <w:marLeft w:val="0"/>
      <w:marRight w:val="0"/>
      <w:marTop w:val="0"/>
      <w:marBottom w:val="0"/>
      <w:divBdr>
        <w:top w:val="none" w:sz="0" w:space="0" w:color="auto"/>
        <w:left w:val="none" w:sz="0" w:space="0" w:color="auto"/>
        <w:bottom w:val="none" w:sz="0" w:space="0" w:color="auto"/>
        <w:right w:val="none" w:sz="0" w:space="0" w:color="auto"/>
      </w:divBdr>
    </w:div>
    <w:div w:id="1145586954">
      <w:bodyDiv w:val="1"/>
      <w:marLeft w:val="0"/>
      <w:marRight w:val="0"/>
      <w:marTop w:val="0"/>
      <w:marBottom w:val="0"/>
      <w:divBdr>
        <w:top w:val="none" w:sz="0" w:space="0" w:color="auto"/>
        <w:left w:val="none" w:sz="0" w:space="0" w:color="auto"/>
        <w:bottom w:val="none" w:sz="0" w:space="0" w:color="auto"/>
        <w:right w:val="none" w:sz="0" w:space="0" w:color="auto"/>
      </w:divBdr>
      <w:divsChild>
        <w:div w:id="2047949519">
          <w:marLeft w:val="0"/>
          <w:marRight w:val="0"/>
          <w:marTop w:val="0"/>
          <w:marBottom w:val="0"/>
          <w:divBdr>
            <w:top w:val="none" w:sz="0" w:space="0" w:color="auto"/>
            <w:left w:val="none" w:sz="0" w:space="0" w:color="auto"/>
            <w:bottom w:val="none" w:sz="0" w:space="0" w:color="auto"/>
            <w:right w:val="none" w:sz="0" w:space="0" w:color="auto"/>
          </w:divBdr>
          <w:divsChild>
            <w:div w:id="698356720">
              <w:marLeft w:val="0"/>
              <w:marRight w:val="0"/>
              <w:marTop w:val="0"/>
              <w:marBottom w:val="0"/>
              <w:divBdr>
                <w:top w:val="none" w:sz="0" w:space="0" w:color="auto"/>
                <w:left w:val="none" w:sz="0" w:space="0" w:color="auto"/>
                <w:bottom w:val="none" w:sz="0" w:space="0" w:color="auto"/>
                <w:right w:val="none" w:sz="0" w:space="0" w:color="auto"/>
              </w:divBdr>
              <w:divsChild>
                <w:div w:id="1954630590">
                  <w:marLeft w:val="0"/>
                  <w:marRight w:val="0"/>
                  <w:marTop w:val="0"/>
                  <w:marBottom w:val="0"/>
                  <w:divBdr>
                    <w:top w:val="none" w:sz="0" w:space="0" w:color="auto"/>
                    <w:left w:val="none" w:sz="0" w:space="0" w:color="auto"/>
                    <w:bottom w:val="none" w:sz="0" w:space="0" w:color="auto"/>
                    <w:right w:val="none" w:sz="0" w:space="0" w:color="auto"/>
                  </w:divBdr>
                  <w:divsChild>
                    <w:div w:id="1263731768">
                      <w:marLeft w:val="0"/>
                      <w:marRight w:val="0"/>
                      <w:marTop w:val="0"/>
                      <w:marBottom w:val="0"/>
                      <w:divBdr>
                        <w:top w:val="none" w:sz="0" w:space="0" w:color="auto"/>
                        <w:left w:val="none" w:sz="0" w:space="0" w:color="auto"/>
                        <w:bottom w:val="none" w:sz="0" w:space="0" w:color="auto"/>
                        <w:right w:val="none" w:sz="0" w:space="0" w:color="auto"/>
                      </w:divBdr>
                    </w:div>
                  </w:divsChild>
                </w:div>
                <w:div w:id="1656913411">
                  <w:marLeft w:val="0"/>
                  <w:marRight w:val="0"/>
                  <w:marTop w:val="0"/>
                  <w:marBottom w:val="0"/>
                  <w:divBdr>
                    <w:top w:val="none" w:sz="0" w:space="0" w:color="auto"/>
                    <w:left w:val="none" w:sz="0" w:space="0" w:color="auto"/>
                    <w:bottom w:val="none" w:sz="0" w:space="0" w:color="auto"/>
                    <w:right w:val="none" w:sz="0" w:space="0" w:color="auto"/>
                  </w:divBdr>
                  <w:divsChild>
                    <w:div w:id="1663000877">
                      <w:marLeft w:val="0"/>
                      <w:marRight w:val="0"/>
                      <w:marTop w:val="0"/>
                      <w:marBottom w:val="0"/>
                      <w:divBdr>
                        <w:top w:val="none" w:sz="0" w:space="0" w:color="auto"/>
                        <w:left w:val="none" w:sz="0" w:space="0" w:color="auto"/>
                        <w:bottom w:val="none" w:sz="0" w:space="0" w:color="auto"/>
                        <w:right w:val="none" w:sz="0" w:space="0" w:color="auto"/>
                      </w:divBdr>
                    </w:div>
                    <w:div w:id="594947418">
                      <w:marLeft w:val="0"/>
                      <w:marRight w:val="0"/>
                      <w:marTop w:val="0"/>
                      <w:marBottom w:val="0"/>
                      <w:divBdr>
                        <w:top w:val="none" w:sz="0" w:space="0" w:color="auto"/>
                        <w:left w:val="none" w:sz="0" w:space="0" w:color="auto"/>
                        <w:bottom w:val="none" w:sz="0" w:space="0" w:color="auto"/>
                        <w:right w:val="none" w:sz="0" w:space="0" w:color="auto"/>
                      </w:divBdr>
                    </w:div>
                  </w:divsChild>
                </w:div>
                <w:div w:id="457795886">
                  <w:marLeft w:val="0"/>
                  <w:marRight w:val="0"/>
                  <w:marTop w:val="0"/>
                  <w:marBottom w:val="0"/>
                  <w:divBdr>
                    <w:top w:val="none" w:sz="0" w:space="0" w:color="auto"/>
                    <w:left w:val="none" w:sz="0" w:space="0" w:color="auto"/>
                    <w:bottom w:val="none" w:sz="0" w:space="0" w:color="auto"/>
                    <w:right w:val="none" w:sz="0" w:space="0" w:color="auto"/>
                  </w:divBdr>
                  <w:divsChild>
                    <w:div w:id="170166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8999">
              <w:marLeft w:val="0"/>
              <w:marRight w:val="0"/>
              <w:marTop w:val="0"/>
              <w:marBottom w:val="0"/>
              <w:divBdr>
                <w:top w:val="none" w:sz="0" w:space="0" w:color="auto"/>
                <w:left w:val="none" w:sz="0" w:space="0" w:color="auto"/>
                <w:bottom w:val="none" w:sz="0" w:space="0" w:color="auto"/>
                <w:right w:val="none" w:sz="0" w:space="0" w:color="auto"/>
              </w:divBdr>
              <w:divsChild>
                <w:div w:id="1270241283">
                  <w:marLeft w:val="0"/>
                  <w:marRight w:val="0"/>
                  <w:marTop w:val="0"/>
                  <w:marBottom w:val="0"/>
                  <w:divBdr>
                    <w:top w:val="none" w:sz="0" w:space="0" w:color="auto"/>
                    <w:left w:val="none" w:sz="0" w:space="0" w:color="auto"/>
                    <w:bottom w:val="none" w:sz="0" w:space="0" w:color="auto"/>
                    <w:right w:val="none" w:sz="0" w:space="0" w:color="auto"/>
                  </w:divBdr>
                  <w:divsChild>
                    <w:div w:id="185036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29606">
          <w:marLeft w:val="0"/>
          <w:marRight w:val="0"/>
          <w:marTop w:val="0"/>
          <w:marBottom w:val="0"/>
          <w:divBdr>
            <w:top w:val="none" w:sz="0" w:space="0" w:color="auto"/>
            <w:left w:val="none" w:sz="0" w:space="0" w:color="auto"/>
            <w:bottom w:val="none" w:sz="0" w:space="0" w:color="auto"/>
            <w:right w:val="none" w:sz="0" w:space="0" w:color="auto"/>
          </w:divBdr>
          <w:divsChild>
            <w:div w:id="807089950">
              <w:marLeft w:val="0"/>
              <w:marRight w:val="0"/>
              <w:marTop w:val="0"/>
              <w:marBottom w:val="0"/>
              <w:divBdr>
                <w:top w:val="none" w:sz="0" w:space="0" w:color="auto"/>
                <w:left w:val="none" w:sz="0" w:space="0" w:color="auto"/>
                <w:bottom w:val="none" w:sz="0" w:space="0" w:color="auto"/>
                <w:right w:val="none" w:sz="0" w:space="0" w:color="auto"/>
              </w:divBdr>
              <w:divsChild>
                <w:div w:id="1895122368">
                  <w:marLeft w:val="0"/>
                  <w:marRight w:val="0"/>
                  <w:marTop w:val="0"/>
                  <w:marBottom w:val="0"/>
                  <w:divBdr>
                    <w:top w:val="none" w:sz="0" w:space="0" w:color="auto"/>
                    <w:left w:val="none" w:sz="0" w:space="0" w:color="auto"/>
                    <w:bottom w:val="none" w:sz="0" w:space="0" w:color="auto"/>
                    <w:right w:val="none" w:sz="0" w:space="0" w:color="auto"/>
                  </w:divBdr>
                  <w:divsChild>
                    <w:div w:id="1235385836">
                      <w:marLeft w:val="0"/>
                      <w:marRight w:val="0"/>
                      <w:marTop w:val="0"/>
                      <w:marBottom w:val="0"/>
                      <w:divBdr>
                        <w:top w:val="none" w:sz="0" w:space="0" w:color="auto"/>
                        <w:left w:val="none" w:sz="0" w:space="0" w:color="auto"/>
                        <w:bottom w:val="none" w:sz="0" w:space="0" w:color="auto"/>
                        <w:right w:val="none" w:sz="0" w:space="0" w:color="auto"/>
                      </w:divBdr>
                    </w:div>
                  </w:divsChild>
                </w:div>
                <w:div w:id="507643682">
                  <w:marLeft w:val="0"/>
                  <w:marRight w:val="0"/>
                  <w:marTop w:val="0"/>
                  <w:marBottom w:val="0"/>
                  <w:divBdr>
                    <w:top w:val="none" w:sz="0" w:space="0" w:color="auto"/>
                    <w:left w:val="none" w:sz="0" w:space="0" w:color="auto"/>
                    <w:bottom w:val="none" w:sz="0" w:space="0" w:color="auto"/>
                    <w:right w:val="none" w:sz="0" w:space="0" w:color="auto"/>
                  </w:divBdr>
                  <w:divsChild>
                    <w:div w:id="1942452337">
                      <w:marLeft w:val="0"/>
                      <w:marRight w:val="0"/>
                      <w:marTop w:val="0"/>
                      <w:marBottom w:val="0"/>
                      <w:divBdr>
                        <w:top w:val="none" w:sz="0" w:space="0" w:color="auto"/>
                        <w:left w:val="none" w:sz="0" w:space="0" w:color="auto"/>
                        <w:bottom w:val="none" w:sz="0" w:space="0" w:color="auto"/>
                        <w:right w:val="none" w:sz="0" w:space="0" w:color="auto"/>
                      </w:divBdr>
                    </w:div>
                    <w:div w:id="85880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37265">
              <w:marLeft w:val="0"/>
              <w:marRight w:val="0"/>
              <w:marTop w:val="0"/>
              <w:marBottom w:val="0"/>
              <w:divBdr>
                <w:top w:val="none" w:sz="0" w:space="0" w:color="auto"/>
                <w:left w:val="none" w:sz="0" w:space="0" w:color="auto"/>
                <w:bottom w:val="none" w:sz="0" w:space="0" w:color="auto"/>
                <w:right w:val="none" w:sz="0" w:space="0" w:color="auto"/>
              </w:divBdr>
              <w:divsChild>
                <w:div w:id="1577789002">
                  <w:marLeft w:val="0"/>
                  <w:marRight w:val="0"/>
                  <w:marTop w:val="0"/>
                  <w:marBottom w:val="0"/>
                  <w:divBdr>
                    <w:top w:val="none" w:sz="0" w:space="0" w:color="auto"/>
                    <w:left w:val="none" w:sz="0" w:space="0" w:color="auto"/>
                    <w:bottom w:val="none" w:sz="0" w:space="0" w:color="auto"/>
                    <w:right w:val="none" w:sz="0" w:space="0" w:color="auto"/>
                  </w:divBdr>
                  <w:divsChild>
                    <w:div w:id="46690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757031">
          <w:marLeft w:val="0"/>
          <w:marRight w:val="0"/>
          <w:marTop w:val="0"/>
          <w:marBottom w:val="0"/>
          <w:divBdr>
            <w:top w:val="none" w:sz="0" w:space="0" w:color="auto"/>
            <w:left w:val="none" w:sz="0" w:space="0" w:color="auto"/>
            <w:bottom w:val="none" w:sz="0" w:space="0" w:color="auto"/>
            <w:right w:val="none" w:sz="0" w:space="0" w:color="auto"/>
          </w:divBdr>
          <w:divsChild>
            <w:div w:id="1644579909">
              <w:marLeft w:val="0"/>
              <w:marRight w:val="0"/>
              <w:marTop w:val="0"/>
              <w:marBottom w:val="0"/>
              <w:divBdr>
                <w:top w:val="none" w:sz="0" w:space="0" w:color="auto"/>
                <w:left w:val="none" w:sz="0" w:space="0" w:color="auto"/>
                <w:bottom w:val="none" w:sz="0" w:space="0" w:color="auto"/>
                <w:right w:val="none" w:sz="0" w:space="0" w:color="auto"/>
              </w:divBdr>
              <w:divsChild>
                <w:div w:id="1575123893">
                  <w:marLeft w:val="0"/>
                  <w:marRight w:val="0"/>
                  <w:marTop w:val="0"/>
                  <w:marBottom w:val="0"/>
                  <w:divBdr>
                    <w:top w:val="none" w:sz="0" w:space="0" w:color="auto"/>
                    <w:left w:val="none" w:sz="0" w:space="0" w:color="auto"/>
                    <w:bottom w:val="none" w:sz="0" w:space="0" w:color="auto"/>
                    <w:right w:val="none" w:sz="0" w:space="0" w:color="auto"/>
                  </w:divBdr>
                  <w:divsChild>
                    <w:div w:id="1243370087">
                      <w:marLeft w:val="0"/>
                      <w:marRight w:val="0"/>
                      <w:marTop w:val="0"/>
                      <w:marBottom w:val="0"/>
                      <w:divBdr>
                        <w:top w:val="none" w:sz="0" w:space="0" w:color="auto"/>
                        <w:left w:val="none" w:sz="0" w:space="0" w:color="auto"/>
                        <w:bottom w:val="none" w:sz="0" w:space="0" w:color="auto"/>
                        <w:right w:val="none" w:sz="0" w:space="0" w:color="auto"/>
                      </w:divBdr>
                    </w:div>
                  </w:divsChild>
                </w:div>
                <w:div w:id="634526474">
                  <w:marLeft w:val="0"/>
                  <w:marRight w:val="0"/>
                  <w:marTop w:val="0"/>
                  <w:marBottom w:val="0"/>
                  <w:divBdr>
                    <w:top w:val="none" w:sz="0" w:space="0" w:color="auto"/>
                    <w:left w:val="none" w:sz="0" w:space="0" w:color="auto"/>
                    <w:bottom w:val="none" w:sz="0" w:space="0" w:color="auto"/>
                    <w:right w:val="none" w:sz="0" w:space="0" w:color="auto"/>
                  </w:divBdr>
                  <w:divsChild>
                    <w:div w:id="1855336520">
                      <w:marLeft w:val="0"/>
                      <w:marRight w:val="0"/>
                      <w:marTop w:val="0"/>
                      <w:marBottom w:val="0"/>
                      <w:divBdr>
                        <w:top w:val="none" w:sz="0" w:space="0" w:color="auto"/>
                        <w:left w:val="none" w:sz="0" w:space="0" w:color="auto"/>
                        <w:bottom w:val="none" w:sz="0" w:space="0" w:color="auto"/>
                        <w:right w:val="none" w:sz="0" w:space="0" w:color="auto"/>
                      </w:divBdr>
                    </w:div>
                    <w:div w:id="1327856643">
                      <w:marLeft w:val="0"/>
                      <w:marRight w:val="0"/>
                      <w:marTop w:val="0"/>
                      <w:marBottom w:val="0"/>
                      <w:divBdr>
                        <w:top w:val="none" w:sz="0" w:space="0" w:color="auto"/>
                        <w:left w:val="none" w:sz="0" w:space="0" w:color="auto"/>
                        <w:bottom w:val="none" w:sz="0" w:space="0" w:color="auto"/>
                        <w:right w:val="none" w:sz="0" w:space="0" w:color="auto"/>
                      </w:divBdr>
                    </w:div>
                  </w:divsChild>
                </w:div>
                <w:div w:id="1464927912">
                  <w:marLeft w:val="0"/>
                  <w:marRight w:val="0"/>
                  <w:marTop w:val="0"/>
                  <w:marBottom w:val="0"/>
                  <w:divBdr>
                    <w:top w:val="none" w:sz="0" w:space="0" w:color="auto"/>
                    <w:left w:val="none" w:sz="0" w:space="0" w:color="auto"/>
                    <w:bottom w:val="none" w:sz="0" w:space="0" w:color="auto"/>
                    <w:right w:val="none" w:sz="0" w:space="0" w:color="auto"/>
                  </w:divBdr>
                  <w:divsChild>
                    <w:div w:id="184759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030428">
              <w:marLeft w:val="0"/>
              <w:marRight w:val="0"/>
              <w:marTop w:val="0"/>
              <w:marBottom w:val="0"/>
              <w:divBdr>
                <w:top w:val="none" w:sz="0" w:space="0" w:color="auto"/>
                <w:left w:val="none" w:sz="0" w:space="0" w:color="auto"/>
                <w:bottom w:val="none" w:sz="0" w:space="0" w:color="auto"/>
                <w:right w:val="none" w:sz="0" w:space="0" w:color="auto"/>
              </w:divBdr>
              <w:divsChild>
                <w:div w:id="1988513407">
                  <w:marLeft w:val="0"/>
                  <w:marRight w:val="0"/>
                  <w:marTop w:val="0"/>
                  <w:marBottom w:val="0"/>
                  <w:divBdr>
                    <w:top w:val="none" w:sz="0" w:space="0" w:color="auto"/>
                    <w:left w:val="none" w:sz="0" w:space="0" w:color="auto"/>
                    <w:bottom w:val="none" w:sz="0" w:space="0" w:color="auto"/>
                    <w:right w:val="none" w:sz="0" w:space="0" w:color="auto"/>
                  </w:divBdr>
                  <w:divsChild>
                    <w:div w:id="32855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86328">
          <w:marLeft w:val="0"/>
          <w:marRight w:val="0"/>
          <w:marTop w:val="0"/>
          <w:marBottom w:val="0"/>
          <w:divBdr>
            <w:top w:val="none" w:sz="0" w:space="0" w:color="auto"/>
            <w:left w:val="none" w:sz="0" w:space="0" w:color="auto"/>
            <w:bottom w:val="none" w:sz="0" w:space="0" w:color="auto"/>
            <w:right w:val="none" w:sz="0" w:space="0" w:color="auto"/>
          </w:divBdr>
          <w:divsChild>
            <w:div w:id="1849951682">
              <w:marLeft w:val="0"/>
              <w:marRight w:val="0"/>
              <w:marTop w:val="0"/>
              <w:marBottom w:val="0"/>
              <w:divBdr>
                <w:top w:val="none" w:sz="0" w:space="0" w:color="auto"/>
                <w:left w:val="none" w:sz="0" w:space="0" w:color="auto"/>
                <w:bottom w:val="none" w:sz="0" w:space="0" w:color="auto"/>
                <w:right w:val="none" w:sz="0" w:space="0" w:color="auto"/>
              </w:divBdr>
              <w:divsChild>
                <w:div w:id="1450321738">
                  <w:marLeft w:val="0"/>
                  <w:marRight w:val="0"/>
                  <w:marTop w:val="0"/>
                  <w:marBottom w:val="0"/>
                  <w:divBdr>
                    <w:top w:val="none" w:sz="0" w:space="0" w:color="auto"/>
                    <w:left w:val="none" w:sz="0" w:space="0" w:color="auto"/>
                    <w:bottom w:val="none" w:sz="0" w:space="0" w:color="auto"/>
                    <w:right w:val="none" w:sz="0" w:space="0" w:color="auto"/>
                  </w:divBdr>
                  <w:divsChild>
                    <w:div w:id="1766730797">
                      <w:marLeft w:val="0"/>
                      <w:marRight w:val="0"/>
                      <w:marTop w:val="0"/>
                      <w:marBottom w:val="0"/>
                      <w:divBdr>
                        <w:top w:val="none" w:sz="0" w:space="0" w:color="auto"/>
                        <w:left w:val="none" w:sz="0" w:space="0" w:color="auto"/>
                        <w:bottom w:val="none" w:sz="0" w:space="0" w:color="auto"/>
                        <w:right w:val="none" w:sz="0" w:space="0" w:color="auto"/>
                      </w:divBdr>
                    </w:div>
                  </w:divsChild>
                </w:div>
                <w:div w:id="1690712568">
                  <w:marLeft w:val="0"/>
                  <w:marRight w:val="0"/>
                  <w:marTop w:val="0"/>
                  <w:marBottom w:val="0"/>
                  <w:divBdr>
                    <w:top w:val="none" w:sz="0" w:space="0" w:color="auto"/>
                    <w:left w:val="none" w:sz="0" w:space="0" w:color="auto"/>
                    <w:bottom w:val="none" w:sz="0" w:space="0" w:color="auto"/>
                    <w:right w:val="none" w:sz="0" w:space="0" w:color="auto"/>
                  </w:divBdr>
                  <w:divsChild>
                    <w:div w:id="1632858838">
                      <w:marLeft w:val="0"/>
                      <w:marRight w:val="0"/>
                      <w:marTop w:val="0"/>
                      <w:marBottom w:val="0"/>
                      <w:divBdr>
                        <w:top w:val="none" w:sz="0" w:space="0" w:color="auto"/>
                        <w:left w:val="none" w:sz="0" w:space="0" w:color="auto"/>
                        <w:bottom w:val="none" w:sz="0" w:space="0" w:color="auto"/>
                        <w:right w:val="none" w:sz="0" w:space="0" w:color="auto"/>
                      </w:divBdr>
                    </w:div>
                    <w:div w:id="415247472">
                      <w:marLeft w:val="0"/>
                      <w:marRight w:val="0"/>
                      <w:marTop w:val="0"/>
                      <w:marBottom w:val="0"/>
                      <w:divBdr>
                        <w:top w:val="none" w:sz="0" w:space="0" w:color="auto"/>
                        <w:left w:val="none" w:sz="0" w:space="0" w:color="auto"/>
                        <w:bottom w:val="none" w:sz="0" w:space="0" w:color="auto"/>
                        <w:right w:val="none" w:sz="0" w:space="0" w:color="auto"/>
                      </w:divBdr>
                    </w:div>
                  </w:divsChild>
                </w:div>
                <w:div w:id="1725904432">
                  <w:marLeft w:val="0"/>
                  <w:marRight w:val="0"/>
                  <w:marTop w:val="0"/>
                  <w:marBottom w:val="0"/>
                  <w:divBdr>
                    <w:top w:val="none" w:sz="0" w:space="0" w:color="auto"/>
                    <w:left w:val="none" w:sz="0" w:space="0" w:color="auto"/>
                    <w:bottom w:val="none" w:sz="0" w:space="0" w:color="auto"/>
                    <w:right w:val="none" w:sz="0" w:space="0" w:color="auto"/>
                  </w:divBdr>
                  <w:divsChild>
                    <w:div w:id="207218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934609">
              <w:marLeft w:val="0"/>
              <w:marRight w:val="0"/>
              <w:marTop w:val="0"/>
              <w:marBottom w:val="0"/>
              <w:divBdr>
                <w:top w:val="none" w:sz="0" w:space="0" w:color="auto"/>
                <w:left w:val="none" w:sz="0" w:space="0" w:color="auto"/>
                <w:bottom w:val="none" w:sz="0" w:space="0" w:color="auto"/>
                <w:right w:val="none" w:sz="0" w:space="0" w:color="auto"/>
              </w:divBdr>
              <w:divsChild>
                <w:div w:id="410280030">
                  <w:marLeft w:val="0"/>
                  <w:marRight w:val="0"/>
                  <w:marTop w:val="0"/>
                  <w:marBottom w:val="0"/>
                  <w:divBdr>
                    <w:top w:val="none" w:sz="0" w:space="0" w:color="auto"/>
                    <w:left w:val="none" w:sz="0" w:space="0" w:color="auto"/>
                    <w:bottom w:val="none" w:sz="0" w:space="0" w:color="auto"/>
                    <w:right w:val="none" w:sz="0" w:space="0" w:color="auto"/>
                  </w:divBdr>
                  <w:divsChild>
                    <w:div w:id="165028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727334">
          <w:marLeft w:val="0"/>
          <w:marRight w:val="0"/>
          <w:marTop w:val="0"/>
          <w:marBottom w:val="0"/>
          <w:divBdr>
            <w:top w:val="none" w:sz="0" w:space="0" w:color="auto"/>
            <w:left w:val="none" w:sz="0" w:space="0" w:color="auto"/>
            <w:bottom w:val="none" w:sz="0" w:space="0" w:color="auto"/>
            <w:right w:val="none" w:sz="0" w:space="0" w:color="auto"/>
          </w:divBdr>
          <w:divsChild>
            <w:div w:id="1799181164">
              <w:marLeft w:val="0"/>
              <w:marRight w:val="0"/>
              <w:marTop w:val="0"/>
              <w:marBottom w:val="0"/>
              <w:divBdr>
                <w:top w:val="none" w:sz="0" w:space="0" w:color="auto"/>
                <w:left w:val="none" w:sz="0" w:space="0" w:color="auto"/>
                <w:bottom w:val="none" w:sz="0" w:space="0" w:color="auto"/>
                <w:right w:val="none" w:sz="0" w:space="0" w:color="auto"/>
              </w:divBdr>
              <w:divsChild>
                <w:div w:id="1295714406">
                  <w:marLeft w:val="0"/>
                  <w:marRight w:val="0"/>
                  <w:marTop w:val="0"/>
                  <w:marBottom w:val="0"/>
                  <w:divBdr>
                    <w:top w:val="none" w:sz="0" w:space="0" w:color="auto"/>
                    <w:left w:val="none" w:sz="0" w:space="0" w:color="auto"/>
                    <w:bottom w:val="none" w:sz="0" w:space="0" w:color="auto"/>
                    <w:right w:val="none" w:sz="0" w:space="0" w:color="auto"/>
                  </w:divBdr>
                  <w:divsChild>
                    <w:div w:id="1866282830">
                      <w:marLeft w:val="0"/>
                      <w:marRight w:val="0"/>
                      <w:marTop w:val="0"/>
                      <w:marBottom w:val="0"/>
                      <w:divBdr>
                        <w:top w:val="none" w:sz="0" w:space="0" w:color="auto"/>
                        <w:left w:val="none" w:sz="0" w:space="0" w:color="auto"/>
                        <w:bottom w:val="none" w:sz="0" w:space="0" w:color="auto"/>
                        <w:right w:val="none" w:sz="0" w:space="0" w:color="auto"/>
                      </w:divBdr>
                    </w:div>
                  </w:divsChild>
                </w:div>
                <w:div w:id="490173020">
                  <w:marLeft w:val="0"/>
                  <w:marRight w:val="0"/>
                  <w:marTop w:val="0"/>
                  <w:marBottom w:val="0"/>
                  <w:divBdr>
                    <w:top w:val="none" w:sz="0" w:space="0" w:color="auto"/>
                    <w:left w:val="none" w:sz="0" w:space="0" w:color="auto"/>
                    <w:bottom w:val="none" w:sz="0" w:space="0" w:color="auto"/>
                    <w:right w:val="none" w:sz="0" w:space="0" w:color="auto"/>
                  </w:divBdr>
                  <w:divsChild>
                    <w:div w:id="870260905">
                      <w:marLeft w:val="0"/>
                      <w:marRight w:val="0"/>
                      <w:marTop w:val="0"/>
                      <w:marBottom w:val="0"/>
                      <w:divBdr>
                        <w:top w:val="none" w:sz="0" w:space="0" w:color="auto"/>
                        <w:left w:val="none" w:sz="0" w:space="0" w:color="auto"/>
                        <w:bottom w:val="none" w:sz="0" w:space="0" w:color="auto"/>
                        <w:right w:val="none" w:sz="0" w:space="0" w:color="auto"/>
                      </w:divBdr>
                    </w:div>
                    <w:div w:id="2104106400">
                      <w:marLeft w:val="0"/>
                      <w:marRight w:val="0"/>
                      <w:marTop w:val="0"/>
                      <w:marBottom w:val="0"/>
                      <w:divBdr>
                        <w:top w:val="none" w:sz="0" w:space="0" w:color="auto"/>
                        <w:left w:val="none" w:sz="0" w:space="0" w:color="auto"/>
                        <w:bottom w:val="none" w:sz="0" w:space="0" w:color="auto"/>
                        <w:right w:val="none" w:sz="0" w:space="0" w:color="auto"/>
                      </w:divBdr>
                    </w:div>
                  </w:divsChild>
                </w:div>
                <w:div w:id="1583294566">
                  <w:marLeft w:val="0"/>
                  <w:marRight w:val="0"/>
                  <w:marTop w:val="0"/>
                  <w:marBottom w:val="0"/>
                  <w:divBdr>
                    <w:top w:val="none" w:sz="0" w:space="0" w:color="auto"/>
                    <w:left w:val="none" w:sz="0" w:space="0" w:color="auto"/>
                    <w:bottom w:val="none" w:sz="0" w:space="0" w:color="auto"/>
                    <w:right w:val="none" w:sz="0" w:space="0" w:color="auto"/>
                  </w:divBdr>
                  <w:divsChild>
                    <w:div w:id="162098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922386">
              <w:marLeft w:val="0"/>
              <w:marRight w:val="0"/>
              <w:marTop w:val="0"/>
              <w:marBottom w:val="0"/>
              <w:divBdr>
                <w:top w:val="none" w:sz="0" w:space="0" w:color="auto"/>
                <w:left w:val="none" w:sz="0" w:space="0" w:color="auto"/>
                <w:bottom w:val="none" w:sz="0" w:space="0" w:color="auto"/>
                <w:right w:val="none" w:sz="0" w:space="0" w:color="auto"/>
              </w:divBdr>
              <w:divsChild>
                <w:div w:id="1309939141">
                  <w:marLeft w:val="0"/>
                  <w:marRight w:val="0"/>
                  <w:marTop w:val="0"/>
                  <w:marBottom w:val="0"/>
                  <w:divBdr>
                    <w:top w:val="none" w:sz="0" w:space="0" w:color="auto"/>
                    <w:left w:val="none" w:sz="0" w:space="0" w:color="auto"/>
                    <w:bottom w:val="none" w:sz="0" w:space="0" w:color="auto"/>
                    <w:right w:val="none" w:sz="0" w:space="0" w:color="auto"/>
                  </w:divBdr>
                  <w:divsChild>
                    <w:div w:id="191007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332872">
          <w:marLeft w:val="0"/>
          <w:marRight w:val="0"/>
          <w:marTop w:val="0"/>
          <w:marBottom w:val="0"/>
          <w:divBdr>
            <w:top w:val="none" w:sz="0" w:space="0" w:color="auto"/>
            <w:left w:val="none" w:sz="0" w:space="0" w:color="auto"/>
            <w:bottom w:val="none" w:sz="0" w:space="0" w:color="auto"/>
            <w:right w:val="none" w:sz="0" w:space="0" w:color="auto"/>
          </w:divBdr>
          <w:divsChild>
            <w:div w:id="247469933">
              <w:marLeft w:val="0"/>
              <w:marRight w:val="0"/>
              <w:marTop w:val="0"/>
              <w:marBottom w:val="0"/>
              <w:divBdr>
                <w:top w:val="none" w:sz="0" w:space="0" w:color="auto"/>
                <w:left w:val="none" w:sz="0" w:space="0" w:color="auto"/>
                <w:bottom w:val="none" w:sz="0" w:space="0" w:color="auto"/>
                <w:right w:val="none" w:sz="0" w:space="0" w:color="auto"/>
              </w:divBdr>
              <w:divsChild>
                <w:div w:id="1292858567">
                  <w:marLeft w:val="0"/>
                  <w:marRight w:val="0"/>
                  <w:marTop w:val="0"/>
                  <w:marBottom w:val="0"/>
                  <w:divBdr>
                    <w:top w:val="none" w:sz="0" w:space="0" w:color="auto"/>
                    <w:left w:val="none" w:sz="0" w:space="0" w:color="auto"/>
                    <w:bottom w:val="none" w:sz="0" w:space="0" w:color="auto"/>
                    <w:right w:val="none" w:sz="0" w:space="0" w:color="auto"/>
                  </w:divBdr>
                  <w:divsChild>
                    <w:div w:id="167911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60924">
      <w:bodyDiv w:val="1"/>
      <w:marLeft w:val="0"/>
      <w:marRight w:val="0"/>
      <w:marTop w:val="0"/>
      <w:marBottom w:val="0"/>
      <w:divBdr>
        <w:top w:val="none" w:sz="0" w:space="0" w:color="auto"/>
        <w:left w:val="none" w:sz="0" w:space="0" w:color="auto"/>
        <w:bottom w:val="none" w:sz="0" w:space="0" w:color="auto"/>
        <w:right w:val="none" w:sz="0" w:space="0" w:color="auto"/>
      </w:divBdr>
      <w:divsChild>
        <w:div w:id="2092852804">
          <w:marLeft w:val="547"/>
          <w:marRight w:val="0"/>
          <w:marTop w:val="115"/>
          <w:marBottom w:val="0"/>
          <w:divBdr>
            <w:top w:val="none" w:sz="0" w:space="0" w:color="auto"/>
            <w:left w:val="none" w:sz="0" w:space="0" w:color="auto"/>
            <w:bottom w:val="none" w:sz="0" w:space="0" w:color="auto"/>
            <w:right w:val="none" w:sz="0" w:space="0" w:color="auto"/>
          </w:divBdr>
        </w:div>
        <w:div w:id="335812088">
          <w:marLeft w:val="547"/>
          <w:marRight w:val="0"/>
          <w:marTop w:val="115"/>
          <w:marBottom w:val="0"/>
          <w:divBdr>
            <w:top w:val="none" w:sz="0" w:space="0" w:color="auto"/>
            <w:left w:val="none" w:sz="0" w:space="0" w:color="auto"/>
            <w:bottom w:val="none" w:sz="0" w:space="0" w:color="auto"/>
            <w:right w:val="none" w:sz="0" w:space="0" w:color="auto"/>
          </w:divBdr>
        </w:div>
      </w:divsChild>
    </w:div>
    <w:div w:id="1254781033">
      <w:bodyDiv w:val="1"/>
      <w:marLeft w:val="0"/>
      <w:marRight w:val="0"/>
      <w:marTop w:val="0"/>
      <w:marBottom w:val="0"/>
      <w:divBdr>
        <w:top w:val="none" w:sz="0" w:space="0" w:color="auto"/>
        <w:left w:val="none" w:sz="0" w:space="0" w:color="auto"/>
        <w:bottom w:val="none" w:sz="0" w:space="0" w:color="auto"/>
        <w:right w:val="none" w:sz="0" w:space="0" w:color="auto"/>
      </w:divBdr>
    </w:div>
    <w:div w:id="1338003080">
      <w:bodyDiv w:val="1"/>
      <w:marLeft w:val="0"/>
      <w:marRight w:val="0"/>
      <w:marTop w:val="0"/>
      <w:marBottom w:val="0"/>
      <w:divBdr>
        <w:top w:val="none" w:sz="0" w:space="0" w:color="auto"/>
        <w:left w:val="none" w:sz="0" w:space="0" w:color="auto"/>
        <w:bottom w:val="none" w:sz="0" w:space="0" w:color="auto"/>
        <w:right w:val="none" w:sz="0" w:space="0" w:color="auto"/>
      </w:divBdr>
    </w:div>
    <w:div w:id="1407654341">
      <w:bodyDiv w:val="1"/>
      <w:marLeft w:val="0"/>
      <w:marRight w:val="0"/>
      <w:marTop w:val="0"/>
      <w:marBottom w:val="0"/>
      <w:divBdr>
        <w:top w:val="none" w:sz="0" w:space="0" w:color="auto"/>
        <w:left w:val="none" w:sz="0" w:space="0" w:color="auto"/>
        <w:bottom w:val="none" w:sz="0" w:space="0" w:color="auto"/>
        <w:right w:val="none" w:sz="0" w:space="0" w:color="auto"/>
      </w:divBdr>
    </w:div>
    <w:div w:id="1513568436">
      <w:bodyDiv w:val="1"/>
      <w:marLeft w:val="0"/>
      <w:marRight w:val="0"/>
      <w:marTop w:val="0"/>
      <w:marBottom w:val="0"/>
      <w:divBdr>
        <w:top w:val="none" w:sz="0" w:space="0" w:color="auto"/>
        <w:left w:val="none" w:sz="0" w:space="0" w:color="auto"/>
        <w:bottom w:val="none" w:sz="0" w:space="0" w:color="auto"/>
        <w:right w:val="none" w:sz="0" w:space="0" w:color="auto"/>
      </w:divBdr>
    </w:div>
    <w:div w:id="1595557056">
      <w:bodyDiv w:val="1"/>
      <w:marLeft w:val="0"/>
      <w:marRight w:val="0"/>
      <w:marTop w:val="0"/>
      <w:marBottom w:val="0"/>
      <w:divBdr>
        <w:top w:val="none" w:sz="0" w:space="0" w:color="auto"/>
        <w:left w:val="none" w:sz="0" w:space="0" w:color="auto"/>
        <w:bottom w:val="none" w:sz="0" w:space="0" w:color="auto"/>
        <w:right w:val="none" w:sz="0" w:space="0" w:color="auto"/>
      </w:divBdr>
      <w:divsChild>
        <w:div w:id="23557429">
          <w:marLeft w:val="0"/>
          <w:marRight w:val="0"/>
          <w:marTop w:val="0"/>
          <w:marBottom w:val="0"/>
          <w:divBdr>
            <w:top w:val="none" w:sz="0" w:space="0" w:color="auto"/>
            <w:left w:val="none" w:sz="0" w:space="0" w:color="auto"/>
            <w:bottom w:val="none" w:sz="0" w:space="0" w:color="auto"/>
            <w:right w:val="none" w:sz="0" w:space="0" w:color="auto"/>
          </w:divBdr>
          <w:divsChild>
            <w:div w:id="669214844">
              <w:marLeft w:val="0"/>
              <w:marRight w:val="0"/>
              <w:marTop w:val="0"/>
              <w:marBottom w:val="0"/>
              <w:divBdr>
                <w:top w:val="none" w:sz="0" w:space="0" w:color="auto"/>
                <w:left w:val="none" w:sz="0" w:space="0" w:color="auto"/>
                <w:bottom w:val="none" w:sz="0" w:space="0" w:color="auto"/>
                <w:right w:val="none" w:sz="0" w:space="0" w:color="auto"/>
              </w:divBdr>
              <w:divsChild>
                <w:div w:id="32075935">
                  <w:marLeft w:val="0"/>
                  <w:marRight w:val="0"/>
                  <w:marTop w:val="0"/>
                  <w:marBottom w:val="0"/>
                  <w:divBdr>
                    <w:top w:val="none" w:sz="0" w:space="0" w:color="auto"/>
                    <w:left w:val="none" w:sz="0" w:space="0" w:color="auto"/>
                    <w:bottom w:val="none" w:sz="0" w:space="0" w:color="auto"/>
                    <w:right w:val="none" w:sz="0" w:space="0" w:color="auto"/>
                  </w:divBdr>
                  <w:divsChild>
                    <w:div w:id="122822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499845">
          <w:marLeft w:val="0"/>
          <w:marRight w:val="0"/>
          <w:marTop w:val="0"/>
          <w:marBottom w:val="0"/>
          <w:divBdr>
            <w:top w:val="none" w:sz="0" w:space="0" w:color="auto"/>
            <w:left w:val="none" w:sz="0" w:space="0" w:color="auto"/>
            <w:bottom w:val="none" w:sz="0" w:space="0" w:color="auto"/>
            <w:right w:val="none" w:sz="0" w:space="0" w:color="auto"/>
          </w:divBdr>
          <w:divsChild>
            <w:div w:id="524637019">
              <w:marLeft w:val="0"/>
              <w:marRight w:val="0"/>
              <w:marTop w:val="0"/>
              <w:marBottom w:val="0"/>
              <w:divBdr>
                <w:top w:val="none" w:sz="0" w:space="0" w:color="auto"/>
                <w:left w:val="none" w:sz="0" w:space="0" w:color="auto"/>
                <w:bottom w:val="none" w:sz="0" w:space="0" w:color="auto"/>
                <w:right w:val="none" w:sz="0" w:space="0" w:color="auto"/>
              </w:divBdr>
              <w:divsChild>
                <w:div w:id="934938435">
                  <w:marLeft w:val="0"/>
                  <w:marRight w:val="0"/>
                  <w:marTop w:val="0"/>
                  <w:marBottom w:val="0"/>
                  <w:divBdr>
                    <w:top w:val="none" w:sz="0" w:space="0" w:color="auto"/>
                    <w:left w:val="none" w:sz="0" w:space="0" w:color="auto"/>
                    <w:bottom w:val="none" w:sz="0" w:space="0" w:color="auto"/>
                    <w:right w:val="none" w:sz="0" w:space="0" w:color="auto"/>
                  </w:divBdr>
                  <w:divsChild>
                    <w:div w:id="41559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04839">
          <w:marLeft w:val="0"/>
          <w:marRight w:val="0"/>
          <w:marTop w:val="0"/>
          <w:marBottom w:val="0"/>
          <w:divBdr>
            <w:top w:val="none" w:sz="0" w:space="0" w:color="auto"/>
            <w:left w:val="none" w:sz="0" w:space="0" w:color="auto"/>
            <w:bottom w:val="none" w:sz="0" w:space="0" w:color="auto"/>
            <w:right w:val="none" w:sz="0" w:space="0" w:color="auto"/>
          </w:divBdr>
          <w:divsChild>
            <w:div w:id="964774565">
              <w:marLeft w:val="0"/>
              <w:marRight w:val="0"/>
              <w:marTop w:val="0"/>
              <w:marBottom w:val="0"/>
              <w:divBdr>
                <w:top w:val="none" w:sz="0" w:space="0" w:color="auto"/>
                <w:left w:val="none" w:sz="0" w:space="0" w:color="auto"/>
                <w:bottom w:val="none" w:sz="0" w:space="0" w:color="auto"/>
                <w:right w:val="none" w:sz="0" w:space="0" w:color="auto"/>
              </w:divBdr>
            </w:div>
          </w:divsChild>
        </w:div>
        <w:div w:id="2127308941">
          <w:marLeft w:val="0"/>
          <w:marRight w:val="0"/>
          <w:marTop w:val="0"/>
          <w:marBottom w:val="0"/>
          <w:divBdr>
            <w:top w:val="none" w:sz="0" w:space="0" w:color="auto"/>
            <w:left w:val="none" w:sz="0" w:space="0" w:color="auto"/>
            <w:bottom w:val="none" w:sz="0" w:space="0" w:color="auto"/>
            <w:right w:val="none" w:sz="0" w:space="0" w:color="auto"/>
          </w:divBdr>
          <w:divsChild>
            <w:div w:id="481433311">
              <w:marLeft w:val="0"/>
              <w:marRight w:val="0"/>
              <w:marTop w:val="0"/>
              <w:marBottom w:val="0"/>
              <w:divBdr>
                <w:top w:val="none" w:sz="0" w:space="0" w:color="auto"/>
                <w:left w:val="none" w:sz="0" w:space="0" w:color="auto"/>
                <w:bottom w:val="none" w:sz="0" w:space="0" w:color="auto"/>
                <w:right w:val="none" w:sz="0" w:space="0" w:color="auto"/>
              </w:divBdr>
            </w:div>
          </w:divsChild>
        </w:div>
        <w:div w:id="984549659">
          <w:marLeft w:val="0"/>
          <w:marRight w:val="0"/>
          <w:marTop w:val="0"/>
          <w:marBottom w:val="0"/>
          <w:divBdr>
            <w:top w:val="none" w:sz="0" w:space="0" w:color="auto"/>
            <w:left w:val="none" w:sz="0" w:space="0" w:color="auto"/>
            <w:bottom w:val="none" w:sz="0" w:space="0" w:color="auto"/>
            <w:right w:val="none" w:sz="0" w:space="0" w:color="auto"/>
          </w:divBdr>
          <w:divsChild>
            <w:div w:id="1499879768">
              <w:marLeft w:val="0"/>
              <w:marRight w:val="0"/>
              <w:marTop w:val="0"/>
              <w:marBottom w:val="0"/>
              <w:divBdr>
                <w:top w:val="none" w:sz="0" w:space="0" w:color="auto"/>
                <w:left w:val="none" w:sz="0" w:space="0" w:color="auto"/>
                <w:bottom w:val="none" w:sz="0" w:space="0" w:color="auto"/>
                <w:right w:val="none" w:sz="0" w:space="0" w:color="auto"/>
              </w:divBdr>
              <w:divsChild>
                <w:div w:id="1863394488">
                  <w:marLeft w:val="0"/>
                  <w:marRight w:val="0"/>
                  <w:marTop w:val="0"/>
                  <w:marBottom w:val="0"/>
                  <w:divBdr>
                    <w:top w:val="none" w:sz="0" w:space="0" w:color="auto"/>
                    <w:left w:val="none" w:sz="0" w:space="0" w:color="auto"/>
                    <w:bottom w:val="none" w:sz="0" w:space="0" w:color="auto"/>
                    <w:right w:val="none" w:sz="0" w:space="0" w:color="auto"/>
                  </w:divBdr>
                  <w:divsChild>
                    <w:div w:id="1130901023">
                      <w:marLeft w:val="0"/>
                      <w:marRight w:val="0"/>
                      <w:marTop w:val="0"/>
                      <w:marBottom w:val="0"/>
                      <w:divBdr>
                        <w:top w:val="none" w:sz="0" w:space="0" w:color="auto"/>
                        <w:left w:val="none" w:sz="0" w:space="0" w:color="auto"/>
                        <w:bottom w:val="none" w:sz="0" w:space="0" w:color="auto"/>
                        <w:right w:val="none" w:sz="0" w:space="0" w:color="auto"/>
                      </w:divBdr>
                    </w:div>
                  </w:divsChild>
                </w:div>
                <w:div w:id="2104185300">
                  <w:marLeft w:val="0"/>
                  <w:marRight w:val="0"/>
                  <w:marTop w:val="0"/>
                  <w:marBottom w:val="0"/>
                  <w:divBdr>
                    <w:top w:val="none" w:sz="0" w:space="0" w:color="auto"/>
                    <w:left w:val="none" w:sz="0" w:space="0" w:color="auto"/>
                    <w:bottom w:val="none" w:sz="0" w:space="0" w:color="auto"/>
                    <w:right w:val="none" w:sz="0" w:space="0" w:color="auto"/>
                  </w:divBdr>
                  <w:divsChild>
                    <w:div w:id="975765944">
                      <w:marLeft w:val="0"/>
                      <w:marRight w:val="0"/>
                      <w:marTop w:val="0"/>
                      <w:marBottom w:val="0"/>
                      <w:divBdr>
                        <w:top w:val="none" w:sz="0" w:space="0" w:color="auto"/>
                        <w:left w:val="none" w:sz="0" w:space="0" w:color="auto"/>
                        <w:bottom w:val="none" w:sz="0" w:space="0" w:color="auto"/>
                        <w:right w:val="none" w:sz="0" w:space="0" w:color="auto"/>
                      </w:divBdr>
                      <w:divsChild>
                        <w:div w:id="246428046">
                          <w:marLeft w:val="0"/>
                          <w:marRight w:val="0"/>
                          <w:marTop w:val="0"/>
                          <w:marBottom w:val="0"/>
                          <w:divBdr>
                            <w:top w:val="none" w:sz="0" w:space="0" w:color="auto"/>
                            <w:left w:val="none" w:sz="0" w:space="0" w:color="auto"/>
                            <w:bottom w:val="none" w:sz="0" w:space="0" w:color="auto"/>
                            <w:right w:val="none" w:sz="0" w:space="0" w:color="auto"/>
                          </w:divBdr>
                          <w:divsChild>
                            <w:div w:id="1976176952">
                              <w:marLeft w:val="0"/>
                              <w:marRight w:val="0"/>
                              <w:marTop w:val="0"/>
                              <w:marBottom w:val="0"/>
                              <w:divBdr>
                                <w:top w:val="none" w:sz="0" w:space="0" w:color="auto"/>
                                <w:left w:val="none" w:sz="0" w:space="0" w:color="auto"/>
                                <w:bottom w:val="none" w:sz="0" w:space="0" w:color="auto"/>
                                <w:right w:val="none" w:sz="0" w:space="0" w:color="auto"/>
                              </w:divBdr>
                              <w:divsChild>
                                <w:div w:id="67103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5262">
                          <w:marLeft w:val="0"/>
                          <w:marRight w:val="0"/>
                          <w:marTop w:val="0"/>
                          <w:marBottom w:val="0"/>
                          <w:divBdr>
                            <w:top w:val="none" w:sz="0" w:space="0" w:color="auto"/>
                            <w:left w:val="none" w:sz="0" w:space="0" w:color="auto"/>
                            <w:bottom w:val="none" w:sz="0" w:space="0" w:color="auto"/>
                            <w:right w:val="none" w:sz="0" w:space="0" w:color="auto"/>
                          </w:divBdr>
                          <w:divsChild>
                            <w:div w:id="648367513">
                              <w:marLeft w:val="0"/>
                              <w:marRight w:val="0"/>
                              <w:marTop w:val="0"/>
                              <w:marBottom w:val="0"/>
                              <w:divBdr>
                                <w:top w:val="none" w:sz="0" w:space="0" w:color="auto"/>
                                <w:left w:val="none" w:sz="0" w:space="0" w:color="auto"/>
                                <w:bottom w:val="none" w:sz="0" w:space="0" w:color="auto"/>
                                <w:right w:val="none" w:sz="0" w:space="0" w:color="auto"/>
                              </w:divBdr>
                              <w:divsChild>
                                <w:div w:id="4071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99789">
                          <w:marLeft w:val="0"/>
                          <w:marRight w:val="0"/>
                          <w:marTop w:val="0"/>
                          <w:marBottom w:val="0"/>
                          <w:divBdr>
                            <w:top w:val="none" w:sz="0" w:space="0" w:color="auto"/>
                            <w:left w:val="none" w:sz="0" w:space="0" w:color="auto"/>
                            <w:bottom w:val="none" w:sz="0" w:space="0" w:color="auto"/>
                            <w:right w:val="none" w:sz="0" w:space="0" w:color="auto"/>
                          </w:divBdr>
                          <w:divsChild>
                            <w:div w:id="152189254">
                              <w:marLeft w:val="0"/>
                              <w:marRight w:val="0"/>
                              <w:marTop w:val="0"/>
                              <w:marBottom w:val="0"/>
                              <w:divBdr>
                                <w:top w:val="none" w:sz="0" w:space="0" w:color="auto"/>
                                <w:left w:val="none" w:sz="0" w:space="0" w:color="auto"/>
                                <w:bottom w:val="none" w:sz="0" w:space="0" w:color="auto"/>
                                <w:right w:val="none" w:sz="0" w:space="0" w:color="auto"/>
                              </w:divBdr>
                              <w:divsChild>
                                <w:div w:id="83560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6995848">
      <w:bodyDiv w:val="1"/>
      <w:marLeft w:val="0"/>
      <w:marRight w:val="0"/>
      <w:marTop w:val="0"/>
      <w:marBottom w:val="0"/>
      <w:divBdr>
        <w:top w:val="none" w:sz="0" w:space="0" w:color="auto"/>
        <w:left w:val="none" w:sz="0" w:space="0" w:color="auto"/>
        <w:bottom w:val="none" w:sz="0" w:space="0" w:color="auto"/>
        <w:right w:val="none" w:sz="0" w:space="0" w:color="auto"/>
      </w:divBdr>
    </w:div>
    <w:div w:id="1909270299">
      <w:bodyDiv w:val="1"/>
      <w:marLeft w:val="0"/>
      <w:marRight w:val="0"/>
      <w:marTop w:val="0"/>
      <w:marBottom w:val="0"/>
      <w:divBdr>
        <w:top w:val="none" w:sz="0" w:space="0" w:color="auto"/>
        <w:left w:val="none" w:sz="0" w:space="0" w:color="auto"/>
        <w:bottom w:val="none" w:sz="0" w:space="0" w:color="auto"/>
        <w:right w:val="none" w:sz="0" w:space="0" w:color="auto"/>
      </w:divBdr>
    </w:div>
    <w:div w:id="2012098252">
      <w:bodyDiv w:val="1"/>
      <w:marLeft w:val="0"/>
      <w:marRight w:val="0"/>
      <w:marTop w:val="0"/>
      <w:marBottom w:val="0"/>
      <w:divBdr>
        <w:top w:val="none" w:sz="0" w:space="0" w:color="auto"/>
        <w:left w:val="none" w:sz="0" w:space="0" w:color="auto"/>
        <w:bottom w:val="none" w:sz="0" w:space="0" w:color="auto"/>
        <w:right w:val="none" w:sz="0" w:space="0" w:color="auto"/>
      </w:divBdr>
    </w:div>
    <w:div w:id="2048752326">
      <w:bodyDiv w:val="1"/>
      <w:marLeft w:val="0"/>
      <w:marRight w:val="0"/>
      <w:marTop w:val="0"/>
      <w:marBottom w:val="0"/>
      <w:divBdr>
        <w:top w:val="none" w:sz="0" w:space="0" w:color="auto"/>
        <w:left w:val="none" w:sz="0" w:space="0" w:color="auto"/>
        <w:bottom w:val="none" w:sz="0" w:space="0" w:color="auto"/>
        <w:right w:val="none" w:sz="0" w:space="0" w:color="auto"/>
      </w:divBdr>
    </w:div>
    <w:div w:id="2071683391">
      <w:bodyDiv w:val="1"/>
      <w:marLeft w:val="0"/>
      <w:marRight w:val="0"/>
      <w:marTop w:val="0"/>
      <w:marBottom w:val="0"/>
      <w:divBdr>
        <w:top w:val="none" w:sz="0" w:space="0" w:color="auto"/>
        <w:left w:val="none" w:sz="0" w:space="0" w:color="auto"/>
        <w:bottom w:val="none" w:sz="0" w:space="0" w:color="auto"/>
        <w:right w:val="none" w:sz="0" w:space="0" w:color="auto"/>
      </w:divBdr>
    </w:div>
    <w:div w:id="2097819822">
      <w:bodyDiv w:val="1"/>
      <w:marLeft w:val="0"/>
      <w:marRight w:val="0"/>
      <w:marTop w:val="0"/>
      <w:marBottom w:val="0"/>
      <w:divBdr>
        <w:top w:val="none" w:sz="0" w:space="0" w:color="auto"/>
        <w:left w:val="none" w:sz="0" w:space="0" w:color="auto"/>
        <w:bottom w:val="none" w:sz="0" w:space="0" w:color="auto"/>
        <w:right w:val="none" w:sz="0" w:space="0" w:color="auto"/>
      </w:divBdr>
      <w:divsChild>
        <w:div w:id="1029645721">
          <w:marLeft w:val="0"/>
          <w:marRight w:val="0"/>
          <w:marTop w:val="0"/>
          <w:marBottom w:val="0"/>
          <w:divBdr>
            <w:top w:val="none" w:sz="0" w:space="0" w:color="auto"/>
            <w:left w:val="none" w:sz="0" w:space="0" w:color="auto"/>
            <w:bottom w:val="none" w:sz="0" w:space="0" w:color="auto"/>
            <w:right w:val="none" w:sz="0" w:space="0" w:color="auto"/>
          </w:divBdr>
          <w:divsChild>
            <w:div w:id="264383603">
              <w:marLeft w:val="0"/>
              <w:marRight w:val="0"/>
              <w:marTop w:val="0"/>
              <w:marBottom w:val="0"/>
              <w:divBdr>
                <w:top w:val="none" w:sz="0" w:space="0" w:color="auto"/>
                <w:left w:val="none" w:sz="0" w:space="0" w:color="auto"/>
                <w:bottom w:val="none" w:sz="0" w:space="0" w:color="auto"/>
                <w:right w:val="none" w:sz="0" w:space="0" w:color="auto"/>
              </w:divBdr>
              <w:divsChild>
                <w:div w:id="1073352512">
                  <w:marLeft w:val="0"/>
                  <w:marRight w:val="0"/>
                  <w:marTop w:val="0"/>
                  <w:marBottom w:val="0"/>
                  <w:divBdr>
                    <w:top w:val="none" w:sz="0" w:space="0" w:color="auto"/>
                    <w:left w:val="none" w:sz="0" w:space="0" w:color="auto"/>
                    <w:bottom w:val="none" w:sz="0" w:space="0" w:color="auto"/>
                    <w:right w:val="none" w:sz="0" w:space="0" w:color="auto"/>
                  </w:divBdr>
                </w:div>
                <w:div w:id="212167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316090">
          <w:marLeft w:val="0"/>
          <w:marRight w:val="0"/>
          <w:marTop w:val="0"/>
          <w:marBottom w:val="0"/>
          <w:divBdr>
            <w:top w:val="none" w:sz="0" w:space="0" w:color="auto"/>
            <w:left w:val="none" w:sz="0" w:space="0" w:color="auto"/>
            <w:bottom w:val="none" w:sz="0" w:space="0" w:color="auto"/>
            <w:right w:val="none" w:sz="0" w:space="0" w:color="auto"/>
          </w:divBdr>
          <w:divsChild>
            <w:div w:id="234435103">
              <w:marLeft w:val="0"/>
              <w:marRight w:val="0"/>
              <w:marTop w:val="0"/>
              <w:marBottom w:val="0"/>
              <w:divBdr>
                <w:top w:val="none" w:sz="0" w:space="0" w:color="auto"/>
                <w:left w:val="none" w:sz="0" w:space="0" w:color="auto"/>
                <w:bottom w:val="none" w:sz="0" w:space="0" w:color="auto"/>
                <w:right w:val="none" w:sz="0" w:space="0" w:color="auto"/>
              </w:divBdr>
              <w:divsChild>
                <w:div w:id="11116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2" Type="http://schemas.openxmlformats.org/officeDocument/2006/relationships/hyperlink" Target="https://ec.europa.eu/agriculture/sites/agriculture/files/statistics/facts-figures/agricultural-farm-income.pdf" TargetMode="External"/><Relationship Id="rId1" Type="http://schemas.openxmlformats.org/officeDocument/2006/relationships/hyperlink" Target="http://www.fao.org/energy/agrifood-chains/en/"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24893-F348-4DF5-9D95-279C4C9C4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4501</Words>
  <Characters>82659</Characters>
  <Application>Microsoft Office Word</Application>
  <DocSecurity>4</DocSecurity>
  <Lines>688</Lines>
  <Paragraphs>193</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Microsoft</Company>
  <LinksUpToDate>false</LinksUpToDate>
  <CharactersWithSpaces>96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  Lezoche</dc:creator>
  <cp:lastModifiedBy>Colclough, Samuel</cp:lastModifiedBy>
  <cp:revision>2</cp:revision>
  <cp:lastPrinted>2012-07-24T16:14:00Z</cp:lastPrinted>
  <dcterms:created xsi:type="dcterms:W3CDTF">2020-03-06T14:09:00Z</dcterms:created>
  <dcterms:modified xsi:type="dcterms:W3CDTF">2020-03-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0c478e7-de58-3dbe-80c6-3ebdeac845f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